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22A844" w14:textId="7F930FF7" w:rsidR="00860B3D" w:rsidRPr="00860B3D" w:rsidRDefault="00860B3D" w:rsidP="00860B3D">
      <w:pPr>
        <w:spacing w:line="360" w:lineRule="auto"/>
        <w:jc w:val="center"/>
      </w:pPr>
      <w:r w:rsidRPr="00860B3D">
        <w:t xml:space="preserve">Safeguarding Futures: Rethinking </w:t>
      </w:r>
      <w:r w:rsidR="00335A33">
        <w:t>Preventative</w:t>
      </w:r>
      <w:r w:rsidR="00335A33" w:rsidRPr="00860B3D">
        <w:t xml:space="preserve"> </w:t>
      </w:r>
      <w:r w:rsidRPr="00860B3D">
        <w:t>Approaches to Protect Minors from Recruitment and Use</w:t>
      </w:r>
      <w:r w:rsidR="00335A33">
        <w:t xml:space="preserve"> in Colombia</w:t>
      </w:r>
    </w:p>
    <w:p w14:paraId="3864EE0D" w14:textId="130D493C" w:rsidR="003D1397" w:rsidRPr="003D1397" w:rsidRDefault="003D1397" w:rsidP="00860B3D">
      <w:pPr>
        <w:spacing w:line="360" w:lineRule="auto"/>
      </w:pPr>
    </w:p>
    <w:p w14:paraId="7FBF3479" w14:textId="5582CA24" w:rsidR="003D1397" w:rsidRPr="00E63BB2" w:rsidRDefault="003D1397" w:rsidP="003D1397">
      <w:pPr>
        <w:spacing w:line="360" w:lineRule="auto"/>
        <w:jc w:val="center"/>
        <w:rPr>
          <w:lang w:val="es-ES"/>
        </w:rPr>
      </w:pPr>
      <w:commentRangeStart w:id="0"/>
      <w:r w:rsidRPr="00E63BB2">
        <w:rPr>
          <w:lang w:val="es-ES"/>
        </w:rPr>
        <w:t>María Paula Espejo</w:t>
      </w:r>
      <w:r w:rsidR="00335A33" w:rsidRPr="00E63BB2">
        <w:rPr>
          <w:lang w:val="es-ES"/>
        </w:rPr>
        <w:t>,</w:t>
      </w:r>
      <w:r w:rsidRPr="00E63BB2">
        <w:rPr>
          <w:lang w:val="es-ES"/>
        </w:rPr>
        <w:t xml:space="preserve"> Yadira Lizama-</w:t>
      </w:r>
      <w:proofErr w:type="spellStart"/>
      <w:r w:rsidRPr="00E63BB2">
        <w:rPr>
          <w:lang w:val="es-ES"/>
        </w:rPr>
        <w:t>Mué</w:t>
      </w:r>
      <w:proofErr w:type="spellEnd"/>
      <w:r w:rsidR="00335A33" w:rsidRPr="00E63BB2">
        <w:rPr>
          <w:lang w:val="es-ES"/>
        </w:rPr>
        <w:t>, and</w:t>
      </w:r>
      <w:r w:rsidRPr="00E63BB2">
        <w:rPr>
          <w:lang w:val="es-ES"/>
        </w:rPr>
        <w:t xml:space="preserve"> Juan Luis Suárez</w:t>
      </w:r>
      <w:commentRangeEnd w:id="0"/>
      <w:r w:rsidR="00F507DD">
        <w:rPr>
          <w:rStyle w:val="CommentReference"/>
        </w:rPr>
        <w:commentReference w:id="0"/>
      </w:r>
    </w:p>
    <w:p w14:paraId="6488D84D" w14:textId="77777777" w:rsidR="003D1397" w:rsidRPr="00E63BB2" w:rsidRDefault="003D1397" w:rsidP="003D1397">
      <w:pPr>
        <w:spacing w:line="360" w:lineRule="auto"/>
        <w:jc w:val="both"/>
        <w:rPr>
          <w:b/>
          <w:bCs/>
          <w:lang w:val="es-ES" w:eastAsia="en-CA"/>
        </w:rPr>
      </w:pPr>
    </w:p>
    <w:p w14:paraId="74E2996D" w14:textId="1591A57E" w:rsidR="00483822" w:rsidRPr="003D1397" w:rsidRDefault="00335A33" w:rsidP="00E63BB2">
      <w:pPr>
        <w:pStyle w:val="ListParagraph"/>
        <w:numPr>
          <w:ilvl w:val="0"/>
          <w:numId w:val="1"/>
        </w:numPr>
        <w:spacing w:line="360" w:lineRule="auto"/>
        <w:jc w:val="both"/>
        <w:rPr>
          <w:lang w:eastAsia="en-CA"/>
        </w:rPr>
      </w:pPr>
      <w:r>
        <w:rPr>
          <w:b/>
          <w:bCs/>
          <w:lang w:eastAsia="en-CA"/>
        </w:rPr>
        <w:t xml:space="preserve">Introduction </w:t>
      </w:r>
      <w:r w:rsidRPr="00E63BB2">
        <w:rPr>
          <w:b/>
          <w:bCs/>
          <w:lang w:eastAsia="en-CA"/>
        </w:rPr>
        <w:t> </w:t>
      </w:r>
    </w:p>
    <w:p w14:paraId="07284E09" w14:textId="20489A54" w:rsidR="00483822" w:rsidRPr="003D1397" w:rsidRDefault="00483822" w:rsidP="003D1397">
      <w:pPr>
        <w:spacing w:before="240" w:after="240" w:line="360" w:lineRule="auto"/>
        <w:jc w:val="both"/>
        <w:rPr>
          <w:lang w:eastAsia="en-CA"/>
        </w:rPr>
      </w:pPr>
      <w:r w:rsidRPr="003D1397">
        <w:rPr>
          <w:lang w:eastAsia="en-CA"/>
        </w:rPr>
        <w:t>Reports on children in armed conflicts highlight obstacles to prevention and protection efforts</w:t>
      </w:r>
      <w:r w:rsidR="00335A33">
        <w:rPr>
          <w:lang w:eastAsia="en-CA"/>
        </w:rPr>
        <w:t xml:space="preserve"> while</w:t>
      </w:r>
      <w:r w:rsidR="00335A33" w:rsidRPr="003D1397">
        <w:rPr>
          <w:lang w:eastAsia="en-CA"/>
        </w:rPr>
        <w:t xml:space="preserve"> </w:t>
      </w:r>
      <w:r w:rsidRPr="003D1397">
        <w:rPr>
          <w:lang w:eastAsia="en-CA"/>
        </w:rPr>
        <w:t xml:space="preserve">emphasizing the need to recognize child soldiers as more than just victims. </w:t>
      </w:r>
      <w:r w:rsidR="00341D78">
        <w:rPr>
          <w:lang w:eastAsia="en-CA"/>
        </w:rPr>
        <w:t>After</w:t>
      </w:r>
      <w:r w:rsidR="00341D78" w:rsidRPr="003D1397">
        <w:rPr>
          <w:lang w:eastAsia="en-CA"/>
        </w:rPr>
        <w:t xml:space="preserve"> </w:t>
      </w:r>
      <w:r w:rsidRPr="003D1397">
        <w:rPr>
          <w:lang w:eastAsia="en-CA"/>
        </w:rPr>
        <w:t xml:space="preserve">the Machel </w:t>
      </w:r>
      <w:r w:rsidR="00335A33">
        <w:rPr>
          <w:lang w:eastAsia="en-CA"/>
        </w:rPr>
        <w:t>R</w:t>
      </w:r>
      <w:r w:rsidRPr="003D1397">
        <w:rPr>
          <w:lang w:eastAsia="en-CA"/>
        </w:rPr>
        <w:t>eport</w:t>
      </w:r>
      <w:r w:rsidR="005C44F7">
        <w:rPr>
          <w:lang w:eastAsia="en-CA"/>
        </w:rPr>
        <w:t>,</w:t>
      </w:r>
      <w:r w:rsidR="00A541FB">
        <w:rPr>
          <w:rStyle w:val="FootnoteReference"/>
          <w:lang w:eastAsia="en-CA"/>
        </w:rPr>
        <w:footnoteReference w:id="1"/>
      </w:r>
      <w:r w:rsidR="003B5C46" w:rsidRPr="003D1397">
        <w:rPr>
          <w:lang w:eastAsia="en-CA"/>
        </w:rPr>
        <w:t xml:space="preserve"> </w:t>
      </w:r>
      <w:r w:rsidR="00341D78">
        <w:rPr>
          <w:lang w:eastAsia="en-CA"/>
        </w:rPr>
        <w:t>numerous legal initiatives</w:t>
      </w:r>
      <w:r w:rsidR="001236F0">
        <w:rPr>
          <w:rStyle w:val="FootnoteReference"/>
          <w:lang w:eastAsia="en-CA"/>
        </w:rPr>
        <w:footnoteReference w:id="2"/>
      </w:r>
      <w:r w:rsidR="00341D78">
        <w:rPr>
          <w:lang w:eastAsia="en-CA"/>
        </w:rPr>
        <w:t xml:space="preserve"> </w:t>
      </w:r>
      <w:r w:rsidR="00335A33">
        <w:rPr>
          <w:lang w:eastAsia="en-CA"/>
        </w:rPr>
        <w:t>were</w:t>
      </w:r>
      <w:r w:rsidR="00341D78">
        <w:rPr>
          <w:lang w:eastAsia="en-CA"/>
        </w:rPr>
        <w:t xml:space="preserve"> undertaken to safeguard </w:t>
      </w:r>
      <w:r w:rsidR="004F2901">
        <w:rPr>
          <w:lang w:eastAsia="en-CA"/>
        </w:rPr>
        <w:t>children</w:t>
      </w:r>
      <w:r w:rsidR="00335A33">
        <w:rPr>
          <w:lang w:eastAsia="en-CA"/>
        </w:rPr>
        <w:t xml:space="preserve">. These took the form of </w:t>
      </w:r>
      <w:r w:rsidR="004F2901">
        <w:rPr>
          <w:lang w:eastAsia="en-CA"/>
        </w:rPr>
        <w:t>frameworks</w:t>
      </w:r>
      <w:r w:rsidR="005C44F7">
        <w:rPr>
          <w:lang w:eastAsia="en-CA"/>
        </w:rPr>
        <w:t>,</w:t>
      </w:r>
      <w:commentRangeStart w:id="1"/>
      <w:r w:rsidR="00D92142">
        <w:rPr>
          <w:rStyle w:val="FootnoteReference"/>
          <w:lang w:eastAsia="en-CA"/>
        </w:rPr>
        <w:footnoteReference w:id="3"/>
      </w:r>
      <w:commentRangeEnd w:id="1"/>
      <w:r w:rsidR="00F507DD">
        <w:rPr>
          <w:rStyle w:val="CommentReference"/>
        </w:rPr>
        <w:commentReference w:id="1"/>
      </w:r>
      <w:r w:rsidR="004F2901">
        <w:rPr>
          <w:lang w:eastAsia="en-CA"/>
        </w:rPr>
        <w:t xml:space="preserve"> conventions</w:t>
      </w:r>
      <w:r w:rsidR="005C44F7">
        <w:rPr>
          <w:lang w:eastAsia="en-CA"/>
        </w:rPr>
        <w:t>,</w:t>
      </w:r>
      <w:r w:rsidR="00D92142">
        <w:rPr>
          <w:rStyle w:val="FootnoteReference"/>
          <w:lang w:eastAsia="en-CA"/>
        </w:rPr>
        <w:footnoteReference w:id="4"/>
      </w:r>
      <w:r w:rsidR="004F2901">
        <w:rPr>
          <w:lang w:eastAsia="en-CA"/>
        </w:rPr>
        <w:t xml:space="preserve"> protocols</w:t>
      </w:r>
      <w:r w:rsidR="005C44F7">
        <w:rPr>
          <w:lang w:eastAsia="en-CA"/>
        </w:rPr>
        <w:t>,</w:t>
      </w:r>
      <w:r w:rsidR="00D92142">
        <w:rPr>
          <w:rStyle w:val="FootnoteReference"/>
          <w:lang w:eastAsia="en-CA"/>
        </w:rPr>
        <w:footnoteReference w:id="5"/>
      </w:r>
      <w:r w:rsidR="004F2901">
        <w:rPr>
          <w:lang w:eastAsia="en-CA"/>
        </w:rPr>
        <w:t xml:space="preserve"> guidelines</w:t>
      </w:r>
      <w:r w:rsidR="005C44F7">
        <w:rPr>
          <w:lang w:eastAsia="en-CA"/>
        </w:rPr>
        <w:t>,</w:t>
      </w:r>
      <w:r w:rsidR="00D92142">
        <w:rPr>
          <w:rStyle w:val="FootnoteReference"/>
          <w:lang w:eastAsia="en-CA"/>
        </w:rPr>
        <w:footnoteReference w:id="6"/>
      </w:r>
      <w:r w:rsidR="004F2901">
        <w:rPr>
          <w:lang w:eastAsia="en-CA"/>
        </w:rPr>
        <w:t xml:space="preserve"> principles</w:t>
      </w:r>
      <w:r w:rsidR="005C44F7">
        <w:rPr>
          <w:lang w:eastAsia="en-CA"/>
        </w:rPr>
        <w:t>,</w:t>
      </w:r>
      <w:r w:rsidR="00D92142">
        <w:rPr>
          <w:rStyle w:val="FootnoteReference"/>
          <w:lang w:eastAsia="en-CA"/>
        </w:rPr>
        <w:footnoteReference w:id="7"/>
      </w:r>
      <w:r w:rsidR="004F2901">
        <w:rPr>
          <w:lang w:eastAsia="en-CA"/>
        </w:rPr>
        <w:t xml:space="preserve"> and various other documents. Scholarly works have also explored these phenomena from various perspectives</w:t>
      </w:r>
      <w:r w:rsidRPr="003D1397">
        <w:rPr>
          <w:lang w:eastAsia="en-CA"/>
        </w:rPr>
        <w:t xml:space="preserve">. Authors like </w:t>
      </w:r>
      <w:proofErr w:type="spellStart"/>
      <w:r w:rsidRPr="003D1397">
        <w:rPr>
          <w:lang w:eastAsia="en-CA"/>
        </w:rPr>
        <w:t>Drumbl</w:t>
      </w:r>
      <w:proofErr w:type="spellEnd"/>
      <w:r w:rsidR="003B5C46" w:rsidRPr="003D1397">
        <w:rPr>
          <w:lang w:eastAsia="en-CA"/>
        </w:rPr>
        <w:t xml:space="preserve"> </w:t>
      </w:r>
      <w:r w:rsidRPr="003D1397">
        <w:rPr>
          <w:lang w:eastAsia="en-CA"/>
        </w:rPr>
        <w:t xml:space="preserve">emphasize the challenges of reintegrating child soldiers into their communities, </w:t>
      </w:r>
      <w:r w:rsidR="00335A33">
        <w:rPr>
          <w:lang w:eastAsia="en-CA"/>
        </w:rPr>
        <w:t>underscore</w:t>
      </w:r>
      <w:r w:rsidR="00335A33" w:rsidRPr="003D1397">
        <w:rPr>
          <w:lang w:eastAsia="en-CA"/>
        </w:rPr>
        <w:t xml:space="preserve"> </w:t>
      </w:r>
      <w:r w:rsidRPr="003D1397">
        <w:rPr>
          <w:lang w:eastAsia="en-CA"/>
        </w:rPr>
        <w:t>their agency as active citizens</w:t>
      </w:r>
      <w:r w:rsidR="00335A33">
        <w:rPr>
          <w:lang w:eastAsia="en-CA"/>
        </w:rPr>
        <w:t>,</w:t>
      </w:r>
      <w:r w:rsidR="00A541FB">
        <w:rPr>
          <w:rStyle w:val="FootnoteReference"/>
          <w:lang w:eastAsia="en-CA"/>
        </w:rPr>
        <w:footnoteReference w:id="8"/>
      </w:r>
      <w:r w:rsidR="0079657F" w:rsidRPr="003D1397">
        <w:rPr>
          <w:lang w:eastAsia="en-CA"/>
        </w:rPr>
        <w:t xml:space="preserve"> </w:t>
      </w:r>
      <w:r w:rsidRPr="003D1397">
        <w:rPr>
          <w:lang w:eastAsia="en-CA"/>
        </w:rPr>
        <w:t xml:space="preserve">and point </w:t>
      </w:r>
      <w:r w:rsidR="003B5C46" w:rsidRPr="003D1397">
        <w:rPr>
          <w:lang w:eastAsia="en-CA"/>
        </w:rPr>
        <w:t xml:space="preserve">out </w:t>
      </w:r>
      <w:r w:rsidRPr="003D1397">
        <w:rPr>
          <w:lang w:eastAsia="en-CA"/>
        </w:rPr>
        <w:t xml:space="preserve">the various forms that </w:t>
      </w:r>
      <w:r w:rsidR="00335A33">
        <w:rPr>
          <w:lang w:eastAsia="en-CA"/>
        </w:rPr>
        <w:t xml:space="preserve">illicit use of </w:t>
      </w:r>
      <w:r w:rsidRPr="003D1397">
        <w:rPr>
          <w:lang w:eastAsia="en-CA"/>
        </w:rPr>
        <w:t>child</w:t>
      </w:r>
      <w:r w:rsidR="00335A33">
        <w:rPr>
          <w:lang w:eastAsia="en-CA"/>
        </w:rPr>
        <w:t>ren</w:t>
      </w:r>
      <w:r w:rsidRPr="003D1397">
        <w:rPr>
          <w:lang w:eastAsia="en-CA"/>
        </w:rPr>
        <w:t xml:space="preserve"> can take during periods of political violence</w:t>
      </w:r>
      <w:r w:rsidR="00335A33">
        <w:rPr>
          <w:lang w:eastAsia="en-CA"/>
        </w:rPr>
        <w:t xml:space="preserve">. All of these dynamics inhibit preventative efforts.  </w:t>
      </w:r>
    </w:p>
    <w:p w14:paraId="3892D111" w14:textId="7D63D2FA" w:rsidR="00AA2A1B" w:rsidRPr="00AA2A1B" w:rsidRDefault="573E89DE" w:rsidP="003D1397">
      <w:pPr>
        <w:spacing w:before="240" w:after="240" w:line="360" w:lineRule="auto"/>
        <w:jc w:val="both"/>
        <w:rPr>
          <w:b/>
          <w:i/>
          <w:lang w:eastAsia="en-CA"/>
        </w:rPr>
      </w:pPr>
      <w:r w:rsidRPr="003D1397">
        <w:rPr>
          <w:lang w:eastAsia="en-CA"/>
        </w:rPr>
        <w:t>Understanding child soldiers presents two key challenges. Firstly, there is a misconception regarding child soldiers as young children carrying large weapons and serving as frontline combatants</w:t>
      </w:r>
      <w:r w:rsidR="003C558B">
        <w:rPr>
          <w:lang w:eastAsia="en-CA"/>
        </w:rPr>
        <w:t xml:space="preserve"> in African countries</w:t>
      </w:r>
      <w:r w:rsidRPr="003D1397">
        <w:rPr>
          <w:lang w:eastAsia="en-CA"/>
        </w:rPr>
        <w:t>. Most child soldiers are adolescents between 15 and 17 years old, only 40% of them are of African origin</w:t>
      </w:r>
      <w:r w:rsidR="00187052">
        <w:rPr>
          <w:lang w:eastAsia="en-CA"/>
        </w:rPr>
        <w:t>, and many have roles beyond combat duties</w:t>
      </w:r>
      <w:r w:rsidRPr="003D1397">
        <w:rPr>
          <w:lang w:eastAsia="en-CA"/>
        </w:rPr>
        <w:t>.</w:t>
      </w:r>
      <w:r w:rsidR="00D921C5">
        <w:rPr>
          <w:rStyle w:val="FootnoteReference"/>
          <w:lang w:eastAsia="en-CA"/>
        </w:rPr>
        <w:footnoteReference w:id="9"/>
      </w:r>
      <w:r w:rsidRPr="003D1397">
        <w:rPr>
          <w:lang w:eastAsia="en-CA"/>
        </w:rPr>
        <w:t xml:space="preserve"> Additionally, </w:t>
      </w:r>
      <w:r w:rsidR="00335A33">
        <w:rPr>
          <w:lang w:eastAsia="en-CA"/>
        </w:rPr>
        <w:t>documenting the prevalence of child soldiers</w:t>
      </w:r>
      <w:r w:rsidRPr="003D1397">
        <w:rPr>
          <w:lang w:eastAsia="en-CA"/>
        </w:rPr>
        <w:t xml:space="preserve"> faces significant obstacles</w:t>
      </w:r>
      <w:r w:rsidR="004F2901">
        <w:rPr>
          <w:lang w:eastAsia="en-CA"/>
        </w:rPr>
        <w:t xml:space="preserve"> like</w:t>
      </w:r>
      <w:r w:rsidRPr="003D1397">
        <w:rPr>
          <w:lang w:eastAsia="en-CA"/>
        </w:rPr>
        <w:t xml:space="preserve"> underreporting and </w:t>
      </w:r>
      <w:r w:rsidRPr="003D1397">
        <w:rPr>
          <w:lang w:eastAsia="en-CA"/>
        </w:rPr>
        <w:lastRenderedPageBreak/>
        <w:t xml:space="preserve">competition among agencies and </w:t>
      </w:r>
      <w:r w:rsidR="00335A33">
        <w:rPr>
          <w:lang w:eastAsia="en-CA"/>
        </w:rPr>
        <w:t>n</w:t>
      </w:r>
      <w:r w:rsidR="00975348" w:rsidRPr="003D1397">
        <w:rPr>
          <w:lang w:eastAsia="en-CA"/>
        </w:rPr>
        <w:t>on-</w:t>
      </w:r>
      <w:r w:rsidR="00335A33">
        <w:rPr>
          <w:lang w:eastAsia="en-CA"/>
        </w:rPr>
        <w:t>g</w:t>
      </w:r>
      <w:r w:rsidR="00975348" w:rsidRPr="003D1397">
        <w:rPr>
          <w:lang w:eastAsia="en-CA"/>
        </w:rPr>
        <w:t>overnmental</w:t>
      </w:r>
      <w:r w:rsidR="000F3A9D">
        <w:rPr>
          <w:lang w:eastAsia="en-CA"/>
        </w:rPr>
        <w:t xml:space="preserve"> </w:t>
      </w:r>
      <w:r w:rsidR="00335A33">
        <w:rPr>
          <w:lang w:eastAsia="en-CA"/>
        </w:rPr>
        <w:t>o</w:t>
      </w:r>
      <w:r w:rsidR="00975348" w:rsidRPr="003D1397">
        <w:rPr>
          <w:lang w:eastAsia="en-CA"/>
        </w:rPr>
        <w:t xml:space="preserve">rganizations </w:t>
      </w:r>
      <w:r w:rsidRPr="003D1397">
        <w:rPr>
          <w:lang w:eastAsia="en-CA"/>
        </w:rPr>
        <w:t>(</w:t>
      </w:r>
      <w:r w:rsidR="00975348" w:rsidRPr="003D1397">
        <w:rPr>
          <w:lang w:eastAsia="en-CA"/>
        </w:rPr>
        <w:t>NGOs</w:t>
      </w:r>
      <w:r w:rsidRPr="003D1397">
        <w:rPr>
          <w:lang w:eastAsia="en-CA"/>
        </w:rPr>
        <w:t>) working in the field who do not share their data</w:t>
      </w:r>
      <w:r w:rsidR="005C44F7">
        <w:rPr>
          <w:lang w:eastAsia="en-CA"/>
        </w:rPr>
        <w:t>.</w:t>
      </w:r>
      <w:r w:rsidR="00A541FB">
        <w:rPr>
          <w:rStyle w:val="FootnoteReference"/>
          <w:lang w:eastAsia="en-CA"/>
        </w:rPr>
        <w:footnoteReference w:id="10"/>
      </w:r>
      <w:r w:rsidRPr="003D1397">
        <w:rPr>
          <w:lang w:eastAsia="en-CA"/>
        </w:rPr>
        <w:t xml:space="preserve"> Consequently, policymakers</w:t>
      </w:r>
      <w:r w:rsidR="00975348">
        <w:rPr>
          <w:lang w:eastAsia="en-CA"/>
        </w:rPr>
        <w:t>’</w:t>
      </w:r>
      <w:r w:rsidRPr="003D1397">
        <w:rPr>
          <w:lang w:eastAsia="en-CA"/>
        </w:rPr>
        <w:t xml:space="preserve"> understanding of the root causes</w:t>
      </w:r>
      <w:r w:rsidR="004F2901">
        <w:rPr>
          <w:lang w:eastAsia="en-CA"/>
        </w:rPr>
        <w:t xml:space="preserve"> of conflict</w:t>
      </w:r>
      <w:r w:rsidR="00335A33">
        <w:rPr>
          <w:lang w:eastAsia="en-CA"/>
        </w:rPr>
        <w:t xml:space="preserve"> -- </w:t>
      </w:r>
      <w:r w:rsidRPr="003D1397">
        <w:rPr>
          <w:lang w:eastAsia="en-CA"/>
        </w:rPr>
        <w:t xml:space="preserve">such as motivations for joining armed groups and the socio-economic </w:t>
      </w:r>
      <w:r w:rsidR="001427C0">
        <w:rPr>
          <w:lang w:eastAsia="en-CA"/>
        </w:rPr>
        <w:t>context</w:t>
      </w:r>
      <w:r w:rsidR="001427C0" w:rsidRPr="003D1397">
        <w:rPr>
          <w:lang w:eastAsia="en-CA"/>
        </w:rPr>
        <w:t xml:space="preserve"> </w:t>
      </w:r>
      <w:r w:rsidRPr="003D1397">
        <w:rPr>
          <w:lang w:eastAsia="en-CA"/>
        </w:rPr>
        <w:t xml:space="preserve">that </w:t>
      </w:r>
      <w:r w:rsidR="00AA2A1B">
        <w:rPr>
          <w:lang w:eastAsia="en-CA"/>
        </w:rPr>
        <w:t>drives</w:t>
      </w:r>
      <w:r w:rsidRPr="003D1397">
        <w:rPr>
          <w:lang w:eastAsia="en-CA"/>
        </w:rPr>
        <w:t xml:space="preserve"> youth toward violence</w:t>
      </w:r>
      <w:r w:rsidR="00A541FB">
        <w:rPr>
          <w:rStyle w:val="FootnoteReference"/>
          <w:lang w:eastAsia="en-CA"/>
        </w:rPr>
        <w:footnoteReference w:id="11"/>
      </w:r>
      <w:r w:rsidR="00335A33">
        <w:rPr>
          <w:lang w:eastAsia="en-CA"/>
        </w:rPr>
        <w:t xml:space="preserve"> --</w:t>
      </w:r>
      <w:r w:rsidRPr="003D1397">
        <w:rPr>
          <w:lang w:eastAsia="en-CA"/>
        </w:rPr>
        <w:t xml:space="preserve"> including post-conflict involvement in illegal armed groups or gangs, remains </w:t>
      </w:r>
      <w:r w:rsidR="000F3A9D">
        <w:rPr>
          <w:lang w:eastAsia="en-CA"/>
        </w:rPr>
        <w:t>insufficient</w:t>
      </w:r>
      <w:r w:rsidRPr="003D1397">
        <w:rPr>
          <w:lang w:eastAsia="en-CA"/>
        </w:rPr>
        <w:t>.  </w:t>
      </w:r>
      <w:r w:rsidR="00335A33">
        <w:rPr>
          <w:lang w:eastAsia="en-CA"/>
        </w:rPr>
        <w:t>This chapter thereby</w:t>
      </w:r>
      <w:r w:rsidR="00F507DD">
        <w:rPr>
          <w:lang w:eastAsia="en-CA"/>
        </w:rPr>
        <w:t xml:space="preserve"> links to research about trafficked children and criminalized children as expert</w:t>
      </w:r>
      <w:r w:rsidR="00282357">
        <w:rPr>
          <w:lang w:eastAsia="en-CA"/>
        </w:rPr>
        <w:t>l</w:t>
      </w:r>
      <w:r w:rsidR="00F507DD">
        <w:rPr>
          <w:lang w:eastAsia="en-CA"/>
        </w:rPr>
        <w:t>y dealt with by Silvia Scarpa in this volume.</w:t>
      </w:r>
    </w:p>
    <w:p w14:paraId="294AA639" w14:textId="3E1BC6A7" w:rsidR="005A2B58" w:rsidRDefault="573E89DE" w:rsidP="003D1397">
      <w:pPr>
        <w:spacing w:before="240" w:after="240" w:line="360" w:lineRule="auto"/>
        <w:jc w:val="both"/>
        <w:rPr>
          <w:lang w:eastAsia="en-CA"/>
        </w:rPr>
      </w:pPr>
      <w:r w:rsidRPr="003D1397">
        <w:rPr>
          <w:lang w:eastAsia="en-CA"/>
        </w:rPr>
        <w:t>Post-conflict scenarios bring forth fresh challenges as</w:t>
      </w:r>
      <w:r w:rsidR="00F507DD">
        <w:rPr>
          <w:lang w:eastAsia="en-CA"/>
        </w:rPr>
        <w:t xml:space="preserve"> pernicious</w:t>
      </w:r>
      <w:r w:rsidRPr="003D1397">
        <w:rPr>
          <w:lang w:eastAsia="en-CA"/>
        </w:rPr>
        <w:t xml:space="preserve"> new groups and actors emerge</w:t>
      </w:r>
      <w:r w:rsidR="00F507DD">
        <w:rPr>
          <w:lang w:eastAsia="en-CA"/>
        </w:rPr>
        <w:t>. Some of these entities are sustained by illegal economies.</w:t>
      </w:r>
      <w:r w:rsidR="00A541FB">
        <w:rPr>
          <w:rStyle w:val="FootnoteReference"/>
          <w:lang w:eastAsia="en-CA"/>
        </w:rPr>
        <w:footnoteReference w:id="12"/>
      </w:r>
      <w:r w:rsidRPr="003D1397">
        <w:rPr>
          <w:lang w:eastAsia="en-CA"/>
        </w:rPr>
        <w:t xml:space="preserve"> </w:t>
      </w:r>
      <w:r w:rsidR="00F507DD">
        <w:rPr>
          <w:lang w:eastAsia="en-CA"/>
        </w:rPr>
        <w:t>N</w:t>
      </w:r>
      <w:r w:rsidR="005A2B58">
        <w:rPr>
          <w:lang w:eastAsia="en-CA"/>
        </w:rPr>
        <w:t xml:space="preserve">ew </w:t>
      </w:r>
      <w:r w:rsidRPr="003D1397">
        <w:rPr>
          <w:lang w:eastAsia="en-CA"/>
        </w:rPr>
        <w:t xml:space="preserve">groups exhibit high adaptability and dissuasion strategies </w:t>
      </w:r>
      <w:r w:rsidR="00F507DD">
        <w:rPr>
          <w:lang w:eastAsia="en-CA"/>
        </w:rPr>
        <w:t>which</w:t>
      </w:r>
      <w:r w:rsidR="00F507DD" w:rsidRPr="003D1397">
        <w:rPr>
          <w:lang w:eastAsia="en-CA"/>
        </w:rPr>
        <w:t xml:space="preserve"> </w:t>
      </w:r>
      <w:r w:rsidRPr="003D1397">
        <w:rPr>
          <w:lang w:eastAsia="en-CA"/>
        </w:rPr>
        <w:t xml:space="preserve">keep them from direct confrontation with </w:t>
      </w:r>
      <w:r w:rsidR="00692BC5">
        <w:rPr>
          <w:lang w:eastAsia="en-CA"/>
        </w:rPr>
        <w:t xml:space="preserve">the </w:t>
      </w:r>
      <w:commentRangeStart w:id="2"/>
      <w:r w:rsidR="00692BC5">
        <w:rPr>
          <w:lang w:eastAsia="en-CA"/>
        </w:rPr>
        <w:t>National Army and Police forces</w:t>
      </w:r>
      <w:commentRangeEnd w:id="2"/>
      <w:r w:rsidR="00B13C01">
        <w:rPr>
          <w:rStyle w:val="CommentReference"/>
        </w:rPr>
        <w:commentReference w:id="2"/>
      </w:r>
      <w:r w:rsidR="005A2B58">
        <w:rPr>
          <w:lang w:eastAsia="en-CA"/>
        </w:rPr>
        <w:t xml:space="preserve"> </w:t>
      </w:r>
      <w:r w:rsidR="00F507DD">
        <w:rPr>
          <w:lang w:eastAsia="en-CA"/>
        </w:rPr>
        <w:t xml:space="preserve">and thereby render </w:t>
      </w:r>
      <w:r w:rsidR="005A2B58">
        <w:rPr>
          <w:lang w:eastAsia="en-CA"/>
        </w:rPr>
        <w:t xml:space="preserve">them </w:t>
      </w:r>
      <w:r w:rsidR="00F507DD">
        <w:rPr>
          <w:lang w:eastAsia="en-CA"/>
        </w:rPr>
        <w:t xml:space="preserve">difficult </w:t>
      </w:r>
      <w:r w:rsidR="005A2B58">
        <w:rPr>
          <w:lang w:eastAsia="en-CA"/>
        </w:rPr>
        <w:t>to combat</w:t>
      </w:r>
      <w:r w:rsidRPr="003D1397">
        <w:rPr>
          <w:lang w:eastAsia="en-CA"/>
        </w:rPr>
        <w:t>. In fact, gangs and small armed groups are often where minors</w:t>
      </w:r>
      <w:r w:rsidR="00AA2A1B">
        <w:rPr>
          <w:lang w:eastAsia="en-CA"/>
        </w:rPr>
        <w:t xml:space="preserve"> </w:t>
      </w:r>
      <w:r w:rsidRPr="003D1397">
        <w:rPr>
          <w:lang w:eastAsia="en-CA"/>
        </w:rPr>
        <w:t>begin their criminal journeys</w:t>
      </w:r>
      <w:r w:rsidR="005A2B58">
        <w:rPr>
          <w:lang w:eastAsia="en-CA"/>
        </w:rPr>
        <w:t xml:space="preserve">, especially </w:t>
      </w:r>
      <w:r w:rsidR="00F507DD">
        <w:rPr>
          <w:lang w:eastAsia="en-CA"/>
        </w:rPr>
        <w:t xml:space="preserve">minors </w:t>
      </w:r>
      <w:r w:rsidR="005A2B58">
        <w:rPr>
          <w:lang w:eastAsia="en-CA"/>
        </w:rPr>
        <w:t xml:space="preserve">more vulnerable to structural violence. </w:t>
      </w:r>
      <w:commentRangeStart w:id="3"/>
      <w:ins w:id="4" w:author="Microsoft Office User" w:date="2024-04-01T15:30:00Z">
        <w:r w:rsidR="00B13C01">
          <w:rPr>
            <w:lang w:eastAsia="en-CA"/>
          </w:rPr>
          <w:t>Furthe</w:t>
        </w:r>
      </w:ins>
      <w:ins w:id="5" w:author="Microsoft Office User" w:date="2024-04-01T15:31:00Z">
        <w:r w:rsidR="00B13C01">
          <w:rPr>
            <w:lang w:eastAsia="en-CA"/>
          </w:rPr>
          <w:t xml:space="preserve">rmore, this chapter explores </w:t>
        </w:r>
      </w:ins>
      <w:ins w:id="6" w:author="Microsoft Office User" w:date="2024-04-01T15:32:00Z">
        <w:r w:rsidR="00B13C01">
          <w:rPr>
            <w:lang w:eastAsia="en-CA"/>
          </w:rPr>
          <w:t>the inability of peace agreements to prevent youth violence</w:t>
        </w:r>
      </w:ins>
      <w:ins w:id="7" w:author="Microsoft Office User" w:date="2024-04-01T15:34:00Z">
        <w:r w:rsidR="00B13C01">
          <w:rPr>
            <w:lang w:eastAsia="en-CA"/>
          </w:rPr>
          <w:t xml:space="preserve"> despite including child recruitment in negotiation agendas</w:t>
        </w:r>
      </w:ins>
      <w:ins w:id="8" w:author="Microsoft Office User" w:date="2024-04-01T15:32:00Z">
        <w:r w:rsidR="00B13C01">
          <w:rPr>
            <w:lang w:eastAsia="en-CA"/>
          </w:rPr>
          <w:t xml:space="preserve">, notably, </w:t>
        </w:r>
      </w:ins>
      <w:ins w:id="9" w:author="Microsoft Office User" w:date="2024-04-01T15:33:00Z">
        <w:r w:rsidR="00B13C01">
          <w:rPr>
            <w:lang w:eastAsia="en-CA"/>
          </w:rPr>
          <w:t>due to the shift from armed violence to criminal violence and the multiplication of new emerging groups</w:t>
        </w:r>
      </w:ins>
      <w:ins w:id="10" w:author="Microsoft Office User" w:date="2024-04-01T15:35:00Z">
        <w:r w:rsidR="00B13C01">
          <w:rPr>
            <w:lang w:eastAsia="en-CA"/>
          </w:rPr>
          <w:t xml:space="preserve"> that </w:t>
        </w:r>
      </w:ins>
      <w:ins w:id="11" w:author="Microsoft Office User" w:date="2024-04-01T15:36:00Z">
        <w:r w:rsidR="00B13C01">
          <w:rPr>
            <w:lang w:eastAsia="en-CA"/>
          </w:rPr>
          <w:t xml:space="preserve">aim to </w:t>
        </w:r>
      </w:ins>
      <w:ins w:id="12" w:author="Microsoft Office User" w:date="2024-04-01T15:35:00Z">
        <w:r w:rsidR="00B13C01">
          <w:rPr>
            <w:lang w:eastAsia="en-CA"/>
          </w:rPr>
          <w:t xml:space="preserve">navigate within </w:t>
        </w:r>
      </w:ins>
      <w:ins w:id="13" w:author="Microsoft Office User" w:date="2024-04-01T15:36:00Z">
        <w:r w:rsidR="00B13C01">
          <w:rPr>
            <w:lang w:eastAsia="en-CA"/>
          </w:rPr>
          <w:t>the</w:t>
        </w:r>
      </w:ins>
      <w:ins w:id="14" w:author="Microsoft Office User" w:date="2024-04-01T15:35:00Z">
        <w:r w:rsidR="00B13C01">
          <w:rPr>
            <w:lang w:eastAsia="en-CA"/>
          </w:rPr>
          <w:t xml:space="preserve"> thin line between</w:t>
        </w:r>
      </w:ins>
      <w:ins w:id="15" w:author="Microsoft Office User" w:date="2024-04-01T15:36:00Z">
        <w:r w:rsidR="00B13C01">
          <w:rPr>
            <w:lang w:eastAsia="en-CA"/>
          </w:rPr>
          <w:t xml:space="preserve"> being an armed and an organized crime group</w:t>
        </w:r>
      </w:ins>
      <w:ins w:id="16" w:author="Microsoft Office User" w:date="2024-04-01T15:33:00Z">
        <w:r w:rsidR="00B13C01">
          <w:rPr>
            <w:lang w:eastAsia="en-CA"/>
          </w:rPr>
          <w:t xml:space="preserve">. </w:t>
        </w:r>
      </w:ins>
      <w:commentRangeEnd w:id="3"/>
      <w:ins w:id="17" w:author="Microsoft Office User" w:date="2024-04-01T15:37:00Z">
        <w:r w:rsidR="00B13C01">
          <w:rPr>
            <w:rStyle w:val="CommentReference"/>
          </w:rPr>
          <w:commentReference w:id="3"/>
        </w:r>
      </w:ins>
    </w:p>
    <w:p w14:paraId="2B910419" w14:textId="03EA7470" w:rsidR="00483822" w:rsidRPr="003D1397" w:rsidRDefault="00FC4F10" w:rsidP="003D1397">
      <w:pPr>
        <w:spacing w:before="240" w:after="240" w:line="360" w:lineRule="auto"/>
        <w:jc w:val="both"/>
        <w:rPr>
          <w:lang w:eastAsia="en-CA"/>
        </w:rPr>
      </w:pPr>
      <w:r>
        <w:rPr>
          <w:lang w:eastAsia="en-CA"/>
        </w:rPr>
        <w:t>Furthermore, b</w:t>
      </w:r>
      <w:r w:rsidR="005A2B58">
        <w:rPr>
          <w:lang w:eastAsia="en-CA"/>
        </w:rPr>
        <w:t xml:space="preserve">oys aged </w:t>
      </w:r>
      <w:r w:rsidR="00F507DD">
        <w:rPr>
          <w:lang w:eastAsia="en-CA"/>
        </w:rPr>
        <w:t xml:space="preserve">between </w:t>
      </w:r>
      <w:r w:rsidR="005A2B58">
        <w:rPr>
          <w:lang w:eastAsia="en-CA"/>
        </w:rPr>
        <w:t>14</w:t>
      </w:r>
      <w:r w:rsidR="00F507DD">
        <w:rPr>
          <w:lang w:eastAsia="en-CA"/>
        </w:rPr>
        <w:t xml:space="preserve"> and </w:t>
      </w:r>
      <w:r w:rsidR="005A2B58">
        <w:rPr>
          <w:lang w:eastAsia="en-CA"/>
        </w:rPr>
        <w:t xml:space="preserve">17 from low-income </w:t>
      </w:r>
      <w:proofErr w:type="gramStart"/>
      <w:r w:rsidR="005A2B58">
        <w:rPr>
          <w:lang w:eastAsia="en-CA"/>
        </w:rPr>
        <w:t>households</w:t>
      </w:r>
      <w:proofErr w:type="gramEnd"/>
      <w:r w:rsidR="005A2B58">
        <w:rPr>
          <w:lang w:eastAsia="en-CA"/>
        </w:rPr>
        <w:t xml:space="preserve"> face stigma and </w:t>
      </w:r>
      <w:r w:rsidR="005A2B58" w:rsidRPr="005A2B58">
        <w:rPr>
          <w:lang w:eastAsia="en-CA"/>
        </w:rPr>
        <w:t>discrimination</w:t>
      </w:r>
      <w:r w:rsidR="005A2B58" w:rsidRPr="00AA2A1B">
        <w:rPr>
          <w:lang w:eastAsia="en-CA"/>
        </w:rPr>
        <w:t xml:space="preserve"> </w:t>
      </w:r>
      <w:r>
        <w:rPr>
          <w:lang w:eastAsia="en-CA"/>
        </w:rPr>
        <w:t>by other fellow citizens and some police officers,</w:t>
      </w:r>
      <w:r w:rsidR="005C44F7">
        <w:rPr>
          <w:rStyle w:val="FootnoteReference"/>
          <w:lang w:eastAsia="en-CA"/>
        </w:rPr>
        <w:footnoteReference w:id="13"/>
      </w:r>
      <w:r>
        <w:rPr>
          <w:lang w:eastAsia="en-CA"/>
        </w:rPr>
        <w:t xml:space="preserve"> creating a binary perception of this group of adolescents where they are dangerous</w:t>
      </w:r>
      <w:r w:rsidR="00F507DD">
        <w:rPr>
          <w:lang w:eastAsia="en-CA"/>
        </w:rPr>
        <w:t xml:space="preserve">, </w:t>
      </w:r>
      <w:r>
        <w:rPr>
          <w:lang w:eastAsia="en-CA"/>
        </w:rPr>
        <w:t>poor</w:t>
      </w:r>
      <w:r w:rsidR="00F507DD">
        <w:rPr>
          <w:lang w:eastAsia="en-CA"/>
        </w:rPr>
        <w:t>,</w:t>
      </w:r>
      <w:r>
        <w:rPr>
          <w:lang w:eastAsia="en-CA"/>
        </w:rPr>
        <w:t xml:space="preserve"> </w:t>
      </w:r>
      <w:r w:rsidR="00F507DD">
        <w:rPr>
          <w:lang w:eastAsia="en-CA"/>
        </w:rPr>
        <w:t xml:space="preserve">or </w:t>
      </w:r>
      <w:r>
        <w:rPr>
          <w:lang w:eastAsia="en-CA"/>
        </w:rPr>
        <w:t xml:space="preserve">helpless. </w:t>
      </w:r>
      <w:r w:rsidR="00602C54">
        <w:rPr>
          <w:lang w:eastAsia="en-CA"/>
        </w:rPr>
        <w:t>Such b</w:t>
      </w:r>
      <w:r>
        <w:rPr>
          <w:lang w:eastAsia="en-CA"/>
        </w:rPr>
        <w:t xml:space="preserve">inary categorizations impede the understanding of the big picture and </w:t>
      </w:r>
      <w:r w:rsidRPr="00602C54">
        <w:rPr>
          <w:lang w:eastAsia="en-CA"/>
        </w:rPr>
        <w:t xml:space="preserve">exacerbate the gap between institutions and </w:t>
      </w:r>
      <w:r w:rsidR="00602C54" w:rsidRPr="00602C54">
        <w:rPr>
          <w:lang w:eastAsia="en-CA"/>
        </w:rPr>
        <w:t xml:space="preserve">the very population they aim to </w:t>
      </w:r>
      <w:r w:rsidR="00F507DD">
        <w:rPr>
          <w:lang w:eastAsia="en-CA"/>
        </w:rPr>
        <w:t>safeguard.</w:t>
      </w:r>
      <w:r w:rsidR="00886F19">
        <w:rPr>
          <w:rStyle w:val="FootnoteReference"/>
          <w:lang w:eastAsia="en-CA"/>
        </w:rPr>
        <w:footnoteReference w:id="14"/>
      </w:r>
      <w:r w:rsidR="00886F19">
        <w:rPr>
          <w:lang w:eastAsia="en-CA"/>
        </w:rPr>
        <w:t xml:space="preserve"> </w:t>
      </w:r>
      <w:r w:rsidR="00F507DD">
        <w:rPr>
          <w:lang w:eastAsia="en-CA"/>
        </w:rPr>
        <w:t xml:space="preserve">A need consequently arises </w:t>
      </w:r>
      <w:r w:rsidR="00602C54">
        <w:rPr>
          <w:lang w:eastAsia="en-CA"/>
        </w:rPr>
        <w:t xml:space="preserve">for context-specific prevention strategies with an intersectional approach that includes age, socioeconomic status and gender, at the very least. </w:t>
      </w:r>
    </w:p>
    <w:p w14:paraId="75570F77" w14:textId="17A62C9F" w:rsidR="00483822" w:rsidRPr="003D1397" w:rsidRDefault="5ED974A5" w:rsidP="003D1397">
      <w:pPr>
        <w:spacing w:before="240" w:after="240" w:line="360" w:lineRule="auto"/>
        <w:jc w:val="both"/>
        <w:rPr>
          <w:lang w:eastAsia="en-CA"/>
        </w:rPr>
      </w:pPr>
      <w:r w:rsidRPr="003D1397">
        <w:rPr>
          <w:lang w:eastAsia="en-CA"/>
        </w:rPr>
        <w:t xml:space="preserve">This </w:t>
      </w:r>
      <w:r w:rsidR="008E44A1">
        <w:rPr>
          <w:lang w:eastAsia="en-CA"/>
        </w:rPr>
        <w:t>chapter</w:t>
      </w:r>
      <w:r w:rsidR="008E44A1" w:rsidRPr="003D1397">
        <w:rPr>
          <w:lang w:eastAsia="en-CA"/>
        </w:rPr>
        <w:t xml:space="preserve"> </w:t>
      </w:r>
      <w:r w:rsidRPr="003D1397">
        <w:rPr>
          <w:lang w:eastAsia="en-CA"/>
        </w:rPr>
        <w:t>analy</w:t>
      </w:r>
      <w:r w:rsidR="00F507DD">
        <w:rPr>
          <w:lang w:eastAsia="en-CA"/>
        </w:rPr>
        <w:t>s</w:t>
      </w:r>
      <w:r w:rsidRPr="003D1397">
        <w:rPr>
          <w:lang w:eastAsia="en-CA"/>
        </w:rPr>
        <w:t>e</w:t>
      </w:r>
      <w:r w:rsidR="00F507DD">
        <w:rPr>
          <w:lang w:eastAsia="en-CA"/>
        </w:rPr>
        <w:t>s</w:t>
      </w:r>
      <w:r w:rsidRPr="003D1397">
        <w:rPr>
          <w:lang w:eastAsia="en-CA"/>
        </w:rPr>
        <w:t xml:space="preserve"> the use of minors and the accompanying challenges for the prevention of child recruitment</w:t>
      </w:r>
      <w:r w:rsidR="00F9407F">
        <w:rPr>
          <w:lang w:eastAsia="en-CA"/>
        </w:rPr>
        <w:t xml:space="preserve"> and use</w:t>
      </w:r>
      <w:r w:rsidRPr="003D1397">
        <w:rPr>
          <w:lang w:eastAsia="en-CA"/>
        </w:rPr>
        <w:t xml:space="preserve"> in post-conflict scenarios. Colombia will be our case study as it meets </w:t>
      </w:r>
      <w:r w:rsidR="00BA07E1">
        <w:rPr>
          <w:lang w:eastAsia="en-CA"/>
        </w:rPr>
        <w:t>key</w:t>
      </w:r>
      <w:r w:rsidRPr="003D1397">
        <w:rPr>
          <w:lang w:eastAsia="en-CA"/>
        </w:rPr>
        <w:t xml:space="preserve"> characteristics addressed above,</w:t>
      </w:r>
      <w:r w:rsidR="00F9407F">
        <w:rPr>
          <w:lang w:eastAsia="en-CA"/>
        </w:rPr>
        <w:t xml:space="preserve"> </w:t>
      </w:r>
      <w:r w:rsidR="00BA07E1">
        <w:rPr>
          <w:lang w:eastAsia="en-CA"/>
        </w:rPr>
        <w:t>namely</w:t>
      </w:r>
      <w:r w:rsidR="00F9407F">
        <w:rPr>
          <w:lang w:eastAsia="en-CA"/>
        </w:rPr>
        <w:t>,</w:t>
      </w:r>
      <w:r w:rsidRPr="003D1397">
        <w:rPr>
          <w:lang w:eastAsia="en-CA"/>
        </w:rPr>
        <w:t xml:space="preserve"> the presence of atomized groups involved in illegal </w:t>
      </w:r>
      <w:r w:rsidRPr="003D1397">
        <w:rPr>
          <w:lang w:eastAsia="en-CA"/>
        </w:rPr>
        <w:lastRenderedPageBreak/>
        <w:t>economies</w:t>
      </w:r>
      <w:r w:rsidR="00602C54">
        <w:rPr>
          <w:lang w:eastAsia="en-CA"/>
        </w:rPr>
        <w:t xml:space="preserve"> (including drug trafficking, arms, human trafficking and illegal mining)</w:t>
      </w:r>
      <w:r w:rsidR="00A541FB">
        <w:rPr>
          <w:rStyle w:val="FootnoteReference"/>
          <w:lang w:eastAsia="en-CA"/>
        </w:rPr>
        <w:footnoteReference w:id="15"/>
      </w:r>
      <w:r w:rsidRPr="003D1397">
        <w:rPr>
          <w:lang w:eastAsia="en-CA"/>
        </w:rPr>
        <w:t xml:space="preserve"> </w:t>
      </w:r>
      <w:r w:rsidR="00BA07E1">
        <w:rPr>
          <w:lang w:eastAsia="en-CA"/>
        </w:rPr>
        <w:t xml:space="preserve">within the context of a </w:t>
      </w:r>
      <w:r w:rsidRPr="003D1397">
        <w:rPr>
          <w:lang w:eastAsia="en-CA"/>
        </w:rPr>
        <w:t>transitional period</w:t>
      </w:r>
      <w:r w:rsidR="00602C54">
        <w:rPr>
          <w:lang w:eastAsia="en-CA"/>
        </w:rPr>
        <w:t xml:space="preserve"> introduced by the Havana negotiations</w:t>
      </w:r>
      <w:r w:rsidRPr="003D1397">
        <w:rPr>
          <w:lang w:eastAsia="en-CA"/>
        </w:rPr>
        <w:t xml:space="preserve">. Our </w:t>
      </w:r>
      <w:r w:rsidR="00BA07E1">
        <w:rPr>
          <w:lang w:eastAsia="en-CA"/>
        </w:rPr>
        <w:t>entry ramp</w:t>
      </w:r>
      <w:r w:rsidRPr="003D1397">
        <w:rPr>
          <w:lang w:eastAsia="en-CA"/>
        </w:rPr>
        <w:t xml:space="preserve"> is the literature </w:t>
      </w:r>
      <w:r w:rsidR="00602C54">
        <w:rPr>
          <w:lang w:eastAsia="en-CA"/>
        </w:rPr>
        <w:t>on</w:t>
      </w:r>
      <w:r w:rsidRPr="003D1397">
        <w:rPr>
          <w:lang w:eastAsia="en-CA"/>
        </w:rPr>
        <w:t xml:space="preserve"> child recruitment and its challenges in transitional justice periods already identified </w:t>
      </w:r>
      <w:r w:rsidR="00BA07E1">
        <w:rPr>
          <w:lang w:eastAsia="en-CA"/>
        </w:rPr>
        <w:t>in the secondary literature</w:t>
      </w:r>
      <w:r w:rsidR="00393701">
        <w:rPr>
          <w:lang w:eastAsia="en-CA"/>
        </w:rPr>
        <w:t>,</w:t>
      </w:r>
      <w:r w:rsidR="00A541FB">
        <w:rPr>
          <w:rStyle w:val="FootnoteReference"/>
          <w:lang w:eastAsia="en-CA"/>
        </w:rPr>
        <w:footnoteReference w:id="16"/>
      </w:r>
      <w:r w:rsidR="00602C54">
        <w:rPr>
          <w:lang w:eastAsia="en-CA"/>
        </w:rPr>
        <w:t xml:space="preserve"> the Colombian case, and data from the Ombudsperson’s Office in Colombia. </w:t>
      </w:r>
    </w:p>
    <w:p w14:paraId="077569EB" w14:textId="28F0762F" w:rsidR="00483822" w:rsidRPr="003D1397" w:rsidRDefault="00BA07E1" w:rsidP="003D1397">
      <w:pPr>
        <w:spacing w:before="240" w:after="240" w:line="360" w:lineRule="auto"/>
        <w:jc w:val="both"/>
        <w:rPr>
          <w:lang w:eastAsia="en-CA"/>
        </w:rPr>
      </w:pPr>
      <w:r>
        <w:rPr>
          <w:lang w:eastAsia="en-CA"/>
        </w:rPr>
        <w:t xml:space="preserve">Part 2 of this chapter </w:t>
      </w:r>
      <w:r w:rsidR="00FF7036" w:rsidRPr="003D1397">
        <w:rPr>
          <w:lang w:eastAsia="en-CA"/>
        </w:rPr>
        <w:t>examine</w:t>
      </w:r>
      <w:r>
        <w:rPr>
          <w:lang w:eastAsia="en-CA"/>
        </w:rPr>
        <w:t>s</w:t>
      </w:r>
      <w:r w:rsidR="00FF7036" w:rsidRPr="003D1397">
        <w:rPr>
          <w:lang w:eastAsia="en-CA"/>
        </w:rPr>
        <w:t xml:space="preserve"> the sources of violence in the current Colombian context</w:t>
      </w:r>
      <w:r>
        <w:rPr>
          <w:lang w:eastAsia="en-CA"/>
        </w:rPr>
        <w:t xml:space="preserve">. Part 2 shows </w:t>
      </w:r>
      <w:r w:rsidR="00FF7036" w:rsidRPr="003D1397">
        <w:rPr>
          <w:lang w:eastAsia="en-CA"/>
        </w:rPr>
        <w:t xml:space="preserve">how the country's Early Warning System has collected data </w:t>
      </w:r>
      <w:r w:rsidR="00364A9C">
        <w:rPr>
          <w:lang w:eastAsia="en-CA"/>
        </w:rPr>
        <w:t>intending to prevent</w:t>
      </w:r>
      <w:r w:rsidR="00FF7036" w:rsidRPr="003D1397">
        <w:rPr>
          <w:lang w:eastAsia="en-CA"/>
        </w:rPr>
        <w:t xml:space="preserve"> systemic human rights violations. </w:t>
      </w:r>
      <w:r>
        <w:rPr>
          <w:lang w:eastAsia="en-CA"/>
        </w:rPr>
        <w:t>In Part 3</w:t>
      </w:r>
      <w:r w:rsidR="00FF7036" w:rsidRPr="003D1397">
        <w:rPr>
          <w:lang w:eastAsia="en-CA"/>
        </w:rPr>
        <w:t>, using Natural Language Processing techniques</w:t>
      </w:r>
      <w:r w:rsidR="00FF7036">
        <w:rPr>
          <w:lang w:eastAsia="en-CA"/>
        </w:rPr>
        <w:t xml:space="preserve">, </w:t>
      </w:r>
      <w:r>
        <w:rPr>
          <w:lang w:eastAsia="en-CA"/>
        </w:rPr>
        <w:t>this chapter</w:t>
      </w:r>
      <w:r w:rsidR="00FF7036">
        <w:rPr>
          <w:lang w:eastAsia="en-CA"/>
        </w:rPr>
        <w:t xml:space="preserve"> analy</w:t>
      </w:r>
      <w:r>
        <w:rPr>
          <w:lang w:eastAsia="en-CA"/>
        </w:rPr>
        <w:t>s</w:t>
      </w:r>
      <w:r w:rsidR="00FF7036">
        <w:rPr>
          <w:lang w:eastAsia="en-CA"/>
        </w:rPr>
        <w:t>e</w:t>
      </w:r>
      <w:r>
        <w:rPr>
          <w:lang w:eastAsia="en-CA"/>
        </w:rPr>
        <w:t>s</w:t>
      </w:r>
      <w:r w:rsidR="00FF7036" w:rsidRPr="003D1397">
        <w:rPr>
          <w:lang w:eastAsia="en-CA"/>
        </w:rPr>
        <w:t xml:space="preserve"> a dataset comprising over 1753 documents issued by the </w:t>
      </w:r>
      <w:r w:rsidR="00FF7036">
        <w:rPr>
          <w:lang w:eastAsia="en-CA"/>
        </w:rPr>
        <w:t xml:space="preserve">Colombian </w:t>
      </w:r>
      <w:r w:rsidR="00FF7036" w:rsidRPr="003D1397">
        <w:rPr>
          <w:lang w:eastAsia="en-CA"/>
        </w:rPr>
        <w:t>Ombudsperson Office</w:t>
      </w:r>
      <w:r w:rsidR="00FF7036">
        <w:rPr>
          <w:lang w:eastAsia="en-CA"/>
        </w:rPr>
        <w:t xml:space="preserve">, </w:t>
      </w:r>
      <w:r w:rsidR="00AF263C">
        <w:rPr>
          <w:lang w:eastAsia="en-CA"/>
        </w:rPr>
        <w:t xml:space="preserve">including over 900 early warnings, </w:t>
      </w:r>
      <w:r w:rsidR="00FF7036">
        <w:rPr>
          <w:lang w:eastAsia="en-CA"/>
        </w:rPr>
        <w:t>with specific focus on the</w:t>
      </w:r>
      <w:r w:rsidR="00FF7036" w:rsidRPr="003D1397">
        <w:rPr>
          <w:lang w:eastAsia="en-CA"/>
        </w:rPr>
        <w:t xml:space="preserve"> geographic distribution </w:t>
      </w:r>
      <w:r w:rsidR="00FF7036">
        <w:rPr>
          <w:lang w:eastAsia="en-CA"/>
        </w:rPr>
        <w:t xml:space="preserve">of illegal armed actors </w:t>
      </w:r>
      <w:r w:rsidR="00FF7036" w:rsidRPr="003D1397">
        <w:rPr>
          <w:lang w:eastAsia="en-CA"/>
        </w:rPr>
        <w:t xml:space="preserve">and </w:t>
      </w:r>
      <w:r w:rsidR="00FF7036">
        <w:rPr>
          <w:lang w:eastAsia="en-CA"/>
        </w:rPr>
        <w:t xml:space="preserve">the </w:t>
      </w:r>
      <w:r w:rsidR="00FF7036" w:rsidRPr="003D1397">
        <w:rPr>
          <w:lang w:eastAsia="en-CA"/>
        </w:rPr>
        <w:t xml:space="preserve">strategies </w:t>
      </w:r>
      <w:r w:rsidR="00FF7036">
        <w:rPr>
          <w:lang w:eastAsia="en-CA"/>
        </w:rPr>
        <w:t>they employ</w:t>
      </w:r>
      <w:r w:rsidR="00FF7036" w:rsidRPr="003D1397">
        <w:rPr>
          <w:lang w:eastAsia="en-CA"/>
        </w:rPr>
        <w:t xml:space="preserve"> for the recruitment and utilization of minors. </w:t>
      </w:r>
      <w:r>
        <w:rPr>
          <w:lang w:eastAsia="en-CA"/>
        </w:rPr>
        <w:t>Part 3 comprises the heart of this chapter and contains several subsections, and is buttressed with tables and figures. Part 4 identifies</w:t>
      </w:r>
      <w:r w:rsidR="00FF7036">
        <w:rPr>
          <w:lang w:eastAsia="en-CA"/>
        </w:rPr>
        <w:t xml:space="preserve"> and propose</w:t>
      </w:r>
      <w:r>
        <w:rPr>
          <w:lang w:eastAsia="en-CA"/>
        </w:rPr>
        <w:t>s</w:t>
      </w:r>
      <w:r w:rsidR="00FF7036">
        <w:rPr>
          <w:lang w:eastAsia="en-CA"/>
        </w:rPr>
        <w:t xml:space="preserve"> </w:t>
      </w:r>
      <w:r w:rsidR="00FF7036" w:rsidRPr="003D1397">
        <w:rPr>
          <w:lang w:eastAsia="en-CA"/>
        </w:rPr>
        <w:t xml:space="preserve">effective preventive mechanisms </w:t>
      </w:r>
      <w:r w:rsidR="00FF7036">
        <w:rPr>
          <w:lang w:eastAsia="en-CA"/>
        </w:rPr>
        <w:t>to the problem of the recruitment and use of children in armed conflicts</w:t>
      </w:r>
      <w:r w:rsidR="00FF7036" w:rsidRPr="003D1397">
        <w:rPr>
          <w:lang w:eastAsia="en-CA"/>
        </w:rPr>
        <w:t>.</w:t>
      </w:r>
      <w:r>
        <w:rPr>
          <w:lang w:eastAsia="en-CA"/>
        </w:rPr>
        <w:t xml:space="preserve"> Part 5 concludes. </w:t>
      </w:r>
    </w:p>
    <w:p w14:paraId="3E6D1E4F" w14:textId="2BF2BB32" w:rsidR="00483822" w:rsidRPr="003D1397" w:rsidRDefault="00BA07E1" w:rsidP="00E63BB2">
      <w:pPr>
        <w:pStyle w:val="ListParagraph"/>
        <w:numPr>
          <w:ilvl w:val="0"/>
          <w:numId w:val="1"/>
        </w:numPr>
        <w:spacing w:line="360" w:lineRule="auto"/>
        <w:jc w:val="both"/>
        <w:rPr>
          <w:lang w:eastAsia="en-CA"/>
        </w:rPr>
      </w:pPr>
      <w:r>
        <w:rPr>
          <w:b/>
          <w:bCs/>
          <w:lang w:eastAsia="en-CA"/>
        </w:rPr>
        <w:t xml:space="preserve">Background to the Violence and Responses Thereto </w:t>
      </w:r>
    </w:p>
    <w:p w14:paraId="7B30908A" w14:textId="77777777" w:rsidR="00483822" w:rsidRPr="003D1397" w:rsidRDefault="00483822" w:rsidP="003D1397">
      <w:pPr>
        <w:spacing w:line="360" w:lineRule="auto"/>
        <w:rPr>
          <w:lang w:eastAsia="en-CA"/>
        </w:rPr>
      </w:pPr>
    </w:p>
    <w:p w14:paraId="11260827" w14:textId="583530B0" w:rsidR="00483822" w:rsidRPr="003D1397" w:rsidRDefault="00483822" w:rsidP="00E63BB2">
      <w:pPr>
        <w:pStyle w:val="ListParagraph"/>
        <w:numPr>
          <w:ilvl w:val="0"/>
          <w:numId w:val="2"/>
        </w:numPr>
        <w:spacing w:line="360" w:lineRule="auto"/>
        <w:jc w:val="both"/>
        <w:rPr>
          <w:lang w:eastAsia="en-CA"/>
        </w:rPr>
      </w:pPr>
      <w:r w:rsidRPr="00E63BB2">
        <w:rPr>
          <w:b/>
          <w:bCs/>
          <w:i/>
          <w:iCs/>
          <w:lang w:eastAsia="en-CA"/>
        </w:rPr>
        <w:t>The Colombian armed conflict</w:t>
      </w:r>
    </w:p>
    <w:p w14:paraId="4297AEFE" w14:textId="255B954A" w:rsidR="006C1259" w:rsidRDefault="006C1259" w:rsidP="003D1397">
      <w:pPr>
        <w:spacing w:before="240" w:after="240" w:line="360" w:lineRule="auto"/>
        <w:jc w:val="both"/>
        <w:rPr>
          <w:lang w:eastAsia="en-CA"/>
        </w:rPr>
      </w:pPr>
      <w:r w:rsidRPr="003D1397">
        <w:rPr>
          <w:lang w:eastAsia="en-CA"/>
        </w:rPr>
        <w:t xml:space="preserve">The conflict in Colombia follows a center-periphery logic that has given rise to two contrasting experiences and divergent perspectives </w:t>
      </w:r>
      <w:r w:rsidR="00364A9C">
        <w:rPr>
          <w:lang w:eastAsia="en-CA"/>
        </w:rPr>
        <w:t>concerning</w:t>
      </w:r>
      <w:r w:rsidRPr="003D1397">
        <w:rPr>
          <w:lang w:eastAsia="en-CA"/>
        </w:rPr>
        <w:t xml:space="preserve"> the country</w:t>
      </w:r>
      <w:r>
        <w:rPr>
          <w:lang w:eastAsia="en-CA"/>
        </w:rPr>
        <w:t>’</w:t>
      </w:r>
      <w:r w:rsidRPr="003D1397">
        <w:rPr>
          <w:lang w:eastAsia="en-CA"/>
        </w:rPr>
        <w:t>s needs</w:t>
      </w:r>
      <w:r w:rsidR="00393701">
        <w:rPr>
          <w:lang w:eastAsia="en-CA"/>
        </w:rPr>
        <w:t>.</w:t>
      </w:r>
      <w:r w:rsidR="00A541FB">
        <w:rPr>
          <w:rStyle w:val="FootnoteReference"/>
          <w:lang w:eastAsia="en-CA"/>
        </w:rPr>
        <w:footnoteReference w:id="17"/>
      </w:r>
      <w:r w:rsidRPr="003D1397">
        <w:rPr>
          <w:lang w:eastAsia="en-CA"/>
        </w:rPr>
        <w:t xml:space="preserve"> Despite ongoing violence, monitoring the conflict</w:t>
      </w:r>
      <w:r>
        <w:rPr>
          <w:lang w:eastAsia="en-CA"/>
        </w:rPr>
        <w:t>’</w:t>
      </w:r>
      <w:r w:rsidRPr="003D1397">
        <w:rPr>
          <w:lang w:eastAsia="en-CA"/>
        </w:rPr>
        <w:t>s evolution and dynamics and preventing the recruitment and use of minors by armed groups remain imperative</w:t>
      </w:r>
      <w:r w:rsidR="0027250F">
        <w:rPr>
          <w:lang w:eastAsia="en-CA"/>
        </w:rPr>
        <w:t>.</w:t>
      </w:r>
      <w:r w:rsidR="00A541FB">
        <w:rPr>
          <w:rStyle w:val="FootnoteReference"/>
          <w:lang w:eastAsia="en-CA"/>
        </w:rPr>
        <w:footnoteReference w:id="18"/>
      </w:r>
      <w:r w:rsidR="0027250F">
        <w:rPr>
          <w:lang w:eastAsia="en-CA"/>
        </w:rPr>
        <w:t xml:space="preserve"> </w:t>
      </w:r>
      <w:r>
        <w:rPr>
          <w:lang w:eastAsia="en-CA"/>
        </w:rPr>
        <w:t>E</w:t>
      </w:r>
      <w:r w:rsidRPr="003D1397">
        <w:rPr>
          <w:lang w:eastAsia="en-CA"/>
        </w:rPr>
        <w:t>fforts throughout the conflict have been persistent</w:t>
      </w:r>
      <w:r>
        <w:rPr>
          <w:lang w:eastAsia="en-CA"/>
        </w:rPr>
        <w:t xml:space="preserve"> </w:t>
      </w:r>
      <w:r w:rsidR="00BA07E1">
        <w:rPr>
          <w:lang w:eastAsia="en-CA"/>
        </w:rPr>
        <w:t xml:space="preserve">yet </w:t>
      </w:r>
      <w:r w:rsidR="003A690C">
        <w:rPr>
          <w:lang w:eastAsia="en-CA"/>
        </w:rPr>
        <w:t>un</w:t>
      </w:r>
      <w:r>
        <w:rPr>
          <w:lang w:eastAsia="en-CA"/>
        </w:rPr>
        <w:t>successful</w:t>
      </w:r>
      <w:r w:rsidR="00BA07E1">
        <w:rPr>
          <w:lang w:eastAsia="en-CA"/>
        </w:rPr>
        <w:t xml:space="preserve">. As </w:t>
      </w:r>
      <w:r>
        <w:rPr>
          <w:lang w:eastAsia="en-CA"/>
        </w:rPr>
        <w:t>conflict and violence have transformed over the years</w:t>
      </w:r>
      <w:r w:rsidR="003A690C">
        <w:rPr>
          <w:lang w:eastAsia="en-CA"/>
        </w:rPr>
        <w:t>,</w:t>
      </w:r>
      <w:r>
        <w:rPr>
          <w:lang w:eastAsia="en-CA"/>
        </w:rPr>
        <w:t xml:space="preserve"> new challenges have arisen and the justice system has not caught up with the mutating scenario to effectively protect minors</w:t>
      </w:r>
      <w:r w:rsidR="00BA07E1">
        <w:rPr>
          <w:lang w:eastAsia="en-CA"/>
        </w:rPr>
        <w:t xml:space="preserve">. </w:t>
      </w:r>
      <w:r w:rsidR="003A690C">
        <w:rPr>
          <w:lang w:eastAsia="en-CA"/>
        </w:rPr>
        <w:t xml:space="preserve"> </w:t>
      </w:r>
    </w:p>
    <w:p w14:paraId="7C6CB05D" w14:textId="294DE76F" w:rsidR="0050326B" w:rsidRDefault="5ED974A5" w:rsidP="003D1397">
      <w:pPr>
        <w:spacing w:before="240" w:after="240" w:line="360" w:lineRule="auto"/>
        <w:jc w:val="both"/>
        <w:rPr>
          <w:lang w:eastAsia="en-CA"/>
        </w:rPr>
      </w:pPr>
      <w:r w:rsidRPr="003D1397">
        <w:rPr>
          <w:lang w:eastAsia="en-CA"/>
        </w:rPr>
        <w:lastRenderedPageBreak/>
        <w:t>Colombia</w:t>
      </w:r>
      <w:r w:rsidR="00266D91">
        <w:rPr>
          <w:lang w:eastAsia="en-CA"/>
        </w:rPr>
        <w:t>’</w:t>
      </w:r>
      <w:r w:rsidRPr="003D1397">
        <w:rPr>
          <w:lang w:eastAsia="en-CA"/>
        </w:rPr>
        <w:t>s violent history</w:t>
      </w:r>
      <w:r w:rsidR="00D054F8">
        <w:rPr>
          <w:lang w:eastAsia="en-CA"/>
        </w:rPr>
        <w:t xml:space="preserve"> is</w:t>
      </w:r>
      <w:r w:rsidRPr="003D1397">
        <w:rPr>
          <w:lang w:eastAsia="en-CA"/>
        </w:rPr>
        <w:t xml:space="preserve"> characterized by </w:t>
      </w:r>
      <w:r w:rsidR="00B92758">
        <w:rPr>
          <w:lang w:eastAsia="en-CA"/>
        </w:rPr>
        <w:t>a dozen</w:t>
      </w:r>
      <w:r w:rsidR="00B92758" w:rsidRPr="003D1397">
        <w:rPr>
          <w:lang w:eastAsia="en-CA"/>
        </w:rPr>
        <w:t xml:space="preserve"> </w:t>
      </w:r>
      <w:r w:rsidRPr="003D1397">
        <w:rPr>
          <w:lang w:eastAsia="en-CA"/>
        </w:rPr>
        <w:t xml:space="preserve">peace negotiations and </w:t>
      </w:r>
      <w:r w:rsidR="00B92758">
        <w:rPr>
          <w:lang w:eastAsia="en-CA"/>
        </w:rPr>
        <w:t xml:space="preserve">three </w:t>
      </w:r>
      <w:r w:rsidR="00BA07E1">
        <w:rPr>
          <w:lang w:eastAsia="en-CA"/>
        </w:rPr>
        <w:t xml:space="preserve">central </w:t>
      </w:r>
      <w:r w:rsidRPr="003D1397">
        <w:rPr>
          <w:lang w:eastAsia="en-CA"/>
        </w:rPr>
        <w:t>transitional processes involving various armed groups</w:t>
      </w:r>
      <w:r w:rsidR="00364A9C">
        <w:rPr>
          <w:lang w:eastAsia="en-CA"/>
        </w:rPr>
        <w:t xml:space="preserve"> </w:t>
      </w:r>
      <w:r w:rsidR="00BB08B3">
        <w:rPr>
          <w:lang w:eastAsia="en-CA"/>
        </w:rPr>
        <w:t xml:space="preserve">resulting in different documents, agreements, or </w:t>
      </w:r>
      <w:r w:rsidR="00364A9C">
        <w:rPr>
          <w:lang w:eastAsia="en-CA"/>
        </w:rPr>
        <w:t>national legislation and policies</w:t>
      </w:r>
      <w:r w:rsidR="00DA649E">
        <w:rPr>
          <w:lang w:eastAsia="en-CA"/>
        </w:rPr>
        <w:t>.</w:t>
      </w:r>
      <w:r w:rsidR="00A541FB">
        <w:rPr>
          <w:rStyle w:val="FootnoteReference"/>
          <w:lang w:eastAsia="en-CA"/>
        </w:rPr>
        <w:footnoteReference w:id="19"/>
      </w:r>
      <w:r w:rsidRPr="003D1397">
        <w:rPr>
          <w:lang w:eastAsia="en-CA"/>
        </w:rPr>
        <w:t xml:space="preserve"> </w:t>
      </w:r>
    </w:p>
    <w:p w14:paraId="7B76E1FC" w14:textId="030D7C77" w:rsidR="005B3D45" w:rsidRPr="003D1397" w:rsidRDefault="0050326B" w:rsidP="005B3D45">
      <w:pPr>
        <w:spacing w:before="240" w:after="240" w:line="360" w:lineRule="auto"/>
        <w:jc w:val="both"/>
        <w:rPr>
          <w:lang w:eastAsia="en-CA"/>
        </w:rPr>
      </w:pPr>
      <w:r>
        <w:rPr>
          <w:lang w:eastAsia="en-CA"/>
        </w:rPr>
        <w:t xml:space="preserve">The first major transitional period was prompted </w:t>
      </w:r>
      <w:r w:rsidR="00483822" w:rsidRPr="003D1397">
        <w:rPr>
          <w:lang w:eastAsia="en-CA"/>
        </w:rPr>
        <w:t xml:space="preserve">by demobilization </w:t>
      </w:r>
      <w:r w:rsidR="005B3D45">
        <w:rPr>
          <w:lang w:eastAsia="en-CA"/>
        </w:rPr>
        <w:t xml:space="preserve">of several groups </w:t>
      </w:r>
      <w:r w:rsidR="00483822" w:rsidRPr="003D1397">
        <w:rPr>
          <w:lang w:eastAsia="en-CA"/>
        </w:rPr>
        <w:t>following the 1991 Constitution</w:t>
      </w:r>
      <w:r w:rsidR="005B3D45">
        <w:rPr>
          <w:lang w:eastAsia="en-CA"/>
        </w:rPr>
        <w:t xml:space="preserve"> </w:t>
      </w:r>
      <w:r w:rsidR="005B3D45" w:rsidRPr="003D1397">
        <w:rPr>
          <w:lang w:eastAsia="en-CA"/>
        </w:rPr>
        <w:t xml:space="preserve">such as M-19, </w:t>
      </w:r>
      <w:proofErr w:type="spellStart"/>
      <w:r w:rsidR="005B3D45" w:rsidRPr="003D1397">
        <w:rPr>
          <w:lang w:eastAsia="en-CA"/>
        </w:rPr>
        <w:t>Movimiento</w:t>
      </w:r>
      <w:proofErr w:type="spellEnd"/>
      <w:r w:rsidR="005B3D45" w:rsidRPr="003D1397">
        <w:rPr>
          <w:lang w:eastAsia="en-CA"/>
        </w:rPr>
        <w:t xml:space="preserve"> </w:t>
      </w:r>
      <w:proofErr w:type="spellStart"/>
      <w:r w:rsidR="005B3D45" w:rsidRPr="003D1397">
        <w:rPr>
          <w:lang w:eastAsia="en-CA"/>
        </w:rPr>
        <w:t>Quintín</w:t>
      </w:r>
      <w:proofErr w:type="spellEnd"/>
      <w:r w:rsidR="005B3D45" w:rsidRPr="003D1397">
        <w:rPr>
          <w:lang w:eastAsia="en-CA"/>
        </w:rPr>
        <w:t xml:space="preserve"> Lame</w:t>
      </w:r>
      <w:r>
        <w:rPr>
          <w:lang w:eastAsia="en-CA"/>
        </w:rPr>
        <w:t xml:space="preserve"> (</w:t>
      </w:r>
      <w:r w:rsidR="005B3D45" w:rsidRPr="003D1397">
        <w:rPr>
          <w:lang w:eastAsia="en-CA"/>
        </w:rPr>
        <w:t>MQL</w:t>
      </w:r>
      <w:r>
        <w:rPr>
          <w:lang w:eastAsia="en-CA"/>
        </w:rPr>
        <w:t>)</w:t>
      </w:r>
      <w:r w:rsidR="005B3D45" w:rsidRPr="003D1397">
        <w:rPr>
          <w:lang w:eastAsia="en-CA"/>
        </w:rPr>
        <w:t xml:space="preserve">, </w:t>
      </w:r>
      <w:proofErr w:type="spellStart"/>
      <w:r w:rsidR="005B3D45" w:rsidRPr="003D1397">
        <w:rPr>
          <w:lang w:eastAsia="en-CA"/>
        </w:rPr>
        <w:t>Ejército</w:t>
      </w:r>
      <w:proofErr w:type="spellEnd"/>
      <w:r w:rsidR="005B3D45" w:rsidRPr="003D1397">
        <w:rPr>
          <w:lang w:eastAsia="en-CA"/>
        </w:rPr>
        <w:t xml:space="preserve"> Popular </w:t>
      </w:r>
      <w:r w:rsidR="005B3D45">
        <w:rPr>
          <w:lang w:eastAsia="en-CA"/>
        </w:rPr>
        <w:t xml:space="preserve">de </w:t>
      </w:r>
      <w:proofErr w:type="spellStart"/>
      <w:r w:rsidR="005B3D45">
        <w:rPr>
          <w:lang w:eastAsia="en-CA"/>
        </w:rPr>
        <w:t>Liberación</w:t>
      </w:r>
      <w:proofErr w:type="spellEnd"/>
      <w:r w:rsidR="005B3D45">
        <w:rPr>
          <w:lang w:eastAsia="en-CA"/>
        </w:rPr>
        <w:t xml:space="preserve"> </w:t>
      </w:r>
      <w:r>
        <w:rPr>
          <w:lang w:eastAsia="en-CA"/>
        </w:rPr>
        <w:t>(</w:t>
      </w:r>
      <w:r w:rsidR="005B3D45" w:rsidRPr="003D1397">
        <w:rPr>
          <w:lang w:eastAsia="en-CA"/>
        </w:rPr>
        <w:t>EPL</w:t>
      </w:r>
      <w:r>
        <w:rPr>
          <w:lang w:eastAsia="en-CA"/>
        </w:rPr>
        <w:t>)</w:t>
      </w:r>
      <w:r w:rsidR="005B3D45" w:rsidRPr="003D1397">
        <w:rPr>
          <w:lang w:eastAsia="en-CA"/>
        </w:rPr>
        <w:t xml:space="preserve">, and </w:t>
      </w:r>
      <w:proofErr w:type="spellStart"/>
      <w:r w:rsidR="005B3D45" w:rsidRPr="003D1397">
        <w:rPr>
          <w:lang w:eastAsia="en-CA"/>
        </w:rPr>
        <w:t>Partido</w:t>
      </w:r>
      <w:proofErr w:type="spellEnd"/>
      <w:r w:rsidR="005B3D45" w:rsidRPr="003D1397">
        <w:rPr>
          <w:lang w:eastAsia="en-CA"/>
        </w:rPr>
        <w:t xml:space="preserve"> </w:t>
      </w:r>
      <w:proofErr w:type="spellStart"/>
      <w:r w:rsidR="005B3D45" w:rsidRPr="003D1397">
        <w:rPr>
          <w:lang w:eastAsia="en-CA"/>
        </w:rPr>
        <w:t>Revolucionario</w:t>
      </w:r>
      <w:proofErr w:type="spellEnd"/>
      <w:r w:rsidR="005B3D45" w:rsidRPr="003D1397">
        <w:rPr>
          <w:lang w:eastAsia="en-CA"/>
        </w:rPr>
        <w:t xml:space="preserve"> de Los </w:t>
      </w:r>
      <w:proofErr w:type="spellStart"/>
      <w:r w:rsidR="005B3D45" w:rsidRPr="003D1397">
        <w:rPr>
          <w:lang w:eastAsia="en-CA"/>
        </w:rPr>
        <w:t>Trabajadores</w:t>
      </w:r>
      <w:proofErr w:type="spellEnd"/>
      <w:r w:rsidR="005B3D45" w:rsidRPr="003D1397">
        <w:rPr>
          <w:lang w:eastAsia="en-CA"/>
        </w:rPr>
        <w:t xml:space="preserve"> </w:t>
      </w:r>
      <w:r>
        <w:rPr>
          <w:lang w:eastAsia="en-CA"/>
        </w:rPr>
        <w:t>(</w:t>
      </w:r>
      <w:r w:rsidR="005B3D45" w:rsidRPr="003D1397">
        <w:rPr>
          <w:lang w:eastAsia="en-CA"/>
        </w:rPr>
        <w:t>PRT</w:t>
      </w:r>
      <w:r>
        <w:rPr>
          <w:lang w:eastAsia="en-CA"/>
        </w:rPr>
        <w:t>)</w:t>
      </w:r>
      <w:r w:rsidR="005B3D45">
        <w:rPr>
          <w:lang w:eastAsia="en-CA"/>
        </w:rPr>
        <w:t>.</w:t>
      </w:r>
      <w:r w:rsidR="00483822" w:rsidRPr="003D1397">
        <w:rPr>
          <w:lang w:eastAsia="en-CA"/>
        </w:rPr>
        <w:t xml:space="preserve"> </w:t>
      </w:r>
      <w:r w:rsidR="005B3D45">
        <w:rPr>
          <w:lang w:eastAsia="en-CA"/>
        </w:rPr>
        <w:t>A</w:t>
      </w:r>
      <w:r w:rsidR="00422E6D">
        <w:rPr>
          <w:lang w:eastAsia="en-CA"/>
        </w:rPr>
        <w:t xml:space="preserve"> second</w:t>
      </w:r>
      <w:r w:rsidR="005B3D45">
        <w:rPr>
          <w:lang w:eastAsia="en-CA"/>
        </w:rPr>
        <w:t xml:space="preserve"> </w:t>
      </w:r>
      <w:r>
        <w:rPr>
          <w:lang w:eastAsia="en-CA"/>
        </w:rPr>
        <w:t>transitional period began</w:t>
      </w:r>
      <w:r w:rsidR="00422E6D">
        <w:rPr>
          <w:lang w:eastAsia="en-CA"/>
        </w:rPr>
        <w:t xml:space="preserve"> after </w:t>
      </w:r>
      <w:r w:rsidR="00483822" w:rsidRPr="003D1397">
        <w:rPr>
          <w:lang w:eastAsia="en-CA"/>
        </w:rPr>
        <w:t xml:space="preserve">the San José de </w:t>
      </w:r>
      <w:proofErr w:type="spellStart"/>
      <w:r w:rsidR="00483822" w:rsidRPr="003D1397">
        <w:rPr>
          <w:lang w:eastAsia="en-CA"/>
        </w:rPr>
        <w:t>Ralito</w:t>
      </w:r>
      <w:proofErr w:type="spellEnd"/>
      <w:r w:rsidR="00483822" w:rsidRPr="003D1397">
        <w:rPr>
          <w:lang w:eastAsia="en-CA"/>
        </w:rPr>
        <w:t xml:space="preserve"> I and II accords </w:t>
      </w:r>
      <w:r w:rsidR="005B3D45">
        <w:rPr>
          <w:lang w:eastAsia="en-CA"/>
        </w:rPr>
        <w:t>between</w:t>
      </w:r>
      <w:r w:rsidR="005B3D45" w:rsidRPr="003D1397">
        <w:rPr>
          <w:lang w:eastAsia="en-CA"/>
        </w:rPr>
        <w:t xml:space="preserve"> </w:t>
      </w:r>
      <w:proofErr w:type="spellStart"/>
      <w:r w:rsidR="008C1623">
        <w:rPr>
          <w:lang w:eastAsia="en-CA"/>
        </w:rPr>
        <w:t>Autodefensas</w:t>
      </w:r>
      <w:proofErr w:type="spellEnd"/>
      <w:r w:rsidR="008C1623">
        <w:rPr>
          <w:lang w:eastAsia="en-CA"/>
        </w:rPr>
        <w:t xml:space="preserve"> </w:t>
      </w:r>
      <w:proofErr w:type="spellStart"/>
      <w:r w:rsidR="008C1623">
        <w:rPr>
          <w:lang w:eastAsia="en-CA"/>
        </w:rPr>
        <w:t>Unidas</w:t>
      </w:r>
      <w:proofErr w:type="spellEnd"/>
      <w:r w:rsidR="008C1623">
        <w:rPr>
          <w:lang w:eastAsia="en-CA"/>
        </w:rPr>
        <w:t xml:space="preserve"> de Colombia </w:t>
      </w:r>
      <w:r>
        <w:rPr>
          <w:lang w:eastAsia="en-CA"/>
        </w:rPr>
        <w:t>(</w:t>
      </w:r>
      <w:r w:rsidR="008C1623">
        <w:rPr>
          <w:lang w:eastAsia="en-CA"/>
        </w:rPr>
        <w:t>AUC</w:t>
      </w:r>
      <w:r>
        <w:rPr>
          <w:lang w:eastAsia="en-CA"/>
        </w:rPr>
        <w:t>)</w:t>
      </w:r>
      <w:r w:rsidR="008C1623">
        <w:rPr>
          <w:lang w:eastAsia="en-CA"/>
        </w:rPr>
        <w:t xml:space="preserve"> </w:t>
      </w:r>
      <w:r w:rsidR="00483822" w:rsidRPr="003D1397">
        <w:rPr>
          <w:lang w:eastAsia="en-CA"/>
        </w:rPr>
        <w:t>paramilitaries</w:t>
      </w:r>
      <w:r w:rsidR="005B3D45">
        <w:rPr>
          <w:lang w:eastAsia="en-CA"/>
        </w:rPr>
        <w:t xml:space="preserve"> and </w:t>
      </w:r>
      <w:r>
        <w:rPr>
          <w:lang w:eastAsia="en-CA"/>
        </w:rPr>
        <w:t xml:space="preserve">the </w:t>
      </w:r>
      <w:r w:rsidR="005B3D45">
        <w:rPr>
          <w:lang w:eastAsia="en-CA"/>
        </w:rPr>
        <w:t>Alvaro Uribe Velez administration</w:t>
      </w:r>
      <w:r>
        <w:rPr>
          <w:lang w:eastAsia="en-CA"/>
        </w:rPr>
        <w:t xml:space="preserve">. </w:t>
      </w:r>
      <w:proofErr w:type="gramStart"/>
      <w:r>
        <w:rPr>
          <w:lang w:eastAsia="en-CA"/>
        </w:rPr>
        <w:t xml:space="preserve">This </w:t>
      </w:r>
      <w:r w:rsidR="005B3D45">
        <w:rPr>
          <w:lang w:eastAsia="en-CA"/>
        </w:rPr>
        <w:t xml:space="preserve"> lead</w:t>
      </w:r>
      <w:proofErr w:type="gramEnd"/>
      <w:r w:rsidR="005B3D45">
        <w:rPr>
          <w:lang w:eastAsia="en-CA"/>
        </w:rPr>
        <w:t xml:space="preserve"> to the </w:t>
      </w:r>
      <w:r w:rsidR="005B3D45" w:rsidRPr="003D1397">
        <w:rPr>
          <w:lang w:eastAsia="en-CA"/>
        </w:rPr>
        <w:t>enactment of Law 975, also known as Justice and Peace.</w:t>
      </w:r>
      <w:r w:rsidR="005B3D45">
        <w:rPr>
          <w:lang w:eastAsia="en-CA"/>
        </w:rPr>
        <w:t xml:space="preserve"> </w:t>
      </w:r>
      <w:r w:rsidR="008C14EB">
        <w:rPr>
          <w:lang w:eastAsia="en-CA"/>
        </w:rPr>
        <w:t xml:space="preserve">Law 975 </w:t>
      </w:r>
      <w:r w:rsidR="008C14EB" w:rsidRPr="003D1397">
        <w:rPr>
          <w:lang w:eastAsia="en-CA"/>
        </w:rPr>
        <w:t xml:space="preserve">faced significant criticism from national and international human rights organizations due to </w:t>
      </w:r>
      <w:r w:rsidR="008C14EB">
        <w:rPr>
          <w:lang w:eastAsia="en-CA"/>
        </w:rPr>
        <w:t>its</w:t>
      </w:r>
      <w:r w:rsidR="008C14EB" w:rsidRPr="003D1397">
        <w:rPr>
          <w:lang w:eastAsia="en-CA"/>
        </w:rPr>
        <w:t xml:space="preserve"> perceived inadequate contribution to justice, truth, reparation, and non-recurrence guarantees for victims and society at large</w:t>
      </w:r>
      <w:r w:rsidR="008C14EB">
        <w:rPr>
          <w:lang w:eastAsia="en-CA"/>
        </w:rPr>
        <w:t>.</w:t>
      </w:r>
      <w:r w:rsidR="008C14EB">
        <w:rPr>
          <w:rStyle w:val="FootnoteReference"/>
          <w:lang w:eastAsia="en-CA"/>
        </w:rPr>
        <w:footnoteReference w:id="20"/>
      </w:r>
      <w:r w:rsidR="008C14EB" w:rsidRPr="003D1397">
        <w:rPr>
          <w:lang w:eastAsia="en-CA"/>
        </w:rPr>
        <w:t xml:space="preserve"> </w:t>
      </w:r>
      <w:r w:rsidR="008C14EB">
        <w:rPr>
          <w:lang w:eastAsia="en-CA"/>
        </w:rPr>
        <w:t>D</w:t>
      </w:r>
      <w:r w:rsidR="008C14EB" w:rsidRPr="003D1397">
        <w:rPr>
          <w:lang w:eastAsia="en-CA"/>
        </w:rPr>
        <w:t xml:space="preserve">ebates </w:t>
      </w:r>
      <w:r w:rsidR="008C14EB">
        <w:rPr>
          <w:lang w:eastAsia="en-CA"/>
        </w:rPr>
        <w:t xml:space="preserve">have surfaced </w:t>
      </w:r>
      <w:r w:rsidR="008C14EB" w:rsidRPr="003D1397">
        <w:rPr>
          <w:lang w:eastAsia="en-CA"/>
        </w:rPr>
        <w:t xml:space="preserve">surrounding the </w:t>
      </w:r>
      <w:r w:rsidR="008C14EB">
        <w:rPr>
          <w:lang w:eastAsia="en-CA"/>
        </w:rPr>
        <w:t>actual</w:t>
      </w:r>
      <w:r w:rsidR="008C14EB" w:rsidRPr="003D1397">
        <w:rPr>
          <w:lang w:eastAsia="en-CA"/>
        </w:rPr>
        <w:t xml:space="preserve"> demobilization of the AUC, as </w:t>
      </w:r>
      <w:r w:rsidR="008C14EB">
        <w:rPr>
          <w:lang w:eastAsia="en-CA"/>
        </w:rPr>
        <w:t>observers</w:t>
      </w:r>
      <w:r w:rsidR="008C14EB" w:rsidRPr="003D1397">
        <w:rPr>
          <w:lang w:eastAsia="en-CA"/>
        </w:rPr>
        <w:t xml:space="preserve"> consider </w:t>
      </w:r>
      <w:r w:rsidR="008C14EB">
        <w:rPr>
          <w:lang w:eastAsia="en-CA"/>
        </w:rPr>
        <w:t>the AUC</w:t>
      </w:r>
      <w:r w:rsidR="008C14EB" w:rsidRPr="003D1397">
        <w:rPr>
          <w:lang w:eastAsia="en-CA"/>
        </w:rPr>
        <w:t xml:space="preserve"> a </w:t>
      </w:r>
      <w:r w:rsidR="008C14EB">
        <w:rPr>
          <w:lang w:eastAsia="en-CA"/>
        </w:rPr>
        <w:t>‘</w:t>
      </w:r>
      <w:r w:rsidR="008C14EB" w:rsidRPr="003D1397">
        <w:rPr>
          <w:lang w:eastAsia="en-CA"/>
        </w:rPr>
        <w:t>narco-paramilitary</w:t>
      </w:r>
      <w:r w:rsidR="008C14EB">
        <w:rPr>
          <w:lang w:eastAsia="en-CA"/>
        </w:rPr>
        <w:t>’</w:t>
      </w:r>
      <w:r w:rsidR="008C14EB" w:rsidRPr="003D1397">
        <w:rPr>
          <w:lang w:eastAsia="en-CA"/>
        </w:rPr>
        <w:t xml:space="preserve"> group unwilling to relinquish drug trafficking profits </w:t>
      </w:r>
      <w:r w:rsidR="008C14EB">
        <w:rPr>
          <w:lang w:eastAsia="en-CA"/>
        </w:rPr>
        <w:t>while retaining</w:t>
      </w:r>
      <w:r w:rsidR="008C14EB" w:rsidRPr="003D1397">
        <w:rPr>
          <w:lang w:eastAsia="en-CA"/>
        </w:rPr>
        <w:t xml:space="preserve"> close ties to drug lords and </w:t>
      </w:r>
      <w:r w:rsidR="008C14EB">
        <w:rPr>
          <w:lang w:eastAsia="en-CA"/>
        </w:rPr>
        <w:t>‘</w:t>
      </w:r>
      <w:proofErr w:type="spellStart"/>
      <w:r w:rsidR="008C14EB" w:rsidRPr="003D1397">
        <w:rPr>
          <w:lang w:eastAsia="en-CA"/>
        </w:rPr>
        <w:t>parapolitics</w:t>
      </w:r>
      <w:proofErr w:type="spellEnd"/>
      <w:r w:rsidR="008C14EB">
        <w:rPr>
          <w:lang w:eastAsia="en-CA"/>
        </w:rPr>
        <w:t>’, namely, p</w:t>
      </w:r>
      <w:r w:rsidR="008C14EB" w:rsidRPr="00AA2A1B">
        <w:rPr>
          <w:lang w:eastAsia="en-CA"/>
        </w:rPr>
        <w:t>oliticians financed by drug traffickers from different political parties and different regions in the country</w:t>
      </w:r>
      <w:r w:rsidR="008C14EB">
        <w:rPr>
          <w:rStyle w:val="FootnoteReference"/>
          <w:lang w:eastAsia="en-CA"/>
        </w:rPr>
        <w:t xml:space="preserve"> </w:t>
      </w:r>
      <w:r w:rsidR="008C14EB">
        <w:rPr>
          <w:lang w:eastAsia="en-CA"/>
        </w:rPr>
        <w:t>who facilitated strategic rural corridors for drug-trafficking.</w:t>
      </w:r>
      <w:r w:rsidR="008C14EB">
        <w:rPr>
          <w:rStyle w:val="FootnoteReference"/>
          <w:lang w:eastAsia="en-CA"/>
        </w:rPr>
        <w:footnoteReference w:id="21"/>
      </w:r>
      <w:r w:rsidR="008C14EB" w:rsidRPr="003D1397">
        <w:rPr>
          <w:lang w:eastAsia="en-CA"/>
        </w:rPr>
        <w:t xml:space="preserve"> </w:t>
      </w:r>
      <w:r w:rsidR="008C14EB">
        <w:rPr>
          <w:lang w:eastAsia="en-CA"/>
        </w:rPr>
        <w:t xml:space="preserve"> The third tranche involves</w:t>
      </w:r>
      <w:r w:rsidR="008C14EB" w:rsidRPr="003D1397">
        <w:rPr>
          <w:lang w:eastAsia="en-CA"/>
        </w:rPr>
        <w:t xml:space="preserve"> implementation of the peace accord signed with the </w:t>
      </w:r>
      <w:proofErr w:type="spellStart"/>
      <w:r w:rsidR="008C14EB">
        <w:rPr>
          <w:lang w:eastAsia="en-CA"/>
        </w:rPr>
        <w:t>Fuerzas</w:t>
      </w:r>
      <w:proofErr w:type="spellEnd"/>
      <w:r w:rsidR="008C14EB">
        <w:rPr>
          <w:lang w:eastAsia="en-CA"/>
        </w:rPr>
        <w:t xml:space="preserve"> Armadas </w:t>
      </w:r>
      <w:proofErr w:type="spellStart"/>
      <w:r w:rsidR="008C14EB">
        <w:rPr>
          <w:lang w:eastAsia="en-CA"/>
        </w:rPr>
        <w:t>Revolucionarias</w:t>
      </w:r>
      <w:proofErr w:type="spellEnd"/>
      <w:r w:rsidR="008C14EB">
        <w:rPr>
          <w:lang w:eastAsia="en-CA"/>
        </w:rPr>
        <w:t xml:space="preserve"> de Colombia (</w:t>
      </w:r>
      <w:r w:rsidR="008C14EB" w:rsidRPr="003D1397">
        <w:rPr>
          <w:lang w:eastAsia="en-CA"/>
        </w:rPr>
        <w:t>FARC</w:t>
      </w:r>
      <w:r w:rsidR="008C14EB">
        <w:rPr>
          <w:lang w:eastAsia="en-CA"/>
        </w:rPr>
        <w:t>)</w:t>
      </w:r>
      <w:r w:rsidR="008C14EB" w:rsidRPr="003D1397">
        <w:rPr>
          <w:lang w:eastAsia="en-CA"/>
        </w:rPr>
        <w:t xml:space="preserve"> guerrilla</w:t>
      </w:r>
      <w:r w:rsidR="008C14EB">
        <w:rPr>
          <w:lang w:eastAsia="en-CA"/>
        </w:rPr>
        <w:t xml:space="preserve">s </w:t>
      </w:r>
      <w:r w:rsidR="008C14EB" w:rsidRPr="003D1397">
        <w:rPr>
          <w:lang w:eastAsia="en-CA"/>
        </w:rPr>
        <w:t xml:space="preserve">on </w:t>
      </w:r>
      <w:r w:rsidR="008C14EB">
        <w:rPr>
          <w:lang w:eastAsia="en-CA"/>
        </w:rPr>
        <w:t xml:space="preserve">24 </w:t>
      </w:r>
      <w:r w:rsidR="008C14EB" w:rsidRPr="003D1397">
        <w:rPr>
          <w:lang w:eastAsia="en-CA"/>
        </w:rPr>
        <w:t>November 2016 at the Teatro Colón in Bogot</w:t>
      </w:r>
      <w:r w:rsidR="008C14EB">
        <w:rPr>
          <w:lang w:eastAsia="en-CA"/>
        </w:rPr>
        <w:t>a after the Havana negotiations</w:t>
      </w:r>
      <w:r w:rsidR="008C14EB" w:rsidRPr="003D1397">
        <w:rPr>
          <w:lang w:eastAsia="en-CA"/>
        </w:rPr>
        <w:t>.</w:t>
      </w:r>
      <w:r w:rsidR="008C14EB">
        <w:rPr>
          <w:rStyle w:val="FootnoteReference"/>
          <w:lang w:eastAsia="en-CA"/>
        </w:rPr>
        <w:footnoteReference w:id="22"/>
      </w:r>
      <w:r w:rsidR="008C14EB" w:rsidRPr="003D1397">
        <w:rPr>
          <w:lang w:eastAsia="en-CA"/>
        </w:rPr>
        <w:t xml:space="preserve"> </w:t>
      </w:r>
      <w:r w:rsidR="008C14EB">
        <w:rPr>
          <w:lang w:eastAsia="en-CA"/>
        </w:rPr>
        <w:t xml:space="preserve">These negotiations were </w:t>
      </w:r>
      <w:r w:rsidR="008C14EB" w:rsidRPr="003D1397">
        <w:rPr>
          <w:lang w:eastAsia="en-CA"/>
        </w:rPr>
        <w:t>conducted between 2012 and 2016 in Havana, Cuba</w:t>
      </w:r>
      <w:r w:rsidR="008C14EB">
        <w:rPr>
          <w:lang w:eastAsia="en-CA"/>
        </w:rPr>
        <w:t xml:space="preserve">. </w:t>
      </w:r>
      <w:r w:rsidR="008C14EB" w:rsidRPr="003D1397">
        <w:rPr>
          <w:lang w:eastAsia="en-CA"/>
        </w:rPr>
        <w:t>Th</w:t>
      </w:r>
      <w:r w:rsidR="008C14EB">
        <w:rPr>
          <w:lang w:eastAsia="en-CA"/>
        </w:rPr>
        <w:t>is peace</w:t>
      </w:r>
      <w:r w:rsidR="008C14EB" w:rsidRPr="003D1397">
        <w:rPr>
          <w:lang w:eastAsia="en-CA"/>
        </w:rPr>
        <w:t xml:space="preserve"> accord has received international recognition for its inclusion of gender, ethnic, and territorial perspectives, adhering to the highest standards of international human rights law and transitional justice</w:t>
      </w:r>
      <w:r w:rsidR="008C14EB">
        <w:rPr>
          <w:lang w:eastAsia="en-CA"/>
        </w:rPr>
        <w:t>.</w:t>
      </w:r>
      <w:r w:rsidR="008C14EB">
        <w:rPr>
          <w:rStyle w:val="FootnoteReference"/>
          <w:lang w:eastAsia="en-CA"/>
        </w:rPr>
        <w:footnoteReference w:id="23"/>
      </w:r>
      <w:r w:rsidR="008C14EB" w:rsidRPr="003D1397">
        <w:rPr>
          <w:lang w:eastAsia="en-CA"/>
        </w:rPr>
        <w:t xml:space="preserve"> However, challenges in </w:t>
      </w:r>
      <w:r w:rsidR="008C14EB">
        <w:rPr>
          <w:lang w:eastAsia="en-CA"/>
        </w:rPr>
        <w:t>Colombia’s</w:t>
      </w:r>
      <w:r w:rsidR="008C14EB" w:rsidRPr="003D1397">
        <w:rPr>
          <w:lang w:eastAsia="en-CA"/>
        </w:rPr>
        <w:t xml:space="preserve"> political climate and institutional capacity to implement the agreements have hindered a </w:t>
      </w:r>
      <w:r w:rsidR="008C14EB">
        <w:rPr>
          <w:lang w:eastAsia="en-CA"/>
        </w:rPr>
        <w:t>glide-path</w:t>
      </w:r>
      <w:r w:rsidR="008C14EB" w:rsidRPr="003D1397">
        <w:rPr>
          <w:lang w:eastAsia="en-CA"/>
        </w:rPr>
        <w:t xml:space="preserve"> to peace. New factions of the FARC have emerged, along with </w:t>
      </w:r>
      <w:r w:rsidR="008C14EB">
        <w:rPr>
          <w:lang w:eastAsia="en-CA"/>
        </w:rPr>
        <w:t>antecedent</w:t>
      </w:r>
      <w:r w:rsidR="008C14EB" w:rsidRPr="003D1397">
        <w:rPr>
          <w:lang w:eastAsia="en-CA"/>
        </w:rPr>
        <w:t xml:space="preserve"> armed groups </w:t>
      </w:r>
      <w:r w:rsidR="008C14EB">
        <w:rPr>
          <w:lang w:eastAsia="en-CA"/>
        </w:rPr>
        <w:t xml:space="preserve">that remain active </w:t>
      </w:r>
      <w:r w:rsidR="008C14EB" w:rsidRPr="003D1397">
        <w:rPr>
          <w:lang w:eastAsia="en-CA"/>
        </w:rPr>
        <w:t xml:space="preserve">such as the guerrilla </w:t>
      </w:r>
      <w:proofErr w:type="spellStart"/>
      <w:r w:rsidR="008C14EB" w:rsidRPr="003D1397">
        <w:rPr>
          <w:lang w:eastAsia="en-CA"/>
        </w:rPr>
        <w:t>Ejército</w:t>
      </w:r>
      <w:proofErr w:type="spellEnd"/>
      <w:r w:rsidR="008C14EB" w:rsidRPr="003D1397">
        <w:rPr>
          <w:lang w:eastAsia="en-CA"/>
        </w:rPr>
        <w:t xml:space="preserve"> de </w:t>
      </w:r>
      <w:proofErr w:type="spellStart"/>
      <w:r w:rsidR="008C14EB" w:rsidRPr="003D1397">
        <w:rPr>
          <w:lang w:eastAsia="en-CA"/>
        </w:rPr>
        <w:t>Liberación</w:t>
      </w:r>
      <w:proofErr w:type="spellEnd"/>
      <w:r w:rsidR="008C14EB" w:rsidRPr="003D1397">
        <w:rPr>
          <w:lang w:eastAsia="en-CA"/>
        </w:rPr>
        <w:t xml:space="preserve"> Nacional (ELN), the </w:t>
      </w:r>
      <w:proofErr w:type="spellStart"/>
      <w:r w:rsidR="008C14EB" w:rsidRPr="003D1397">
        <w:rPr>
          <w:lang w:eastAsia="en-CA"/>
        </w:rPr>
        <w:t>Autodefensas</w:t>
      </w:r>
      <w:proofErr w:type="spellEnd"/>
      <w:r w:rsidR="008C14EB" w:rsidRPr="003D1397">
        <w:rPr>
          <w:lang w:eastAsia="en-CA"/>
        </w:rPr>
        <w:t xml:space="preserve"> </w:t>
      </w:r>
      <w:proofErr w:type="spellStart"/>
      <w:r w:rsidR="008C14EB" w:rsidRPr="003D1397">
        <w:rPr>
          <w:lang w:eastAsia="en-CA"/>
        </w:rPr>
        <w:t>Gaitanistas</w:t>
      </w:r>
      <w:proofErr w:type="spellEnd"/>
      <w:r w:rsidR="008C14EB" w:rsidRPr="003D1397">
        <w:rPr>
          <w:lang w:eastAsia="en-CA"/>
        </w:rPr>
        <w:t xml:space="preserve"> de Colombia (AGC), and the </w:t>
      </w:r>
      <w:proofErr w:type="spellStart"/>
      <w:r w:rsidR="008C14EB" w:rsidRPr="003D1397">
        <w:rPr>
          <w:lang w:eastAsia="en-CA"/>
        </w:rPr>
        <w:t>Águilas</w:t>
      </w:r>
      <w:proofErr w:type="spellEnd"/>
      <w:r w:rsidR="008C14EB" w:rsidRPr="003D1397">
        <w:rPr>
          <w:lang w:eastAsia="en-CA"/>
        </w:rPr>
        <w:t xml:space="preserve"> Negras</w:t>
      </w:r>
      <w:r w:rsidR="008C14EB">
        <w:rPr>
          <w:lang w:eastAsia="en-CA"/>
        </w:rPr>
        <w:t>.</w:t>
      </w:r>
      <w:r w:rsidR="008C14EB" w:rsidRPr="003D1397">
        <w:rPr>
          <w:lang w:eastAsia="en-CA"/>
        </w:rPr>
        <w:t xml:space="preserve"> Additionally, </w:t>
      </w:r>
      <w:r w:rsidR="008C14EB" w:rsidRPr="003D1397">
        <w:rPr>
          <w:lang w:eastAsia="en-CA"/>
        </w:rPr>
        <w:lastRenderedPageBreak/>
        <w:t>drug-trafficking organizations operate in gray zones</w:t>
      </w:r>
      <w:r w:rsidR="008C14EB">
        <w:rPr>
          <w:lang w:eastAsia="en-CA"/>
        </w:rPr>
        <w:t>,</w:t>
      </w:r>
      <w:r w:rsidR="008C14EB">
        <w:rPr>
          <w:rStyle w:val="FootnoteReference"/>
          <w:lang w:eastAsia="en-CA"/>
        </w:rPr>
        <w:footnoteReference w:id="24"/>
      </w:r>
      <w:r w:rsidR="008C14EB">
        <w:rPr>
          <w:lang w:eastAsia="en-CA"/>
        </w:rPr>
        <w:t xml:space="preserve"> </w:t>
      </w:r>
      <w:r w:rsidR="008C14EB" w:rsidRPr="003D1397">
        <w:rPr>
          <w:lang w:eastAsia="en-CA"/>
        </w:rPr>
        <w:t>further complicating efforts to protect civilians from systematic human rights violations</w:t>
      </w:r>
      <w:r w:rsidR="008C14EB">
        <w:rPr>
          <w:lang w:eastAsia="en-CA"/>
        </w:rPr>
        <w:t xml:space="preserve"> in rural and urban areas.</w:t>
      </w:r>
      <w:r w:rsidR="008C14EB">
        <w:rPr>
          <w:rStyle w:val="FootnoteReference"/>
          <w:lang w:eastAsia="en-CA"/>
        </w:rPr>
        <w:footnoteReference w:id="25"/>
      </w:r>
      <w:r w:rsidR="008C14EB">
        <w:rPr>
          <w:lang w:eastAsia="en-CA"/>
        </w:rPr>
        <w:t xml:space="preserve"> </w:t>
      </w:r>
      <w:r>
        <w:rPr>
          <w:lang w:eastAsia="en-CA"/>
        </w:rPr>
        <w:t xml:space="preserve"> </w:t>
      </w:r>
      <w:r w:rsidR="005B3D45" w:rsidRPr="003D1397">
        <w:rPr>
          <w:lang w:eastAsia="en-CA"/>
        </w:rPr>
        <w:t> </w:t>
      </w:r>
    </w:p>
    <w:p w14:paraId="1D1BBAB1" w14:textId="7053D9EC" w:rsidR="006C1259" w:rsidRPr="003D1397" w:rsidRDefault="006C1259" w:rsidP="006C1259">
      <w:pPr>
        <w:spacing w:before="240" w:after="240" w:line="360" w:lineRule="auto"/>
        <w:jc w:val="both"/>
        <w:rPr>
          <w:lang w:eastAsia="en-CA"/>
        </w:rPr>
      </w:pPr>
    </w:p>
    <w:p w14:paraId="48A88194" w14:textId="77777777" w:rsidR="008C14EB" w:rsidRPr="003D1397" w:rsidRDefault="008C14EB" w:rsidP="008C14EB">
      <w:pPr>
        <w:spacing w:before="240" w:after="240" w:line="360" w:lineRule="auto"/>
        <w:jc w:val="both"/>
        <w:rPr>
          <w:lang w:eastAsia="en-CA"/>
        </w:rPr>
      </w:pPr>
      <w:r>
        <w:rPr>
          <w:lang w:eastAsia="en-CA"/>
        </w:rPr>
        <w:t>Overall, the Colombian case</w:t>
      </w:r>
      <w:r w:rsidRPr="003D1397">
        <w:rPr>
          <w:lang w:eastAsia="en-CA"/>
        </w:rPr>
        <w:t xml:space="preserve"> has been classified as a non-international, protracted armed conflict due to its longevity, intractability, mutability, and widespread violations of international humanitarian law</w:t>
      </w:r>
      <w:r>
        <w:rPr>
          <w:lang w:eastAsia="en-CA"/>
        </w:rPr>
        <w:t>.</w:t>
      </w:r>
      <w:r>
        <w:rPr>
          <w:rStyle w:val="FootnoteReference"/>
          <w:lang w:eastAsia="en-CA"/>
        </w:rPr>
        <w:footnoteReference w:id="26"/>
      </w:r>
      <w:r>
        <w:rPr>
          <w:lang w:eastAsia="en-CA"/>
        </w:rPr>
        <w:t xml:space="preserve"> </w:t>
      </w:r>
      <w:r w:rsidRPr="003D1397">
        <w:rPr>
          <w:lang w:eastAsia="en-CA"/>
        </w:rPr>
        <w:t>The conflict</w:t>
      </w:r>
      <w:r>
        <w:rPr>
          <w:lang w:eastAsia="en-CA"/>
        </w:rPr>
        <w:t>’</w:t>
      </w:r>
      <w:r w:rsidRPr="003D1397">
        <w:rPr>
          <w:lang w:eastAsia="en-CA"/>
        </w:rPr>
        <w:t>s root causes include land disputes, limited political participation</w:t>
      </w:r>
      <w:r>
        <w:rPr>
          <w:lang w:eastAsia="en-CA"/>
        </w:rPr>
        <w:t xml:space="preserve"> and representation</w:t>
      </w:r>
      <w:r w:rsidRPr="003D1397">
        <w:rPr>
          <w:lang w:eastAsia="en-CA"/>
        </w:rPr>
        <w:t xml:space="preserve">, and deep sectarianism fueled by political leaders and traditional parties. Colombia has a backdrop of poverty, inadequate access to basic services, and a </w:t>
      </w:r>
      <w:r>
        <w:rPr>
          <w:lang w:eastAsia="en-CA"/>
        </w:rPr>
        <w:t xml:space="preserve">complex </w:t>
      </w:r>
      <w:r w:rsidRPr="003D1397">
        <w:rPr>
          <w:lang w:eastAsia="en-CA"/>
        </w:rPr>
        <w:t>political culture</w:t>
      </w:r>
      <w:r>
        <w:rPr>
          <w:lang w:eastAsia="en-CA"/>
        </w:rPr>
        <w:t xml:space="preserve"> permeated by illegal groups and their interests that increase further the generalized lack of trust in institutions</w:t>
      </w:r>
      <w:r w:rsidRPr="003D1397">
        <w:rPr>
          <w:lang w:eastAsia="en-CA"/>
        </w:rPr>
        <w:t>, resulting in prevailing inequality, particularly affecting vulnerable populations such as peasants, Afro-Colombians, and indigenous communities</w:t>
      </w:r>
      <w:r>
        <w:rPr>
          <w:lang w:eastAsia="en-CA"/>
        </w:rPr>
        <w:t>.</w:t>
      </w:r>
      <w:r>
        <w:rPr>
          <w:rStyle w:val="FootnoteReference"/>
          <w:lang w:eastAsia="en-CA"/>
        </w:rPr>
        <w:footnoteReference w:id="27"/>
      </w:r>
      <w:r>
        <w:rPr>
          <w:lang w:eastAsia="en-CA"/>
        </w:rPr>
        <w:t xml:space="preserve"> </w:t>
      </w:r>
      <w:r w:rsidRPr="003D1397">
        <w:rPr>
          <w:lang w:eastAsia="en-CA"/>
        </w:rPr>
        <w:t xml:space="preserve">These populations are predominantly found in peripheral </w:t>
      </w:r>
      <w:r>
        <w:rPr>
          <w:lang w:eastAsia="en-CA"/>
        </w:rPr>
        <w:t>urban</w:t>
      </w:r>
      <w:r w:rsidRPr="003D1397">
        <w:rPr>
          <w:lang w:eastAsia="en-CA"/>
        </w:rPr>
        <w:t xml:space="preserve"> </w:t>
      </w:r>
      <w:r>
        <w:rPr>
          <w:lang w:eastAsia="en-CA"/>
        </w:rPr>
        <w:t>and remote rural areas</w:t>
      </w:r>
      <w:r w:rsidRPr="003D1397">
        <w:rPr>
          <w:lang w:eastAsia="en-CA"/>
        </w:rPr>
        <w:t xml:space="preserve"> characterized by high poverty rates and limited state presence</w:t>
      </w:r>
      <w:r>
        <w:rPr>
          <w:lang w:eastAsia="en-CA"/>
        </w:rPr>
        <w:t>.</w:t>
      </w:r>
      <w:r>
        <w:rPr>
          <w:rStyle w:val="FootnoteReference"/>
          <w:lang w:eastAsia="en-CA"/>
        </w:rPr>
        <w:footnoteReference w:id="28"/>
      </w:r>
      <w:r>
        <w:rPr>
          <w:lang w:eastAsia="en-CA"/>
        </w:rPr>
        <w:t xml:space="preserve"> </w:t>
      </w:r>
      <w:r w:rsidRPr="003D1397">
        <w:rPr>
          <w:lang w:eastAsia="en-CA"/>
        </w:rPr>
        <w:t>The conflict has led to devastating consequences, with approximately nine million victims</w:t>
      </w:r>
      <w:r>
        <w:rPr>
          <w:lang w:eastAsia="en-CA"/>
        </w:rPr>
        <w:t xml:space="preserve"> including</w:t>
      </w:r>
      <w:r w:rsidRPr="003D1397">
        <w:rPr>
          <w:lang w:eastAsia="en-CA"/>
        </w:rPr>
        <w:t xml:space="preserve"> 210,000 forcibly disappeared individuals, over 750,000 displaced persons, and numerous massacres across 62% of municipalities. Child recruitment, a typically underreported phenomenon, has resulted in at least 16,238 documented cases between 1990 and 2017</w:t>
      </w:r>
      <w:r>
        <w:rPr>
          <w:lang w:eastAsia="en-CA"/>
        </w:rPr>
        <w:t>.</w:t>
      </w:r>
      <w:r>
        <w:rPr>
          <w:rStyle w:val="FootnoteReference"/>
          <w:lang w:eastAsia="en-CA"/>
        </w:rPr>
        <w:footnoteReference w:id="29"/>
      </w:r>
    </w:p>
    <w:p w14:paraId="5A5A2265" w14:textId="0397302E" w:rsidR="00483822" w:rsidRPr="003D1397" w:rsidRDefault="00483822" w:rsidP="003D1397">
      <w:pPr>
        <w:spacing w:before="240" w:after="240" w:line="360" w:lineRule="auto"/>
        <w:jc w:val="both"/>
        <w:rPr>
          <w:lang w:eastAsia="en-CA"/>
        </w:rPr>
      </w:pPr>
      <w:r w:rsidRPr="003D1397">
        <w:rPr>
          <w:lang w:eastAsia="en-CA"/>
        </w:rPr>
        <w:t>Illegal economies</w:t>
      </w:r>
      <w:r w:rsidR="008C14EB">
        <w:rPr>
          <w:lang w:eastAsia="en-CA"/>
        </w:rPr>
        <w:t xml:space="preserve"> --</w:t>
      </w:r>
      <w:r w:rsidRPr="003D1397">
        <w:rPr>
          <w:lang w:eastAsia="en-CA"/>
        </w:rPr>
        <w:t>particularly drug trafficking</w:t>
      </w:r>
      <w:r w:rsidR="008C14EB">
        <w:rPr>
          <w:lang w:eastAsia="en-CA"/>
        </w:rPr>
        <w:t xml:space="preserve"> --</w:t>
      </w:r>
      <w:r w:rsidR="008C14EB" w:rsidRPr="003D1397">
        <w:rPr>
          <w:lang w:eastAsia="en-CA"/>
        </w:rPr>
        <w:t xml:space="preserve"> </w:t>
      </w:r>
      <w:r w:rsidR="0040269C">
        <w:rPr>
          <w:lang w:eastAsia="en-CA"/>
        </w:rPr>
        <w:t>along with</w:t>
      </w:r>
      <w:r w:rsidR="0040269C" w:rsidRPr="003D1397">
        <w:rPr>
          <w:lang w:eastAsia="en-CA"/>
        </w:rPr>
        <w:t xml:space="preserve"> </w:t>
      </w:r>
      <w:r w:rsidRPr="003D1397">
        <w:rPr>
          <w:lang w:eastAsia="en-CA"/>
        </w:rPr>
        <w:t xml:space="preserve">socio-economic inequality have consistently played crucial roles in perpetuating cycles </w:t>
      </w:r>
      <w:r w:rsidR="001427C0">
        <w:rPr>
          <w:lang w:eastAsia="en-CA"/>
        </w:rPr>
        <w:t>of violence</w:t>
      </w:r>
      <w:r w:rsidR="008C14EB">
        <w:rPr>
          <w:lang w:eastAsia="en-CA"/>
        </w:rPr>
        <w:t>. These illegal economies pull and push youth towards</w:t>
      </w:r>
      <w:r w:rsidR="001427C0">
        <w:rPr>
          <w:lang w:eastAsia="en-CA"/>
        </w:rPr>
        <w:t xml:space="preserve"> </w:t>
      </w:r>
      <w:r w:rsidR="00422E6D">
        <w:rPr>
          <w:lang w:eastAsia="en-CA"/>
        </w:rPr>
        <w:t>illegal groups</w:t>
      </w:r>
      <w:r w:rsidR="00886F19">
        <w:rPr>
          <w:lang w:eastAsia="en-CA"/>
        </w:rPr>
        <w:t>.</w:t>
      </w:r>
      <w:r w:rsidR="00886F19">
        <w:rPr>
          <w:rStyle w:val="FootnoteReference"/>
          <w:lang w:eastAsia="en-CA"/>
        </w:rPr>
        <w:footnoteReference w:id="30"/>
      </w:r>
      <w:r w:rsidR="00886F19">
        <w:rPr>
          <w:lang w:eastAsia="en-CA"/>
        </w:rPr>
        <w:t xml:space="preserve"> </w:t>
      </w:r>
      <w:r w:rsidRPr="003D1397">
        <w:rPr>
          <w:lang w:eastAsia="en-CA"/>
        </w:rPr>
        <w:t>It is important to note that all armed groups</w:t>
      </w:r>
      <w:r w:rsidR="00422E6D">
        <w:rPr>
          <w:lang w:eastAsia="en-CA"/>
        </w:rPr>
        <w:t xml:space="preserve">, regardless of their ideological orientation or tactics, </w:t>
      </w:r>
      <w:r w:rsidRPr="003D1397">
        <w:rPr>
          <w:lang w:eastAsia="en-CA"/>
        </w:rPr>
        <w:t>have used minors in hostilities</w:t>
      </w:r>
      <w:r w:rsidR="00422E6D">
        <w:rPr>
          <w:lang w:eastAsia="en-CA"/>
        </w:rPr>
        <w:t xml:space="preserve">. </w:t>
      </w:r>
      <w:r w:rsidR="63D7C97A" w:rsidRPr="003D1397">
        <w:rPr>
          <w:lang w:eastAsia="en-CA"/>
        </w:rPr>
        <w:t xml:space="preserve">The actors responsible </w:t>
      </w:r>
      <w:r w:rsidR="63D7C97A" w:rsidRPr="003D1397">
        <w:rPr>
          <w:lang w:eastAsia="en-CA"/>
        </w:rPr>
        <w:lastRenderedPageBreak/>
        <w:t>for violence</w:t>
      </w:r>
      <w:r w:rsidR="006C1259">
        <w:rPr>
          <w:lang w:eastAsia="en-CA"/>
        </w:rPr>
        <w:t xml:space="preserve"> throughout the conflict</w:t>
      </w:r>
      <w:r w:rsidR="63D7C97A" w:rsidRPr="003D1397">
        <w:rPr>
          <w:lang w:eastAsia="en-CA"/>
        </w:rPr>
        <w:t xml:space="preserve"> include guerrillas, paramilitaries, drug cartels/traffickers, criminal gangs, and the Colombian army</w:t>
      </w:r>
      <w:r w:rsidR="00B83A21">
        <w:rPr>
          <w:lang w:eastAsia="en-CA"/>
        </w:rPr>
        <w:t>.</w:t>
      </w:r>
      <w:r w:rsidR="00A541FB">
        <w:rPr>
          <w:rStyle w:val="FootnoteReference"/>
          <w:lang w:eastAsia="en-CA"/>
        </w:rPr>
        <w:footnoteReference w:id="31"/>
      </w:r>
      <w:r w:rsidR="63D7C97A" w:rsidRPr="003D1397">
        <w:rPr>
          <w:lang w:eastAsia="en-CA"/>
        </w:rPr>
        <w:t xml:space="preserve"> </w:t>
      </w:r>
    </w:p>
    <w:p w14:paraId="714062B8" w14:textId="11A6B064" w:rsidR="00483822" w:rsidRPr="003D1397" w:rsidRDefault="00483822" w:rsidP="00E63BB2">
      <w:pPr>
        <w:pStyle w:val="ListParagraph"/>
        <w:numPr>
          <w:ilvl w:val="0"/>
          <w:numId w:val="2"/>
        </w:numPr>
        <w:spacing w:line="360" w:lineRule="auto"/>
        <w:jc w:val="both"/>
        <w:rPr>
          <w:lang w:eastAsia="en-CA"/>
        </w:rPr>
      </w:pPr>
      <w:r w:rsidRPr="00E63BB2">
        <w:rPr>
          <w:b/>
          <w:bCs/>
          <w:i/>
          <w:iCs/>
          <w:lang w:eastAsia="en-CA"/>
        </w:rPr>
        <w:t xml:space="preserve">Ombudsperson’s Office – </w:t>
      </w:r>
      <w:r w:rsidR="00266CC9" w:rsidRPr="00E63BB2">
        <w:rPr>
          <w:b/>
          <w:bCs/>
          <w:i/>
          <w:iCs/>
          <w:lang w:eastAsia="en-CA"/>
        </w:rPr>
        <w:t>role, efforts and timeframe</w:t>
      </w:r>
      <w:r w:rsidRPr="00E63BB2">
        <w:rPr>
          <w:b/>
          <w:bCs/>
          <w:i/>
          <w:iCs/>
          <w:lang w:eastAsia="en-CA"/>
        </w:rPr>
        <w:t> </w:t>
      </w:r>
    </w:p>
    <w:p w14:paraId="4E18269A" w14:textId="4EB53E62" w:rsidR="00483822" w:rsidRPr="003D1397" w:rsidRDefault="00483822" w:rsidP="003D1397">
      <w:pPr>
        <w:spacing w:before="240" w:after="240" w:line="360" w:lineRule="auto"/>
        <w:jc w:val="both"/>
        <w:rPr>
          <w:lang w:eastAsia="en-CA"/>
        </w:rPr>
      </w:pPr>
      <w:r w:rsidRPr="003D1397">
        <w:rPr>
          <w:lang w:eastAsia="en-CA"/>
        </w:rPr>
        <w:t>The Ombudsperson</w:t>
      </w:r>
      <w:r w:rsidR="00956244">
        <w:rPr>
          <w:lang w:eastAsia="en-CA"/>
        </w:rPr>
        <w:t>’</w:t>
      </w:r>
      <w:r w:rsidRPr="003D1397">
        <w:rPr>
          <w:lang w:eastAsia="en-CA"/>
        </w:rPr>
        <w:t xml:space="preserve">s </w:t>
      </w:r>
      <w:proofErr w:type="gramStart"/>
      <w:r w:rsidRPr="003D1397">
        <w:rPr>
          <w:lang w:eastAsia="en-CA"/>
        </w:rPr>
        <w:t xml:space="preserve">Office </w:t>
      </w:r>
      <w:r w:rsidR="0040269C">
        <w:rPr>
          <w:lang w:eastAsia="en-CA"/>
        </w:rPr>
        <w:t xml:space="preserve"> is</w:t>
      </w:r>
      <w:proofErr w:type="gramEnd"/>
      <w:r w:rsidRPr="003D1397">
        <w:rPr>
          <w:lang w:eastAsia="en-CA"/>
        </w:rPr>
        <w:t xml:space="preserve"> responsible for </w:t>
      </w:r>
      <w:r w:rsidR="0040269C">
        <w:rPr>
          <w:lang w:eastAsia="en-CA"/>
        </w:rPr>
        <w:t xml:space="preserve">monitoring </w:t>
      </w:r>
      <w:r w:rsidR="00196DA1">
        <w:rPr>
          <w:lang w:eastAsia="en-CA"/>
        </w:rPr>
        <w:t xml:space="preserve">Colombia’s </w:t>
      </w:r>
      <w:r w:rsidRPr="003D1397">
        <w:rPr>
          <w:lang w:eastAsia="en-CA"/>
        </w:rPr>
        <w:t>human rights</w:t>
      </w:r>
      <w:r w:rsidR="00B07A0B">
        <w:rPr>
          <w:lang w:eastAsia="en-CA"/>
        </w:rPr>
        <w:t xml:space="preserve"> </w:t>
      </w:r>
      <w:r w:rsidR="00196DA1">
        <w:rPr>
          <w:lang w:eastAsia="en-CA"/>
        </w:rPr>
        <w:t>guarantees</w:t>
      </w:r>
      <w:r w:rsidR="008C14EB">
        <w:rPr>
          <w:lang w:eastAsia="en-CA"/>
        </w:rPr>
        <w:t xml:space="preserve">. </w:t>
      </w:r>
      <w:proofErr w:type="gramStart"/>
      <w:r w:rsidR="008C14EB">
        <w:rPr>
          <w:lang w:eastAsia="en-CA"/>
        </w:rPr>
        <w:t xml:space="preserve">It  </w:t>
      </w:r>
      <w:r w:rsidRPr="003D1397">
        <w:rPr>
          <w:lang w:eastAsia="en-CA"/>
        </w:rPr>
        <w:t>operates</w:t>
      </w:r>
      <w:proofErr w:type="gramEnd"/>
      <w:r w:rsidRPr="003D1397">
        <w:rPr>
          <w:lang w:eastAsia="en-CA"/>
        </w:rPr>
        <w:t xml:space="preserve"> through fifteen </w:t>
      </w:r>
      <w:r w:rsidR="008A4DFD">
        <w:rPr>
          <w:lang w:eastAsia="en-CA"/>
        </w:rPr>
        <w:t>de</w:t>
      </w:r>
      <w:r w:rsidR="008A4DFD" w:rsidRPr="003D1397">
        <w:rPr>
          <w:lang w:eastAsia="en-CA"/>
        </w:rPr>
        <w:t xml:space="preserve">legates </w:t>
      </w:r>
      <w:r w:rsidRPr="003D1397">
        <w:rPr>
          <w:lang w:eastAsia="en-CA"/>
        </w:rPr>
        <w:t>and four national directorates</w:t>
      </w:r>
      <w:r w:rsidR="008C14EB">
        <w:rPr>
          <w:lang w:eastAsia="en-CA"/>
        </w:rPr>
        <w:t xml:space="preserve">. It </w:t>
      </w:r>
      <w:proofErr w:type="gramStart"/>
      <w:r w:rsidR="008C14EB">
        <w:rPr>
          <w:lang w:eastAsia="en-CA"/>
        </w:rPr>
        <w:t xml:space="preserve">has </w:t>
      </w:r>
      <w:r w:rsidRPr="003D1397">
        <w:rPr>
          <w:lang w:eastAsia="en-CA"/>
        </w:rPr>
        <w:t xml:space="preserve"> regional</w:t>
      </w:r>
      <w:proofErr w:type="gramEnd"/>
      <w:r w:rsidRPr="003D1397">
        <w:rPr>
          <w:lang w:eastAsia="en-CA"/>
        </w:rPr>
        <w:t xml:space="preserve"> offices and dedicated teams for each area. </w:t>
      </w:r>
      <w:r w:rsidRPr="002864D1">
        <w:rPr>
          <w:lang w:eastAsia="en-CA"/>
        </w:rPr>
        <w:t>In 2001,</w:t>
      </w:r>
      <w:r w:rsidR="00B83A21">
        <w:rPr>
          <w:lang w:eastAsia="en-CA"/>
        </w:rPr>
        <w:t xml:space="preserve"> </w:t>
      </w:r>
      <w:r w:rsidRPr="002864D1">
        <w:rPr>
          <w:lang w:eastAsia="en-CA"/>
        </w:rPr>
        <w:t>the Early Warning System (</w:t>
      </w:r>
      <w:proofErr w:type="gramStart"/>
      <w:r w:rsidRPr="002864D1">
        <w:rPr>
          <w:lang w:eastAsia="en-CA"/>
        </w:rPr>
        <w:t>SAT</w:t>
      </w:r>
      <w:r w:rsidR="008C14EB">
        <w:rPr>
          <w:lang w:eastAsia="en-CA"/>
        </w:rPr>
        <w:t>,</w:t>
      </w:r>
      <w:r w:rsidR="008C14EB" w:rsidRPr="00E63BB2">
        <w:t>-</w:t>
      </w:r>
      <w:proofErr w:type="gramEnd"/>
      <w:r w:rsidR="008C14EB" w:rsidRPr="00E63BB2">
        <w:t xml:space="preserve"> Sistema de </w:t>
      </w:r>
      <w:proofErr w:type="spellStart"/>
      <w:r w:rsidR="008C14EB" w:rsidRPr="00E63BB2">
        <w:t>Alertas</w:t>
      </w:r>
      <w:proofErr w:type="spellEnd"/>
      <w:r w:rsidR="008C14EB" w:rsidRPr="00E63BB2">
        <w:t xml:space="preserve"> </w:t>
      </w:r>
      <w:proofErr w:type="spellStart"/>
      <w:r w:rsidR="008C14EB" w:rsidRPr="00E63BB2">
        <w:t>Tempranas</w:t>
      </w:r>
      <w:proofErr w:type="spellEnd"/>
      <w:r w:rsidR="008C14EB" w:rsidRPr="00E63BB2">
        <w:t xml:space="preserve"> in Spanish</w:t>
      </w:r>
      <w:r w:rsidR="00592829" w:rsidRPr="002864D1">
        <w:rPr>
          <w:lang w:eastAsia="en-CA"/>
        </w:rPr>
        <w:t>)</w:t>
      </w:r>
      <w:r w:rsidRPr="002864D1">
        <w:rPr>
          <w:lang w:eastAsia="en-CA"/>
        </w:rPr>
        <w:t xml:space="preserve"> was established amidst Colombia</w:t>
      </w:r>
      <w:r w:rsidR="00592243" w:rsidRPr="002864D1">
        <w:rPr>
          <w:lang w:eastAsia="en-CA"/>
        </w:rPr>
        <w:t>’</w:t>
      </w:r>
      <w:r w:rsidRPr="002864D1">
        <w:rPr>
          <w:lang w:eastAsia="en-CA"/>
        </w:rPr>
        <w:t>s intense violence</w:t>
      </w:r>
      <w:r w:rsidR="004F1957">
        <w:rPr>
          <w:lang w:eastAsia="en-CA"/>
        </w:rPr>
        <w:t>.</w:t>
      </w:r>
      <w:r w:rsidRPr="002864D1">
        <w:rPr>
          <w:lang w:eastAsia="en-CA"/>
        </w:rPr>
        <w:t xml:space="preserve"> </w:t>
      </w:r>
      <w:r w:rsidRPr="003D1397">
        <w:rPr>
          <w:lang w:eastAsia="en-CA"/>
        </w:rPr>
        <w:t xml:space="preserve">The system issues </w:t>
      </w:r>
      <w:r w:rsidR="008A4DFD">
        <w:rPr>
          <w:lang w:eastAsia="en-CA"/>
        </w:rPr>
        <w:t>e</w:t>
      </w:r>
      <w:r w:rsidRPr="003D1397">
        <w:rPr>
          <w:lang w:eastAsia="en-CA"/>
        </w:rPr>
        <w:t xml:space="preserve">arly </w:t>
      </w:r>
      <w:r w:rsidR="008A4DFD">
        <w:rPr>
          <w:lang w:eastAsia="en-CA"/>
        </w:rPr>
        <w:t>wa</w:t>
      </w:r>
      <w:r w:rsidR="008A4DFD" w:rsidRPr="003D1397">
        <w:rPr>
          <w:lang w:eastAsia="en-CA"/>
        </w:rPr>
        <w:t>rnings</w:t>
      </w:r>
      <w:r w:rsidR="00A662B0">
        <w:rPr>
          <w:rStyle w:val="FootnoteReference"/>
          <w:lang w:eastAsia="en-CA"/>
        </w:rPr>
        <w:footnoteReference w:id="32"/>
      </w:r>
      <w:r w:rsidR="00592829">
        <w:rPr>
          <w:lang w:eastAsia="en-CA"/>
        </w:rPr>
        <w:t xml:space="preserve"> on human rights and international humanitarian law violations </w:t>
      </w:r>
      <w:r w:rsidR="003527B5">
        <w:rPr>
          <w:lang w:eastAsia="en-CA"/>
        </w:rPr>
        <w:t>concerning</w:t>
      </w:r>
      <w:r w:rsidR="00592829">
        <w:rPr>
          <w:lang w:eastAsia="en-CA"/>
        </w:rPr>
        <w:t xml:space="preserve"> the armed conflict.</w:t>
      </w:r>
      <w:r w:rsidR="003527B5">
        <w:rPr>
          <w:lang w:eastAsia="en-CA"/>
        </w:rPr>
        <w:t xml:space="preserve"> </w:t>
      </w:r>
    </w:p>
    <w:p w14:paraId="0F8DC23B" w14:textId="17FF9B4B" w:rsidR="00483822" w:rsidRPr="003D1397" w:rsidRDefault="00483822" w:rsidP="003D1397">
      <w:pPr>
        <w:spacing w:before="240" w:after="240" w:line="360" w:lineRule="auto"/>
        <w:jc w:val="both"/>
        <w:rPr>
          <w:lang w:eastAsia="en-CA"/>
        </w:rPr>
      </w:pPr>
      <w:r w:rsidRPr="003D1397">
        <w:rPr>
          <w:lang w:eastAsia="en-CA"/>
        </w:rPr>
        <w:t xml:space="preserve">Since 2017, the 2124 Decree following the </w:t>
      </w:r>
      <w:r w:rsidR="0040269C">
        <w:rPr>
          <w:lang w:eastAsia="en-CA"/>
        </w:rPr>
        <w:t>p</w:t>
      </w:r>
      <w:r w:rsidRPr="003D1397">
        <w:rPr>
          <w:lang w:eastAsia="en-CA"/>
        </w:rPr>
        <w:t xml:space="preserve">eace </w:t>
      </w:r>
      <w:r w:rsidR="0040269C">
        <w:rPr>
          <w:lang w:eastAsia="en-CA"/>
        </w:rPr>
        <w:t>a</w:t>
      </w:r>
      <w:r w:rsidRPr="003D1397">
        <w:rPr>
          <w:lang w:eastAsia="en-CA"/>
        </w:rPr>
        <w:t xml:space="preserve">ccord mandated SAT to </w:t>
      </w:r>
      <w:r w:rsidR="008C14EB">
        <w:rPr>
          <w:lang w:eastAsia="en-CA"/>
        </w:rPr>
        <w:t>alert</w:t>
      </w:r>
      <w:r w:rsidR="008C14EB" w:rsidRPr="003D1397">
        <w:rPr>
          <w:lang w:eastAsia="en-CA"/>
        </w:rPr>
        <w:t xml:space="preserve"> </w:t>
      </w:r>
      <w:r w:rsidRPr="003D1397">
        <w:rPr>
          <w:lang w:eastAsia="en-CA"/>
        </w:rPr>
        <w:t>about impediments to peace agreement implementation. Follow-</w:t>
      </w:r>
      <w:r w:rsidR="00CA7D70" w:rsidRPr="003D1397">
        <w:rPr>
          <w:lang w:eastAsia="en-CA"/>
        </w:rPr>
        <w:t xml:space="preserve">up </w:t>
      </w:r>
      <w:r w:rsidR="00483602">
        <w:rPr>
          <w:lang w:eastAsia="en-CA"/>
        </w:rPr>
        <w:t>r</w:t>
      </w:r>
      <w:r w:rsidRPr="003D1397">
        <w:rPr>
          <w:lang w:eastAsia="en-CA"/>
        </w:rPr>
        <w:t>eports assess institutional responses to warnings and their efficacy in preventing or mitigating risks. SAT</w:t>
      </w:r>
      <w:r w:rsidR="00592243">
        <w:rPr>
          <w:lang w:eastAsia="en-CA"/>
        </w:rPr>
        <w:t>’</w:t>
      </w:r>
      <w:r w:rsidRPr="003D1397">
        <w:rPr>
          <w:lang w:eastAsia="en-CA"/>
        </w:rPr>
        <w:t xml:space="preserve">s </w:t>
      </w:r>
      <w:r w:rsidR="00CA7D70" w:rsidRPr="003D1397">
        <w:rPr>
          <w:lang w:eastAsia="en-CA"/>
        </w:rPr>
        <w:t>w</w:t>
      </w:r>
      <w:r w:rsidRPr="003D1397">
        <w:rPr>
          <w:lang w:eastAsia="en-CA"/>
        </w:rPr>
        <w:t>arnings hold value for international organizations, human rights entities, and social leaders. However, the Ombudsperson</w:t>
      </w:r>
      <w:r w:rsidR="00592243">
        <w:rPr>
          <w:lang w:eastAsia="en-CA"/>
        </w:rPr>
        <w:t>’</w:t>
      </w:r>
      <w:r w:rsidRPr="003D1397">
        <w:rPr>
          <w:lang w:eastAsia="en-CA"/>
        </w:rPr>
        <w:t>s recommendations lack binding force</w:t>
      </w:r>
      <w:r w:rsidR="008C14EB">
        <w:rPr>
          <w:lang w:eastAsia="en-CA"/>
        </w:rPr>
        <w:t xml:space="preserve">. They operate as a </w:t>
      </w:r>
      <w:r w:rsidRPr="003D1397">
        <w:rPr>
          <w:lang w:eastAsia="en-CA"/>
        </w:rPr>
        <w:t xml:space="preserve">moral authority without legal or administrative power to hold institutions accountable for action or inaction. </w:t>
      </w:r>
      <w:commentRangeStart w:id="18"/>
      <w:ins w:id="19" w:author="Microsoft Office User" w:date="2024-04-01T14:33:00Z">
        <w:r w:rsidR="00692BC5">
          <w:rPr>
            <w:lang w:eastAsia="en-CA"/>
          </w:rPr>
          <w:t>Despite the preventive spirit of the warning documents</w:t>
        </w:r>
      </w:ins>
      <w:ins w:id="20" w:author="Microsoft Office User" w:date="2024-04-01T14:35:00Z">
        <w:r w:rsidR="00692BC5">
          <w:rPr>
            <w:lang w:eastAsia="en-CA"/>
          </w:rPr>
          <w:t>, most of them</w:t>
        </w:r>
      </w:ins>
      <w:ins w:id="21" w:author="Microsoft Office User" w:date="2024-04-01T14:33:00Z">
        <w:r w:rsidR="00692BC5">
          <w:rPr>
            <w:lang w:eastAsia="en-CA"/>
          </w:rPr>
          <w:t xml:space="preserve"> </w:t>
        </w:r>
      </w:ins>
      <w:ins w:id="22" w:author="Microsoft Office User" w:date="2024-04-01T14:34:00Z">
        <w:r w:rsidR="00692BC5">
          <w:rPr>
            <w:lang w:eastAsia="en-CA"/>
          </w:rPr>
          <w:t>include recent</w:t>
        </w:r>
      </w:ins>
      <w:ins w:id="23" w:author="Microsoft Office User" w:date="2024-04-01T14:35:00Z">
        <w:r w:rsidR="00692BC5">
          <w:rPr>
            <w:lang w:eastAsia="en-CA"/>
          </w:rPr>
          <w:t xml:space="preserve">, current </w:t>
        </w:r>
      </w:ins>
      <w:ins w:id="24" w:author="Microsoft Office User" w:date="2024-04-01T14:34:00Z">
        <w:r w:rsidR="00692BC5">
          <w:rPr>
            <w:lang w:eastAsia="en-CA"/>
          </w:rPr>
          <w:t>or ongoing human rights violations</w:t>
        </w:r>
      </w:ins>
      <w:ins w:id="25" w:author="Microsoft Office User" w:date="2024-04-01T14:35:00Z">
        <w:r w:rsidR="00692BC5">
          <w:rPr>
            <w:lang w:eastAsia="en-CA"/>
          </w:rPr>
          <w:t xml:space="preserve">. </w:t>
        </w:r>
      </w:ins>
      <w:r w:rsidRPr="003D1397">
        <w:rPr>
          <w:lang w:eastAsia="en-CA"/>
        </w:rPr>
        <w:t>N</w:t>
      </w:r>
      <w:commentRangeEnd w:id="18"/>
      <w:r w:rsidR="00B9427B">
        <w:rPr>
          <w:rStyle w:val="CommentReference"/>
        </w:rPr>
        <w:commentReference w:id="18"/>
      </w:r>
      <w:r w:rsidRPr="003D1397">
        <w:rPr>
          <w:lang w:eastAsia="en-CA"/>
        </w:rPr>
        <w:t xml:space="preserve">onetheless, data </w:t>
      </w:r>
      <w:r w:rsidR="008C14EB">
        <w:rPr>
          <w:lang w:eastAsia="en-CA"/>
        </w:rPr>
        <w:t xml:space="preserve">within the SAT documents </w:t>
      </w:r>
      <w:r w:rsidRPr="003D1397">
        <w:rPr>
          <w:lang w:eastAsia="en-CA"/>
        </w:rPr>
        <w:t xml:space="preserve">is valuable due to </w:t>
      </w:r>
      <w:r w:rsidR="00483602">
        <w:rPr>
          <w:lang w:eastAsia="en-CA"/>
        </w:rPr>
        <w:t xml:space="preserve">the </w:t>
      </w:r>
      <w:r w:rsidRPr="003D1397">
        <w:rPr>
          <w:lang w:eastAsia="en-CA"/>
        </w:rPr>
        <w:t>widespread presence</w:t>
      </w:r>
      <w:r w:rsidR="00281ABA">
        <w:rPr>
          <w:lang w:eastAsia="en-CA"/>
        </w:rPr>
        <w:t xml:space="preserve"> of the team’s analysts across the country</w:t>
      </w:r>
      <w:r w:rsidRPr="003D1397">
        <w:rPr>
          <w:lang w:eastAsia="en-CA"/>
        </w:rPr>
        <w:t xml:space="preserve"> and </w:t>
      </w:r>
      <w:r w:rsidR="00281ABA">
        <w:rPr>
          <w:lang w:eastAsia="en-CA"/>
        </w:rPr>
        <w:t xml:space="preserve">their </w:t>
      </w:r>
      <w:r w:rsidRPr="003D1397">
        <w:rPr>
          <w:lang w:eastAsia="en-CA"/>
        </w:rPr>
        <w:t>confidential engagement with communities</w:t>
      </w:r>
      <w:r w:rsidR="00281ABA">
        <w:rPr>
          <w:lang w:eastAsia="en-CA"/>
        </w:rPr>
        <w:t xml:space="preserve"> which grants them privileged information</w:t>
      </w:r>
      <w:r w:rsidRPr="003D1397">
        <w:rPr>
          <w:lang w:eastAsia="en-CA"/>
        </w:rPr>
        <w:t>.</w:t>
      </w:r>
    </w:p>
    <w:p w14:paraId="4C611492" w14:textId="0CC373A1" w:rsidR="00483822" w:rsidRPr="003D1397" w:rsidRDefault="00B07A0B" w:rsidP="003D1397">
      <w:pPr>
        <w:spacing w:before="240" w:after="240" w:line="360" w:lineRule="auto"/>
        <w:jc w:val="both"/>
        <w:rPr>
          <w:lang w:eastAsia="en-CA"/>
        </w:rPr>
      </w:pPr>
      <w:r>
        <w:rPr>
          <w:lang w:eastAsia="en-CA"/>
        </w:rPr>
        <w:t xml:space="preserve">In analyzing </w:t>
      </w:r>
      <w:r w:rsidR="00193E43">
        <w:rPr>
          <w:lang w:eastAsia="en-CA"/>
        </w:rPr>
        <w:t xml:space="preserve">SAT </w:t>
      </w:r>
      <w:r w:rsidR="00483822" w:rsidRPr="003D1397">
        <w:rPr>
          <w:lang w:eastAsia="en-CA"/>
        </w:rPr>
        <w:t xml:space="preserve">documents, </w:t>
      </w:r>
      <w:r w:rsidR="00193E43">
        <w:rPr>
          <w:lang w:eastAsia="en-CA"/>
        </w:rPr>
        <w:t xml:space="preserve">this </w:t>
      </w:r>
      <w:r w:rsidR="008C14EB">
        <w:rPr>
          <w:lang w:eastAsia="en-CA"/>
        </w:rPr>
        <w:t>chapter</w:t>
      </w:r>
      <w:r w:rsidR="00193E43">
        <w:rPr>
          <w:lang w:eastAsia="en-CA"/>
        </w:rPr>
        <w:t xml:space="preserve"> </w:t>
      </w:r>
      <w:r w:rsidR="00193E43" w:rsidRPr="003D1397">
        <w:rPr>
          <w:lang w:eastAsia="en-CA"/>
        </w:rPr>
        <w:t>divid</w:t>
      </w:r>
      <w:r w:rsidR="00193E43">
        <w:rPr>
          <w:lang w:eastAsia="en-CA"/>
        </w:rPr>
        <w:t>es</w:t>
      </w:r>
      <w:r w:rsidR="00193E43" w:rsidRPr="003D1397">
        <w:rPr>
          <w:lang w:eastAsia="en-CA"/>
        </w:rPr>
        <w:t xml:space="preserve"> </w:t>
      </w:r>
      <w:r w:rsidR="00483822" w:rsidRPr="003D1397">
        <w:rPr>
          <w:lang w:eastAsia="en-CA"/>
        </w:rPr>
        <w:t xml:space="preserve">the covered period into </w:t>
      </w:r>
      <w:r w:rsidR="00A25393" w:rsidRPr="003D1397">
        <w:rPr>
          <w:lang w:eastAsia="en-CA"/>
        </w:rPr>
        <w:t>four-time</w:t>
      </w:r>
      <w:r w:rsidR="00483822" w:rsidRPr="003D1397">
        <w:rPr>
          <w:lang w:eastAsia="en-CA"/>
        </w:rPr>
        <w:t xml:space="preserve"> segments:</w:t>
      </w:r>
    </w:p>
    <w:p w14:paraId="435EF54A" w14:textId="4137B20B" w:rsidR="00483822" w:rsidRPr="003D1397" w:rsidRDefault="63D7C97A" w:rsidP="003D1397">
      <w:pPr>
        <w:spacing w:before="240" w:after="240" w:line="360" w:lineRule="auto"/>
        <w:ind w:left="720"/>
        <w:jc w:val="both"/>
        <w:rPr>
          <w:lang w:eastAsia="en-CA"/>
        </w:rPr>
      </w:pPr>
      <w:r w:rsidRPr="003D1397">
        <w:rPr>
          <w:lang w:eastAsia="en-CA"/>
        </w:rPr>
        <w:t>1. 2001-2005: Conflict - Justice and Peace Law</w:t>
      </w:r>
    </w:p>
    <w:p w14:paraId="2CF4DFF7" w14:textId="10B61F93" w:rsidR="00483822" w:rsidRPr="003D1397" w:rsidRDefault="63D7C97A" w:rsidP="003D1397">
      <w:pPr>
        <w:spacing w:before="240" w:after="240" w:line="360" w:lineRule="auto"/>
        <w:ind w:left="720"/>
        <w:jc w:val="both"/>
        <w:rPr>
          <w:lang w:eastAsia="en-CA"/>
        </w:rPr>
      </w:pPr>
      <w:r w:rsidRPr="003D1397">
        <w:rPr>
          <w:lang w:eastAsia="en-CA"/>
        </w:rPr>
        <w:t xml:space="preserve">2. 2006-2011: </w:t>
      </w:r>
      <w:bookmarkStart w:id="26" w:name="_Int_U9uUjWxe"/>
      <w:r w:rsidRPr="003D1397">
        <w:rPr>
          <w:lang w:eastAsia="en-CA"/>
        </w:rPr>
        <w:t>Post-Demobilization</w:t>
      </w:r>
      <w:bookmarkEnd w:id="26"/>
      <w:r w:rsidRPr="003D1397">
        <w:rPr>
          <w:lang w:eastAsia="en-CA"/>
        </w:rPr>
        <w:t xml:space="preserve"> of Paramilitary Groups</w:t>
      </w:r>
    </w:p>
    <w:p w14:paraId="4940D687" w14:textId="35E5FA22" w:rsidR="00483822" w:rsidRPr="003D1397" w:rsidRDefault="63D7C97A" w:rsidP="003D1397">
      <w:pPr>
        <w:spacing w:before="240" w:after="240" w:line="360" w:lineRule="auto"/>
        <w:ind w:left="720"/>
        <w:jc w:val="both"/>
        <w:rPr>
          <w:lang w:eastAsia="en-CA"/>
        </w:rPr>
      </w:pPr>
      <w:r w:rsidRPr="003D1397">
        <w:rPr>
          <w:lang w:eastAsia="en-CA"/>
        </w:rPr>
        <w:t>3. 2012-2016: Havana Peace Negotiations</w:t>
      </w:r>
    </w:p>
    <w:p w14:paraId="5772E40A" w14:textId="52B9B8E0" w:rsidR="00483822" w:rsidRPr="003D1397" w:rsidRDefault="63D7C97A" w:rsidP="003D1397">
      <w:pPr>
        <w:spacing w:before="240" w:after="240" w:line="360" w:lineRule="auto"/>
        <w:ind w:left="720"/>
        <w:jc w:val="both"/>
        <w:rPr>
          <w:lang w:eastAsia="en-CA"/>
        </w:rPr>
      </w:pPr>
      <w:r w:rsidRPr="003D1397">
        <w:rPr>
          <w:lang w:eastAsia="en-CA"/>
        </w:rPr>
        <w:lastRenderedPageBreak/>
        <w:t xml:space="preserve">4. 2017-2022: </w:t>
      </w:r>
      <w:bookmarkStart w:id="27" w:name="_Int_0axXVmtb"/>
      <w:r w:rsidRPr="003D1397">
        <w:rPr>
          <w:lang w:eastAsia="en-CA"/>
        </w:rPr>
        <w:t>Post-Agreement</w:t>
      </w:r>
      <w:bookmarkEnd w:id="27"/>
      <w:r w:rsidRPr="003D1397">
        <w:rPr>
          <w:lang w:eastAsia="en-CA"/>
        </w:rPr>
        <w:t xml:space="preserve"> Phase</w:t>
      </w:r>
    </w:p>
    <w:p w14:paraId="73AD69B3" w14:textId="17ABA4A6" w:rsidR="00364A9C" w:rsidRPr="003D1397" w:rsidRDefault="573E89DE" w:rsidP="008C14EB">
      <w:pPr>
        <w:spacing w:before="240" w:after="240" w:line="360" w:lineRule="auto"/>
        <w:jc w:val="both"/>
        <w:rPr>
          <w:lang w:eastAsia="en-CA"/>
        </w:rPr>
      </w:pPr>
      <w:r w:rsidRPr="003D1397">
        <w:rPr>
          <w:lang w:eastAsia="en-CA"/>
        </w:rPr>
        <w:t xml:space="preserve">These divisions help track changes in conflict dynamics, actors, and strategies tied to child </w:t>
      </w:r>
      <w:r w:rsidR="00193E43">
        <w:rPr>
          <w:lang w:eastAsia="en-CA"/>
        </w:rPr>
        <w:t xml:space="preserve">recruitment and </w:t>
      </w:r>
      <w:r w:rsidRPr="003D1397">
        <w:rPr>
          <w:lang w:eastAsia="en-CA"/>
        </w:rPr>
        <w:t xml:space="preserve">use. </w:t>
      </w:r>
      <w:r w:rsidR="008C14EB">
        <w:rPr>
          <w:lang w:eastAsia="en-CA"/>
        </w:rPr>
        <w:t xml:space="preserve"> </w:t>
      </w:r>
      <w:r w:rsidR="00364A9C" w:rsidRPr="003D1397">
        <w:rPr>
          <w:lang w:eastAsia="en-CA"/>
        </w:rPr>
        <w:t xml:space="preserve"> </w:t>
      </w:r>
      <w:proofErr w:type="spellStart"/>
      <w:r w:rsidR="00364A9C" w:rsidRPr="003D1397">
        <w:rPr>
          <w:lang w:eastAsia="en-CA"/>
        </w:rPr>
        <w:t>Cardeli</w:t>
      </w:r>
      <w:proofErr w:type="spellEnd"/>
      <w:r w:rsidR="00364A9C" w:rsidRPr="003D1397">
        <w:rPr>
          <w:lang w:eastAsia="en-CA"/>
        </w:rPr>
        <w:t xml:space="preserve"> et al. utilize Bronfenbrenner</w:t>
      </w:r>
      <w:r w:rsidR="00364A9C">
        <w:rPr>
          <w:lang w:eastAsia="en-CA"/>
        </w:rPr>
        <w:t>’</w:t>
      </w:r>
      <w:r w:rsidR="00364A9C" w:rsidRPr="003D1397">
        <w:rPr>
          <w:lang w:eastAsia="en-CA"/>
        </w:rPr>
        <w:t>s ecological systems theory to explore the personal, social, and cultural factors that contribute to a child</w:t>
      </w:r>
      <w:r w:rsidR="00364A9C">
        <w:rPr>
          <w:lang w:eastAsia="en-CA"/>
        </w:rPr>
        <w:t>’</w:t>
      </w:r>
      <w:r w:rsidR="00364A9C" w:rsidRPr="003D1397">
        <w:rPr>
          <w:lang w:eastAsia="en-CA"/>
        </w:rPr>
        <w:t>s involvement in violent groups.</w:t>
      </w:r>
      <w:r w:rsidR="004F1957">
        <w:rPr>
          <w:rStyle w:val="FootnoteReference"/>
          <w:lang w:eastAsia="en-CA"/>
        </w:rPr>
        <w:footnoteReference w:id="33"/>
      </w:r>
      <w:r w:rsidR="00364A9C" w:rsidRPr="003D1397">
        <w:rPr>
          <w:lang w:eastAsia="en-CA"/>
        </w:rPr>
        <w:t xml:space="preserve"> They examine the interactions among the individual child, microsystem (family, peers, and school), mesosystem (interactions within the microsystem), </w:t>
      </w:r>
      <w:proofErr w:type="spellStart"/>
      <w:r w:rsidR="00364A9C" w:rsidRPr="003D1397">
        <w:rPr>
          <w:lang w:eastAsia="en-CA"/>
        </w:rPr>
        <w:t>exosystem</w:t>
      </w:r>
      <w:proofErr w:type="spellEnd"/>
      <w:r w:rsidR="00364A9C" w:rsidRPr="003D1397">
        <w:rPr>
          <w:lang w:eastAsia="en-CA"/>
        </w:rPr>
        <w:t xml:space="preserve"> (government, politics, and social services), and macrosystem (culture and ideology) in the context of minors recruited by Central American gangs and terrorist organizations. Factors such as religion (predominantly Catholic/Christian), culture (machismo), socio-economic vulnerabilities, and public policy play a role in understanding children</w:t>
      </w:r>
      <w:r w:rsidR="00364A9C">
        <w:rPr>
          <w:lang w:eastAsia="en-CA"/>
        </w:rPr>
        <w:t>’</w:t>
      </w:r>
      <w:r w:rsidR="00364A9C" w:rsidRPr="003D1397">
        <w:rPr>
          <w:lang w:eastAsia="en-CA"/>
        </w:rPr>
        <w:t>s involvement in violence. The interactions</w:t>
      </w:r>
      <w:r w:rsidR="00364A9C">
        <w:rPr>
          <w:lang w:eastAsia="en-CA"/>
        </w:rPr>
        <w:t xml:space="preserve"> among these systems</w:t>
      </w:r>
      <w:r w:rsidR="00364A9C" w:rsidRPr="003D1397">
        <w:rPr>
          <w:lang w:eastAsia="en-CA"/>
        </w:rPr>
        <w:t xml:space="preserve"> provide insights into key elements, moments, and actors that can inform effective strategies for preventing child recruitment </w:t>
      </w:r>
      <w:r w:rsidR="00364A9C">
        <w:rPr>
          <w:lang w:eastAsia="en-CA"/>
        </w:rPr>
        <w:t>and use</w:t>
      </w:r>
      <w:r w:rsidR="004F1957">
        <w:rPr>
          <w:lang w:eastAsia="en-CA"/>
        </w:rPr>
        <w:t>.</w:t>
      </w:r>
      <w:r w:rsidR="00A541FB">
        <w:rPr>
          <w:rStyle w:val="FootnoteReference"/>
          <w:lang w:eastAsia="en-CA"/>
        </w:rPr>
        <w:footnoteReference w:id="34"/>
      </w:r>
      <w:r w:rsidR="00364A9C" w:rsidRPr="003D1397">
        <w:rPr>
          <w:lang w:eastAsia="en-CA"/>
        </w:rPr>
        <w:t xml:space="preserve"> </w:t>
      </w:r>
      <w:r w:rsidR="000C2325">
        <w:rPr>
          <w:lang w:eastAsia="en-CA"/>
        </w:rPr>
        <w:t xml:space="preserve">We finds this a helpful frame for Colombia, as well. </w:t>
      </w:r>
    </w:p>
    <w:p w14:paraId="2EAE66E0" w14:textId="7425FBE8" w:rsidR="00364A9C" w:rsidRDefault="0040269C" w:rsidP="003D1397">
      <w:pPr>
        <w:spacing w:before="240" w:after="240" w:line="360" w:lineRule="auto"/>
        <w:jc w:val="both"/>
        <w:rPr>
          <w:lang w:eastAsia="en-CA"/>
        </w:rPr>
      </w:pPr>
      <w:r>
        <w:rPr>
          <w:lang w:eastAsia="en-CA"/>
        </w:rPr>
        <w:t xml:space="preserve">To deepen the upcoming data analysis there are key aspects of the Colombian legislation worth mentioning. According to </w:t>
      </w:r>
      <w:r w:rsidR="00FB6557">
        <w:rPr>
          <w:lang w:eastAsia="en-CA"/>
        </w:rPr>
        <w:t xml:space="preserve">Colombia’s </w:t>
      </w:r>
      <w:r w:rsidR="00C23CDF">
        <w:rPr>
          <w:lang w:eastAsia="en-CA"/>
        </w:rPr>
        <w:t xml:space="preserve">Civil Code, article 34: </w:t>
      </w:r>
      <w:r w:rsidR="000C2325">
        <w:rPr>
          <w:lang w:eastAsia="en-CA"/>
        </w:rPr>
        <w:t>‘</w:t>
      </w:r>
      <w:r w:rsidR="00C23CDF" w:rsidRPr="00C23CDF">
        <w:rPr>
          <w:lang w:eastAsia="en-CA"/>
        </w:rPr>
        <w:t xml:space="preserve">The term </w:t>
      </w:r>
      <w:r w:rsidR="00C23CDF" w:rsidRPr="00692BC5">
        <w:rPr>
          <w:i/>
          <w:lang w:eastAsia="en-CA"/>
        </w:rPr>
        <w:t>boy</w:t>
      </w:r>
      <w:r w:rsidR="00C23CDF">
        <w:rPr>
          <w:lang w:eastAsia="en-CA"/>
        </w:rPr>
        <w:t xml:space="preserve"> or </w:t>
      </w:r>
      <w:r w:rsidR="00C23CDF" w:rsidRPr="00692BC5">
        <w:rPr>
          <w:i/>
          <w:lang w:eastAsia="en-CA"/>
        </w:rPr>
        <w:t>girl</w:t>
      </w:r>
      <w:r w:rsidR="00C23CDF">
        <w:rPr>
          <w:lang w:eastAsia="en-CA"/>
        </w:rPr>
        <w:t xml:space="preserve"> (child</w:t>
      </w:r>
      <w:r w:rsidR="00CA0580">
        <w:rPr>
          <w:lang w:eastAsia="en-CA"/>
        </w:rPr>
        <w:t>ren</w:t>
      </w:r>
      <w:r w:rsidR="00C23CDF">
        <w:rPr>
          <w:lang w:eastAsia="en-CA"/>
        </w:rPr>
        <w:t>)</w:t>
      </w:r>
      <w:r w:rsidR="00C23CDF" w:rsidRPr="00C23CDF">
        <w:rPr>
          <w:lang w:eastAsia="en-CA"/>
        </w:rPr>
        <w:t xml:space="preserve"> refers to persons between 0-12 years of age, and </w:t>
      </w:r>
      <w:r w:rsidR="00C23CDF" w:rsidRPr="00692BC5">
        <w:rPr>
          <w:i/>
          <w:lang w:eastAsia="en-CA"/>
        </w:rPr>
        <w:t>adolescent</w:t>
      </w:r>
      <w:r w:rsidR="00C23CDF" w:rsidRPr="00C23CDF">
        <w:rPr>
          <w:lang w:eastAsia="en-CA"/>
        </w:rPr>
        <w:t xml:space="preserve"> to persons between 12 and 18 years of age</w:t>
      </w:r>
      <w:r w:rsidR="000C2325">
        <w:rPr>
          <w:lang w:eastAsia="en-CA"/>
        </w:rPr>
        <w:t>’</w:t>
      </w:r>
      <w:r w:rsidR="00C23CDF" w:rsidRPr="00C23CDF">
        <w:rPr>
          <w:lang w:eastAsia="en-CA"/>
        </w:rPr>
        <w:t>.</w:t>
      </w:r>
      <w:r w:rsidR="00C23CDF">
        <w:rPr>
          <w:lang w:eastAsia="en-CA"/>
        </w:rPr>
        <w:t xml:space="preserve"> </w:t>
      </w:r>
      <w:r w:rsidR="00CA0580">
        <w:rPr>
          <w:lang w:eastAsia="en-CA"/>
        </w:rPr>
        <w:t>In</w:t>
      </w:r>
      <w:r w:rsidR="00C23CDF">
        <w:rPr>
          <w:lang w:eastAsia="en-CA"/>
        </w:rPr>
        <w:t xml:space="preserve"> this chapter, we will use the terms and age groups suggested by the Civil Code</w:t>
      </w:r>
      <w:r w:rsidR="000C2325">
        <w:rPr>
          <w:lang w:eastAsia="en-CA"/>
        </w:rPr>
        <w:t xml:space="preserve">. We </w:t>
      </w:r>
      <w:r w:rsidR="00CA0580">
        <w:rPr>
          <w:lang w:eastAsia="en-CA"/>
        </w:rPr>
        <w:t xml:space="preserve">interchangeably </w:t>
      </w:r>
      <w:r w:rsidR="000C2325">
        <w:rPr>
          <w:lang w:eastAsia="en-CA"/>
        </w:rPr>
        <w:t xml:space="preserve">use </w:t>
      </w:r>
      <w:r w:rsidR="00CA0580">
        <w:rPr>
          <w:lang w:eastAsia="en-CA"/>
        </w:rPr>
        <w:t>the terms “adolescent” and “teenagers”. The term “minor” will refer to all those from 0</w:t>
      </w:r>
      <w:r w:rsidR="000C2325">
        <w:rPr>
          <w:lang w:eastAsia="en-CA"/>
        </w:rPr>
        <w:t xml:space="preserve"> to </w:t>
      </w:r>
      <w:r w:rsidR="00CA0580">
        <w:rPr>
          <w:lang w:eastAsia="en-CA"/>
        </w:rPr>
        <w:t xml:space="preserve">18 years </w:t>
      </w:r>
      <w:r w:rsidR="000C2325">
        <w:rPr>
          <w:lang w:eastAsia="en-CA"/>
        </w:rPr>
        <w:t>of age</w:t>
      </w:r>
      <w:r w:rsidR="00CA0580">
        <w:rPr>
          <w:lang w:eastAsia="en-CA"/>
        </w:rPr>
        <w:t>, and any other age reference will be to those classified in adulthood (19 and ol</w:t>
      </w:r>
      <w:r w:rsidR="00082D40">
        <w:rPr>
          <w:lang w:eastAsia="en-CA"/>
        </w:rPr>
        <w:t>der). Across the chapter, we will refer to age categories to add layers of information that will contribute to expanding the understanding of the different interactions among Bronfenbrenner’s theory that will inform our discussion</w:t>
      </w:r>
      <w:r w:rsidR="00AA2A1B">
        <w:rPr>
          <w:lang w:eastAsia="en-CA"/>
        </w:rPr>
        <w:t xml:space="preserve">, </w:t>
      </w:r>
      <w:r w:rsidR="000C2325">
        <w:rPr>
          <w:lang w:eastAsia="en-CA"/>
        </w:rPr>
        <w:t>which is largely focused on</w:t>
      </w:r>
      <w:r w:rsidR="00AA2A1B">
        <w:rPr>
          <w:lang w:eastAsia="en-CA"/>
        </w:rPr>
        <w:t xml:space="preserve"> adolescents rather than combatant children. </w:t>
      </w:r>
    </w:p>
    <w:p w14:paraId="56E8E2E7" w14:textId="6F58B7B3" w:rsidR="00A6371E" w:rsidRPr="00A6371E" w:rsidDel="00A6371E" w:rsidRDefault="00082D40" w:rsidP="00A6371E">
      <w:pPr>
        <w:spacing w:before="240" w:after="240" w:line="360" w:lineRule="auto"/>
        <w:jc w:val="both"/>
        <w:rPr>
          <w:del w:id="28" w:author="Microsoft Office User" w:date="2024-04-01T15:54:00Z"/>
          <w:lang w:eastAsia="en-CA"/>
        </w:rPr>
      </w:pPr>
      <w:r>
        <w:rPr>
          <w:lang w:eastAsia="en-CA"/>
        </w:rPr>
        <w:t>Another key policy for our analysis is the Permanent Directive No. 15</w:t>
      </w:r>
      <w:r w:rsidR="000C2325">
        <w:rPr>
          <w:lang w:eastAsia="en-CA"/>
        </w:rPr>
        <w:t xml:space="preserve"> (</w:t>
      </w:r>
      <w:r>
        <w:rPr>
          <w:lang w:eastAsia="en-CA"/>
        </w:rPr>
        <w:t>2016</w:t>
      </w:r>
      <w:r w:rsidR="000C2325">
        <w:rPr>
          <w:lang w:eastAsia="en-CA"/>
        </w:rPr>
        <w:t>)</w:t>
      </w:r>
      <w:r>
        <w:rPr>
          <w:lang w:eastAsia="en-CA"/>
        </w:rPr>
        <w:t xml:space="preserve"> from the Ministry of Defense. </w:t>
      </w:r>
      <w:r w:rsidR="000C2325">
        <w:rPr>
          <w:lang w:eastAsia="en-CA"/>
        </w:rPr>
        <w:t xml:space="preserve">This </w:t>
      </w:r>
      <w:r w:rsidR="00871320">
        <w:rPr>
          <w:lang w:eastAsia="en-CA"/>
        </w:rPr>
        <w:t xml:space="preserve">Directive </w:t>
      </w:r>
      <w:r w:rsidR="0049350A">
        <w:rPr>
          <w:lang w:eastAsia="en-CA"/>
        </w:rPr>
        <w:t>classifies illegal groups into Organized Criminal Groups</w:t>
      </w:r>
      <w:r w:rsidR="0049350A">
        <w:rPr>
          <w:rStyle w:val="FootnoteReference"/>
          <w:lang w:eastAsia="en-CA"/>
        </w:rPr>
        <w:footnoteReference w:id="35"/>
      </w:r>
      <w:r w:rsidR="0049350A">
        <w:rPr>
          <w:lang w:eastAsia="en-CA"/>
        </w:rPr>
        <w:t xml:space="preserve"> and </w:t>
      </w:r>
      <w:r w:rsidR="0049350A">
        <w:rPr>
          <w:lang w:eastAsia="en-CA"/>
        </w:rPr>
        <w:lastRenderedPageBreak/>
        <w:t>Organized Armed Groups</w:t>
      </w:r>
      <w:r w:rsidR="0049350A">
        <w:rPr>
          <w:rStyle w:val="FootnoteReference"/>
          <w:lang w:eastAsia="en-CA"/>
        </w:rPr>
        <w:footnoteReference w:id="36"/>
      </w:r>
      <w:r w:rsidR="0049350A">
        <w:rPr>
          <w:lang w:eastAsia="en-CA"/>
        </w:rPr>
        <w:t xml:space="preserve"> and focuses on transnational crime and not the internal armed conflict</w:t>
      </w:r>
      <w:r w:rsidR="00196DA1">
        <w:rPr>
          <w:lang w:eastAsia="en-CA"/>
        </w:rPr>
        <w:t>.</w:t>
      </w:r>
      <w:r w:rsidR="0049350A">
        <w:rPr>
          <w:lang w:eastAsia="en-CA"/>
        </w:rPr>
        <w:t xml:space="preserve"> </w:t>
      </w:r>
      <w:commentRangeStart w:id="29"/>
      <w:r w:rsidR="000C2325">
        <w:rPr>
          <w:lang w:eastAsia="en-CA"/>
        </w:rPr>
        <w:t>This classification</w:t>
      </w:r>
      <w:ins w:id="30" w:author="Microsoft Office User" w:date="2024-04-01T15:48:00Z">
        <w:r w:rsidR="00996DA0">
          <w:rPr>
            <w:lang w:eastAsia="en-CA"/>
          </w:rPr>
          <w:t xml:space="preserve"> </w:t>
        </w:r>
      </w:ins>
      <w:del w:id="31" w:author="Microsoft Office User" w:date="2024-04-01T15:47:00Z">
        <w:r w:rsidR="0049350A" w:rsidDel="00996DA0">
          <w:rPr>
            <w:lang w:eastAsia="en-CA"/>
          </w:rPr>
          <w:delText xml:space="preserve"> </w:delText>
        </w:r>
        <w:r w:rsidR="00996DA0" w:rsidDel="00996DA0">
          <w:rPr>
            <w:lang w:eastAsia="en-CA"/>
          </w:rPr>
          <w:delText xml:space="preserve"> </w:delText>
        </w:r>
      </w:del>
      <w:r w:rsidR="00A6371E" w:rsidRPr="00A6371E">
        <w:rPr>
          <w:lang w:eastAsia="en-CA"/>
        </w:rPr>
        <w:t>undermines the guarantees for protecting and redressing victims of systematic human rights violations, as it restricts the acknowledgment of individuals as victims based on the acknowledgment afforded to the perpetrator. Put differently, this directive prioritizes the recognition and categorization of illicit groups over the imperative to safeguard and ensure redress for victims, a principle that has significantly advanced within the legal framework of Colombia, exemplified by the Victims' Law of 2011. An illustration of this phenomenon is evident in the potential obstacles faced by victims associated with dissidents or spoilers of peace agreements—those who refrained from surrendering or actively sabotaged negotiations, demobilization efforts, and processes related to disarmament and reintegration (DDR)—in gaining inclusion within the Unique Registry of Victims, as they are classified merely as victims of common crime. Consequently, this situation adver</w:t>
      </w:r>
      <w:bookmarkStart w:id="32" w:name="_GoBack"/>
      <w:bookmarkEnd w:id="32"/>
      <w:r w:rsidR="00A6371E" w:rsidRPr="00A6371E">
        <w:rPr>
          <w:lang w:eastAsia="en-CA"/>
        </w:rPr>
        <w:t xml:space="preserve">sely affects statistics concerning insecurity and common criminal activities in urban settings, thereby diminishing or negating the significance attributed to groups such as those discussed in this chapter, </w:t>
      </w:r>
      <w:del w:id="33" w:author="Microsoft Office User" w:date="2024-04-01T15:54:00Z">
        <w:r w:rsidR="00A6371E" w:rsidRPr="00A6371E" w:rsidDel="00A6371E">
          <w:rPr>
            <w:lang w:eastAsia="en-CA"/>
          </w:rPr>
          <w:delText xml:space="preserve">identified </w:delText>
        </w:r>
      </w:del>
      <w:r w:rsidR="00A6371E">
        <w:rPr>
          <w:lang w:eastAsia="en-CA"/>
        </w:rPr>
        <w:t>especially those addressed</w:t>
      </w:r>
      <w:r w:rsidR="00A6371E" w:rsidRPr="00A6371E">
        <w:rPr>
          <w:lang w:eastAsia="en-CA"/>
        </w:rPr>
        <w:t xml:space="preserve"> </w:t>
      </w:r>
      <w:r w:rsidR="00A6371E" w:rsidRPr="00A6371E">
        <w:rPr>
          <w:lang w:eastAsia="en-CA"/>
        </w:rPr>
        <w:t>as Localized groups.</w:t>
      </w:r>
    </w:p>
    <w:p w14:paraId="781B1442" w14:textId="428BE457" w:rsidR="00A6371E" w:rsidRPr="00996DA0" w:rsidRDefault="00A6371E" w:rsidP="00996DA0">
      <w:pPr>
        <w:spacing w:before="240" w:after="240" w:line="360" w:lineRule="auto"/>
        <w:jc w:val="both"/>
        <w:rPr>
          <w:lang w:eastAsia="en-CA"/>
        </w:rPr>
      </w:pPr>
    </w:p>
    <w:commentRangeEnd w:id="29"/>
    <w:p w14:paraId="7607941B" w14:textId="5B2C29BE" w:rsidR="00082D40" w:rsidRPr="003D1397" w:rsidRDefault="000C2325" w:rsidP="003D1397">
      <w:pPr>
        <w:spacing w:before="240" w:after="240" w:line="360" w:lineRule="auto"/>
        <w:jc w:val="both"/>
        <w:rPr>
          <w:lang w:eastAsia="en-CA"/>
        </w:rPr>
      </w:pPr>
      <w:r>
        <w:rPr>
          <w:rStyle w:val="CommentReference"/>
        </w:rPr>
        <w:commentReference w:id="29"/>
      </w:r>
      <w:r w:rsidR="00196DA1">
        <w:rPr>
          <w:lang w:eastAsia="en-CA"/>
        </w:rPr>
        <w:t xml:space="preserve">Consequently, we chose our own group categories for our analysis: guerrillas, paramilitaries, strongholds, FARC dissidents, and localized armed groups. </w:t>
      </w:r>
      <w:r w:rsidR="00ED4F7A">
        <w:rPr>
          <w:lang w:eastAsia="en-CA"/>
        </w:rPr>
        <w:t>Another available classification is the one suggested by the International Committee of the Red Cross (ICRC)</w:t>
      </w:r>
      <w:r w:rsidR="002864D1">
        <w:rPr>
          <w:lang w:eastAsia="en-CA"/>
        </w:rPr>
        <w:t xml:space="preserve">, but it fails to overcome our </w:t>
      </w:r>
      <w:r>
        <w:rPr>
          <w:lang w:eastAsia="en-CA"/>
        </w:rPr>
        <w:t>reservations concerning</w:t>
      </w:r>
      <w:r w:rsidR="002864D1">
        <w:rPr>
          <w:lang w:eastAsia="en-CA"/>
        </w:rPr>
        <w:t xml:space="preserve"> the Permanent Directive </w:t>
      </w:r>
      <w:r>
        <w:rPr>
          <w:lang w:eastAsia="en-CA"/>
        </w:rPr>
        <w:t xml:space="preserve">when it comes to </w:t>
      </w:r>
      <w:r w:rsidR="002864D1">
        <w:rPr>
          <w:lang w:eastAsia="en-CA"/>
        </w:rPr>
        <w:t xml:space="preserve">victims’ guarantees. </w:t>
      </w:r>
    </w:p>
    <w:p w14:paraId="1BB5A89A" w14:textId="69AF986D" w:rsidR="00483822" w:rsidRPr="003D1397" w:rsidRDefault="000C2325" w:rsidP="00E63BB2">
      <w:pPr>
        <w:pStyle w:val="ListParagraph"/>
        <w:numPr>
          <w:ilvl w:val="0"/>
          <w:numId w:val="1"/>
        </w:numPr>
        <w:spacing w:line="360" w:lineRule="auto"/>
        <w:jc w:val="both"/>
        <w:rPr>
          <w:lang w:eastAsia="en-CA"/>
        </w:rPr>
      </w:pPr>
      <w:r>
        <w:rPr>
          <w:b/>
          <w:bCs/>
          <w:lang w:eastAsia="en-CA"/>
        </w:rPr>
        <w:t xml:space="preserve">Data and Methodology </w:t>
      </w:r>
    </w:p>
    <w:p w14:paraId="2311CE73" w14:textId="105B075E" w:rsidR="00483822" w:rsidRPr="003D1397" w:rsidRDefault="00483822" w:rsidP="003D1397">
      <w:pPr>
        <w:spacing w:before="240" w:after="240" w:line="360" w:lineRule="auto"/>
        <w:jc w:val="both"/>
        <w:rPr>
          <w:lang w:eastAsia="en-CA"/>
        </w:rPr>
      </w:pPr>
      <w:r w:rsidRPr="003D1397">
        <w:rPr>
          <w:lang w:eastAsia="en-CA"/>
        </w:rPr>
        <w:t>The dataset from the Ombudsperson</w:t>
      </w:r>
      <w:r w:rsidR="00592243">
        <w:rPr>
          <w:lang w:eastAsia="en-CA"/>
        </w:rPr>
        <w:t>’</w:t>
      </w:r>
      <w:r w:rsidRPr="003D1397">
        <w:rPr>
          <w:lang w:eastAsia="en-CA"/>
        </w:rPr>
        <w:t>s Office consists of 1753 documents, which can be categorized as follows:</w:t>
      </w:r>
    </w:p>
    <w:p w14:paraId="7D29D596" w14:textId="1077796C" w:rsidR="00483822" w:rsidRPr="003D1397" w:rsidRDefault="00483822" w:rsidP="003D1397">
      <w:pPr>
        <w:spacing w:before="240" w:after="240" w:line="360" w:lineRule="auto"/>
        <w:ind w:left="760" w:hanging="360"/>
        <w:jc w:val="both"/>
        <w:rPr>
          <w:lang w:eastAsia="en-CA"/>
        </w:rPr>
      </w:pPr>
      <w:r w:rsidRPr="003D1397">
        <w:rPr>
          <w:lang w:eastAsia="en-CA"/>
        </w:rPr>
        <w:t>·       Early Warnings (378) and Risk Reports (681) provide information on potential risks and threats in conflict-affected areas of the country</w:t>
      </w:r>
      <w:r w:rsidR="00B07662">
        <w:rPr>
          <w:lang w:eastAsia="en-CA"/>
        </w:rPr>
        <w:t>.</w:t>
      </w:r>
      <w:r w:rsidRPr="003D1397">
        <w:rPr>
          <w:lang w:eastAsia="en-CA"/>
        </w:rPr>
        <w:t xml:space="preserve"> The</w:t>
      </w:r>
      <w:r w:rsidR="000C2325">
        <w:rPr>
          <w:lang w:eastAsia="en-CA"/>
        </w:rPr>
        <w:t>se</w:t>
      </w:r>
      <w:r w:rsidRPr="003D1397">
        <w:rPr>
          <w:lang w:eastAsia="en-CA"/>
        </w:rPr>
        <w:t xml:space="preserve"> </w:t>
      </w:r>
      <w:r w:rsidR="00B07662">
        <w:rPr>
          <w:lang w:eastAsia="en-CA"/>
        </w:rPr>
        <w:t xml:space="preserve">also </w:t>
      </w:r>
      <w:r w:rsidRPr="003D1397">
        <w:rPr>
          <w:lang w:eastAsia="en-CA"/>
        </w:rPr>
        <w:t>offer general recommendations to authorities for mitigating human rights violations.</w:t>
      </w:r>
    </w:p>
    <w:p w14:paraId="48F3C418" w14:textId="5279E652" w:rsidR="00483822" w:rsidRPr="003D1397" w:rsidRDefault="00483822" w:rsidP="003D1397">
      <w:pPr>
        <w:spacing w:before="240" w:after="240" w:line="360" w:lineRule="auto"/>
        <w:ind w:left="760" w:hanging="360"/>
        <w:jc w:val="both"/>
        <w:rPr>
          <w:lang w:eastAsia="en-CA"/>
        </w:rPr>
      </w:pPr>
      <w:r w:rsidRPr="003D1397">
        <w:rPr>
          <w:lang w:eastAsia="en-CA"/>
        </w:rPr>
        <w:lastRenderedPageBreak/>
        <w:t>·       Notes (558) and Follow-Up Reports (136) provide updated information on previously identified risks, evaluat</w:t>
      </w:r>
      <w:r w:rsidR="00B07662">
        <w:rPr>
          <w:lang w:eastAsia="en-CA"/>
        </w:rPr>
        <w:t>e</w:t>
      </w:r>
      <w:r w:rsidRPr="003D1397">
        <w:rPr>
          <w:lang w:eastAsia="en-CA"/>
        </w:rPr>
        <w:t xml:space="preserve"> the implementation of recommendations, identify new risks, and track the situation over time.</w:t>
      </w:r>
    </w:p>
    <w:p w14:paraId="4AB69613" w14:textId="62CAE662" w:rsidR="00483822" w:rsidRPr="003D1397" w:rsidRDefault="573E89DE" w:rsidP="003D1397">
      <w:pPr>
        <w:spacing w:before="240" w:after="240" w:line="360" w:lineRule="auto"/>
        <w:jc w:val="both"/>
        <w:rPr>
          <w:lang w:eastAsia="en-CA"/>
        </w:rPr>
      </w:pPr>
      <w:r w:rsidRPr="003D1397">
        <w:rPr>
          <w:lang w:eastAsia="en-CA"/>
        </w:rPr>
        <w:t xml:space="preserve">Out of the </w:t>
      </w:r>
      <w:r w:rsidR="000C2325">
        <w:rPr>
          <w:lang w:eastAsia="en-CA"/>
        </w:rPr>
        <w:t xml:space="preserve">total </w:t>
      </w:r>
      <w:r w:rsidRPr="003D1397">
        <w:rPr>
          <w:lang w:eastAsia="en-CA"/>
        </w:rPr>
        <w:t>1753 documents, 1105 (63%) mention recruitment and use of children (NNAJ</w:t>
      </w:r>
      <w:r w:rsidR="00217DBC">
        <w:rPr>
          <w:lang w:eastAsia="en-CA"/>
        </w:rPr>
        <w:t>)</w:t>
      </w:r>
      <w:r w:rsidRPr="003D1397">
        <w:rPr>
          <w:lang w:eastAsia="en-CA"/>
        </w:rPr>
        <w:t xml:space="preserve"> with 796 (45%) specifically describing situations related to this issue. </w:t>
      </w:r>
      <w:r w:rsidR="000C2325" w:rsidRPr="00A662B0">
        <w:rPr>
          <w:lang w:val="en"/>
        </w:rPr>
        <w:t>The acronym NNAJ is used in the Ombudsperson’s Office’s data to refer to minors under 18 years of age, children (boys and girls), adolescents, or young people</w:t>
      </w:r>
      <w:r w:rsidR="000C2325">
        <w:rPr>
          <w:lang w:val="en"/>
        </w:rPr>
        <w:t xml:space="preserve"> (h</w:t>
      </w:r>
      <w:r w:rsidR="000C2325" w:rsidRPr="00A662B0">
        <w:rPr>
          <w:lang w:val="en"/>
        </w:rPr>
        <w:t xml:space="preserve">ereafter, when mentioning NNAJ </w:t>
      </w:r>
      <w:r w:rsidR="000C2325">
        <w:rPr>
          <w:lang w:val="en"/>
        </w:rPr>
        <w:t>we</w:t>
      </w:r>
      <w:r w:rsidR="000C2325" w:rsidRPr="00A662B0">
        <w:rPr>
          <w:lang w:val="en"/>
        </w:rPr>
        <w:t xml:space="preserve"> refer to any of these categories or all at once</w:t>
      </w:r>
      <w:r w:rsidR="000C2325">
        <w:rPr>
          <w:lang w:val="en"/>
        </w:rPr>
        <w:t>)</w:t>
      </w:r>
      <w:r w:rsidR="000C2325" w:rsidRPr="00A662B0">
        <w:rPr>
          <w:lang w:val="en"/>
        </w:rPr>
        <w:t>.</w:t>
      </w:r>
      <w:r w:rsidR="000C2325">
        <w:rPr>
          <w:lang w:val="en"/>
        </w:rPr>
        <w:t xml:space="preserve"> </w:t>
      </w:r>
      <w:r w:rsidRPr="003D1397">
        <w:rPr>
          <w:lang w:eastAsia="en-CA"/>
        </w:rPr>
        <w:t xml:space="preserve">Figure 1 illustrates the distribution </w:t>
      </w:r>
      <w:r w:rsidR="000C2325">
        <w:rPr>
          <w:lang w:eastAsia="en-CA"/>
        </w:rPr>
        <w:t xml:space="preserve">of </w:t>
      </w:r>
      <w:r w:rsidRPr="003D1397">
        <w:rPr>
          <w:lang w:eastAsia="en-CA"/>
        </w:rPr>
        <w:t xml:space="preserve">documents </w:t>
      </w:r>
      <w:r w:rsidR="00B07662">
        <w:rPr>
          <w:lang w:eastAsia="en-CA"/>
        </w:rPr>
        <w:t xml:space="preserve">released </w:t>
      </w:r>
      <w:r w:rsidRPr="003D1397">
        <w:rPr>
          <w:lang w:eastAsia="en-CA"/>
        </w:rPr>
        <w:t xml:space="preserve">from 2001 to 2022 and the occurrence of </w:t>
      </w:r>
      <w:r w:rsidR="000C2325">
        <w:rPr>
          <w:lang w:eastAsia="en-CA"/>
        </w:rPr>
        <w:t>NNAJ</w:t>
      </w:r>
      <w:r w:rsidRPr="003D1397">
        <w:rPr>
          <w:lang w:eastAsia="en-CA"/>
        </w:rPr>
        <w:t xml:space="preserve"> terms </w:t>
      </w:r>
      <w:r w:rsidR="000C2325">
        <w:rPr>
          <w:lang w:eastAsia="en-CA"/>
        </w:rPr>
        <w:t>therein</w:t>
      </w:r>
      <w:r w:rsidRPr="003D1397">
        <w:rPr>
          <w:lang w:eastAsia="en-CA"/>
        </w:rPr>
        <w:t xml:space="preserve">. </w:t>
      </w:r>
      <w:proofErr w:type="gramStart"/>
      <w:r w:rsidRPr="003D1397">
        <w:rPr>
          <w:lang w:eastAsia="en-CA"/>
        </w:rPr>
        <w:t>Notably,  reports</w:t>
      </w:r>
      <w:proofErr w:type="gramEnd"/>
      <w:r w:rsidRPr="003D1397">
        <w:rPr>
          <w:lang w:eastAsia="en-CA"/>
        </w:rPr>
        <w:t xml:space="preserve"> mentioning NNAJ recruitment and use were initially low from 2001 to 2008 but steadily increased thereafter</w:t>
      </w:r>
      <w:r w:rsidR="000C2325">
        <w:rPr>
          <w:lang w:eastAsia="en-CA"/>
        </w:rPr>
        <w:t xml:space="preserve"> to account</w:t>
      </w:r>
      <w:r w:rsidRPr="003D1397">
        <w:rPr>
          <w:lang w:eastAsia="en-CA"/>
        </w:rPr>
        <w:t xml:space="preserve"> for over 90% of the institution</w:t>
      </w:r>
      <w:r w:rsidR="00592243">
        <w:rPr>
          <w:lang w:eastAsia="en-CA"/>
        </w:rPr>
        <w:t>’</w:t>
      </w:r>
      <w:r w:rsidRPr="003D1397">
        <w:rPr>
          <w:lang w:eastAsia="en-CA"/>
        </w:rPr>
        <w:t>s communications. The decrease observed from 2019 onwards does not necessarily indicate reduced risk but rather reflects limitations in report production due to the COVID-19 pandemic.</w:t>
      </w:r>
    </w:p>
    <w:p w14:paraId="13FB9B20" w14:textId="66591245" w:rsidR="573E89DE" w:rsidRPr="003D1397" w:rsidRDefault="573E89DE" w:rsidP="003D1397">
      <w:pPr>
        <w:spacing w:before="240" w:after="240" w:line="360" w:lineRule="auto"/>
        <w:jc w:val="both"/>
      </w:pPr>
      <w:r w:rsidRPr="003D1397">
        <w:rPr>
          <w:noProof/>
        </w:rPr>
        <w:drawing>
          <wp:inline distT="0" distB="0" distL="0" distR="0" wp14:anchorId="706D28D0" wp14:editId="5EB4A1B2">
            <wp:extent cx="5827196" cy="2960312"/>
            <wp:effectExtent l="0" t="0" r="0" b="0"/>
            <wp:docPr id="990932540" name="Picture 990932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rcRect b="6489"/>
                    <a:stretch>
                      <a:fillRect/>
                    </a:stretch>
                  </pic:blipFill>
                  <pic:spPr>
                    <a:xfrm>
                      <a:off x="0" y="0"/>
                      <a:ext cx="5827196" cy="2960312"/>
                    </a:xfrm>
                    <a:prstGeom prst="rect">
                      <a:avLst/>
                    </a:prstGeom>
                  </pic:spPr>
                </pic:pic>
              </a:graphicData>
            </a:graphic>
          </wp:inline>
        </w:drawing>
      </w:r>
    </w:p>
    <w:p w14:paraId="16F48EFD" w14:textId="560C0867" w:rsidR="573E89DE" w:rsidRPr="003D1397" w:rsidRDefault="573E89DE" w:rsidP="003D1397">
      <w:pPr>
        <w:spacing w:before="240" w:after="240" w:line="360" w:lineRule="auto"/>
        <w:ind w:left="720"/>
        <w:jc w:val="center"/>
        <w:rPr>
          <w:rFonts w:eastAsia="Arial"/>
        </w:rPr>
      </w:pPr>
      <w:commentRangeStart w:id="34"/>
      <w:r w:rsidRPr="003D1397">
        <w:t>Figure 1. Annual distribution of documents released by the Ombuds</w:t>
      </w:r>
      <w:r w:rsidR="00AD455C">
        <w:t>person</w:t>
      </w:r>
      <w:r w:rsidRPr="003D1397">
        <w:t>’s Office</w:t>
      </w:r>
      <w:commentRangeEnd w:id="34"/>
      <w:r w:rsidR="000C2325">
        <w:rPr>
          <w:rStyle w:val="CommentReference"/>
        </w:rPr>
        <w:commentReference w:id="34"/>
      </w:r>
    </w:p>
    <w:p w14:paraId="2362E635" w14:textId="4F9AF66D" w:rsidR="00483822" w:rsidRPr="003D1397" w:rsidRDefault="00FA2CED" w:rsidP="003D1397">
      <w:pPr>
        <w:spacing w:before="240" w:after="240" w:line="360" w:lineRule="auto"/>
        <w:jc w:val="both"/>
        <w:rPr>
          <w:lang w:eastAsia="en-CA"/>
        </w:rPr>
      </w:pPr>
      <w:r>
        <w:rPr>
          <w:lang w:eastAsia="en-CA"/>
        </w:rPr>
        <w:lastRenderedPageBreak/>
        <w:t xml:space="preserve">The three-steps methodology is based on the use of Natural Language Processing </w:t>
      </w:r>
      <w:r w:rsidR="000C2325">
        <w:rPr>
          <w:lang w:eastAsia="en-CA"/>
        </w:rPr>
        <w:t xml:space="preserve">(NLD) </w:t>
      </w:r>
      <w:commentRangeStart w:id="35"/>
      <w:r>
        <w:rPr>
          <w:lang w:eastAsia="en-CA"/>
        </w:rPr>
        <w:t>to extract relevant data points from documents leveraging its potential applied in similar contexts</w:t>
      </w:r>
      <w:commentRangeEnd w:id="35"/>
      <w:r w:rsidR="000C2325">
        <w:rPr>
          <w:rStyle w:val="CommentReference"/>
        </w:rPr>
        <w:commentReference w:id="35"/>
      </w:r>
      <w:r w:rsidR="000C2325">
        <w:rPr>
          <w:lang w:eastAsia="en-CA"/>
        </w:rPr>
        <w:t>.</w:t>
      </w:r>
      <w:r w:rsidR="00A541FB">
        <w:rPr>
          <w:rStyle w:val="FootnoteReference"/>
          <w:lang w:eastAsia="en-CA"/>
        </w:rPr>
        <w:footnoteReference w:id="37"/>
      </w:r>
      <w:r w:rsidR="63D7C97A" w:rsidRPr="00A541FB">
        <w:rPr>
          <w:lang w:val="en-CA" w:eastAsia="en-CA"/>
        </w:rPr>
        <w:t xml:space="preserve"> </w:t>
      </w:r>
      <w:r w:rsidR="63D7C97A" w:rsidRPr="003D1397">
        <w:rPr>
          <w:lang w:eastAsia="en-CA"/>
        </w:rPr>
        <w:t xml:space="preserve">This study </w:t>
      </w:r>
      <w:r w:rsidR="007A1C43">
        <w:rPr>
          <w:lang w:eastAsia="en-CA"/>
        </w:rPr>
        <w:t>applies</w:t>
      </w:r>
      <w:r w:rsidR="63D7C97A" w:rsidRPr="003D1397">
        <w:rPr>
          <w:lang w:eastAsia="en-CA"/>
        </w:rPr>
        <w:t xml:space="preserve"> NLP algorithms to uncover latent patterns of child recruitment and use in the Early Warning Reports released by </w:t>
      </w:r>
      <w:r w:rsidR="007A1C43">
        <w:rPr>
          <w:lang w:eastAsia="en-CA"/>
        </w:rPr>
        <w:t>SAT</w:t>
      </w:r>
      <w:r w:rsidR="63D7C97A" w:rsidRPr="003D1397">
        <w:rPr>
          <w:lang w:eastAsia="en-CA"/>
        </w:rPr>
        <w:t xml:space="preserve">. This is achieved by identifying, collecting, and longitudinally analyzing information from reports, including actors involved, locations, risk factors, recruitment strategies, and recommendations for child protection. The research project adopts the data science pipeline developed by </w:t>
      </w:r>
      <w:proofErr w:type="spellStart"/>
      <w:r w:rsidR="63D7C97A" w:rsidRPr="003D1397">
        <w:rPr>
          <w:lang w:eastAsia="en-CA"/>
        </w:rPr>
        <w:t>Lizama</w:t>
      </w:r>
      <w:proofErr w:type="spellEnd"/>
      <w:r w:rsidR="63D7C97A" w:rsidRPr="003D1397">
        <w:rPr>
          <w:lang w:eastAsia="en-CA"/>
        </w:rPr>
        <w:t xml:space="preserve"> and Suárez</w:t>
      </w:r>
      <w:r w:rsidR="0027250F">
        <w:rPr>
          <w:lang w:eastAsia="en-CA"/>
        </w:rPr>
        <w:t>,</w:t>
      </w:r>
      <w:r w:rsidR="00A541FB">
        <w:rPr>
          <w:rStyle w:val="FootnoteReference"/>
          <w:lang w:eastAsia="en-CA"/>
        </w:rPr>
        <w:footnoteReference w:id="38"/>
      </w:r>
      <w:r w:rsidR="63D7C97A" w:rsidRPr="003D1397">
        <w:rPr>
          <w:lang w:eastAsia="en-CA"/>
        </w:rPr>
        <w:t xml:space="preserve"> which guides researchers through various stages from conceptualization to research communication. </w:t>
      </w:r>
    </w:p>
    <w:p w14:paraId="2A92E235" w14:textId="5E726A91" w:rsidR="00483822" w:rsidRPr="003D1397" w:rsidRDefault="573E89DE" w:rsidP="000C2325">
      <w:pPr>
        <w:spacing w:before="240" w:after="240" w:line="360" w:lineRule="auto"/>
        <w:jc w:val="both"/>
        <w:rPr>
          <w:lang w:eastAsia="en-CA"/>
        </w:rPr>
      </w:pPr>
      <w:r w:rsidRPr="003D1397">
        <w:rPr>
          <w:lang w:eastAsia="en-CA"/>
        </w:rPr>
        <w:t>To conduct a longitudinal analysis of child recruitment and use in Colombia using the Ombudsperson</w:t>
      </w:r>
      <w:r w:rsidR="00356169">
        <w:rPr>
          <w:lang w:eastAsia="en-CA"/>
        </w:rPr>
        <w:t>’</w:t>
      </w:r>
      <w:r w:rsidRPr="003D1397">
        <w:rPr>
          <w:lang w:eastAsia="en-CA"/>
        </w:rPr>
        <w:t xml:space="preserve">s SAT, </w:t>
      </w:r>
      <w:r w:rsidR="00FA2CED">
        <w:rPr>
          <w:lang w:eastAsia="en-CA"/>
        </w:rPr>
        <w:t>we extract the following information from each report</w:t>
      </w:r>
      <w:r w:rsidRPr="003D1397">
        <w:rPr>
          <w:lang w:eastAsia="en-CA"/>
        </w:rPr>
        <w:t>:</w:t>
      </w:r>
      <w:r w:rsidR="000C2325">
        <w:rPr>
          <w:lang w:eastAsia="en-CA"/>
        </w:rPr>
        <w:t xml:space="preserve"> </w:t>
      </w:r>
      <w:r w:rsidR="00FA2CED">
        <w:rPr>
          <w:lang w:eastAsia="en-CA"/>
        </w:rPr>
        <w:t xml:space="preserve">release year, </w:t>
      </w:r>
      <w:r w:rsidR="00483822" w:rsidRPr="003D1397">
        <w:rPr>
          <w:lang w:eastAsia="en-CA"/>
        </w:rPr>
        <w:t xml:space="preserve">Colombian departments mentioned in the </w:t>
      </w:r>
      <w:r w:rsidR="00FA2CED">
        <w:rPr>
          <w:lang w:eastAsia="en-CA"/>
        </w:rPr>
        <w:t>warning, c</w:t>
      </w:r>
      <w:r w:rsidR="00483822" w:rsidRPr="003D1397">
        <w:rPr>
          <w:lang w:eastAsia="en-CA"/>
        </w:rPr>
        <w:t>riminal organizations involved in recruiting children and national/territorial institutions addressing the problem</w:t>
      </w:r>
      <w:r w:rsidR="00FA2CED">
        <w:rPr>
          <w:lang w:eastAsia="en-CA"/>
        </w:rPr>
        <w:t xml:space="preserve"> (actors), and the a</w:t>
      </w:r>
      <w:r w:rsidRPr="003D1397">
        <w:rPr>
          <w:lang w:eastAsia="en-CA"/>
        </w:rPr>
        <w:t>ctions described in the reports that entice or force children into illegal activities</w:t>
      </w:r>
      <w:r w:rsidR="00FA2CED">
        <w:rPr>
          <w:lang w:eastAsia="en-CA"/>
        </w:rPr>
        <w:t xml:space="preserve"> (recruitment strategies)</w:t>
      </w:r>
      <w:r w:rsidRPr="003D1397">
        <w:rPr>
          <w:lang w:eastAsia="en-CA"/>
        </w:rPr>
        <w:t>.</w:t>
      </w:r>
      <w:r w:rsidR="000C2325">
        <w:rPr>
          <w:lang w:eastAsia="en-CA"/>
        </w:rPr>
        <w:t xml:space="preserve"> </w:t>
      </w:r>
    </w:p>
    <w:p w14:paraId="0B10FD04" w14:textId="2522AD58" w:rsidR="000C2325" w:rsidRDefault="573E89DE" w:rsidP="003D1397">
      <w:pPr>
        <w:spacing w:before="240" w:after="240" w:line="360" w:lineRule="auto"/>
        <w:jc w:val="both"/>
        <w:rPr>
          <w:lang w:eastAsia="en-CA"/>
        </w:rPr>
      </w:pPr>
      <w:r w:rsidRPr="003D1397">
        <w:rPr>
          <w:lang w:eastAsia="en-CA"/>
        </w:rPr>
        <w:t xml:space="preserve">The 1753 PDF reports were converted into plain text using two Python libraries: 1) </w:t>
      </w:r>
      <w:proofErr w:type="spellStart"/>
      <w:r w:rsidRPr="003D1397">
        <w:rPr>
          <w:lang w:eastAsia="en-CA"/>
        </w:rPr>
        <w:t>pyPDF</w:t>
      </w:r>
      <w:proofErr w:type="spellEnd"/>
      <w:r w:rsidRPr="003D1397">
        <w:rPr>
          <w:lang w:eastAsia="en-CA"/>
        </w:rPr>
        <w:t>, a toolkit that allows text and metadata extraction from PDF documents</w:t>
      </w:r>
      <w:r w:rsidR="004F1957">
        <w:rPr>
          <w:lang w:eastAsia="en-CA"/>
        </w:rPr>
        <w:t>,</w:t>
      </w:r>
      <w:r w:rsidR="00A541FB">
        <w:rPr>
          <w:rStyle w:val="FootnoteReference"/>
          <w:lang w:eastAsia="en-CA"/>
        </w:rPr>
        <w:footnoteReference w:id="39"/>
      </w:r>
      <w:r w:rsidRPr="003D1397">
        <w:rPr>
          <w:lang w:eastAsia="en-CA"/>
        </w:rPr>
        <w:t xml:space="preserve"> and 2) Tesseract-OCR for Optical Character Recognition on the images included in the reports</w:t>
      </w:r>
      <w:r w:rsidR="004F1957">
        <w:rPr>
          <w:lang w:eastAsia="en-CA"/>
        </w:rPr>
        <w:t>.</w:t>
      </w:r>
      <w:r w:rsidR="00A541FB">
        <w:rPr>
          <w:rStyle w:val="FootnoteReference"/>
          <w:lang w:eastAsia="en-CA"/>
        </w:rPr>
        <w:footnoteReference w:id="40"/>
      </w:r>
      <w:r w:rsidRPr="003D1397">
        <w:rPr>
          <w:lang w:eastAsia="en-CA"/>
        </w:rPr>
        <w:t xml:space="preserve"> Tables and images were transformed into paragraphs while retaining the original sentence structure. </w:t>
      </w:r>
      <w:commentRangeStart w:id="36"/>
      <w:r w:rsidRPr="003D1397">
        <w:rPr>
          <w:lang w:eastAsia="en-CA"/>
        </w:rPr>
        <w:t xml:space="preserve">Five confidential documents were excluded from </w:t>
      </w:r>
      <w:r w:rsidR="00107E87">
        <w:rPr>
          <w:lang w:eastAsia="en-CA"/>
        </w:rPr>
        <w:t xml:space="preserve">the </w:t>
      </w:r>
      <w:r w:rsidRPr="003D1397">
        <w:rPr>
          <w:lang w:eastAsia="en-CA"/>
        </w:rPr>
        <w:t xml:space="preserve">analysis. </w:t>
      </w:r>
      <w:commentRangeEnd w:id="36"/>
      <w:r w:rsidR="000C2325">
        <w:rPr>
          <w:rStyle w:val="CommentReference"/>
        </w:rPr>
        <w:commentReference w:id="36"/>
      </w:r>
      <w:r w:rsidR="00107E87">
        <w:rPr>
          <w:lang w:eastAsia="en-CA"/>
        </w:rPr>
        <w:t>Among the challenges to processing data, we found</w:t>
      </w:r>
      <w:r w:rsidRPr="003D1397">
        <w:rPr>
          <w:lang w:eastAsia="en-CA"/>
        </w:rPr>
        <w:t xml:space="preserve"> reports lack a predetermined format. Critical sections such as Antecedents, Description of the Risk Situation, or Recommendations are in unlikely orders, under different headings, or </w:t>
      </w:r>
      <w:r w:rsidR="00946CF9">
        <w:rPr>
          <w:lang w:eastAsia="en-CA"/>
        </w:rPr>
        <w:t>in different</w:t>
      </w:r>
      <w:r w:rsidRPr="003D1397">
        <w:rPr>
          <w:lang w:eastAsia="en-CA"/>
        </w:rPr>
        <w:t xml:space="preserve"> formats. Unlike structured data, </w:t>
      </w:r>
      <w:r w:rsidR="00946CF9">
        <w:rPr>
          <w:lang w:eastAsia="en-CA"/>
        </w:rPr>
        <w:t xml:space="preserve">no explicit coordinates </w:t>
      </w:r>
      <w:r w:rsidR="000C2325">
        <w:rPr>
          <w:lang w:eastAsia="en-CA"/>
        </w:rPr>
        <w:t>point</w:t>
      </w:r>
      <w:r w:rsidRPr="003D1397">
        <w:rPr>
          <w:lang w:eastAsia="en-CA"/>
        </w:rPr>
        <w:t xml:space="preserve"> to required data attributes. Therefore, NLP methods (Named Entity Recognition, </w:t>
      </w:r>
      <w:r w:rsidR="004F1957">
        <w:rPr>
          <w:lang w:eastAsia="en-CA"/>
        </w:rPr>
        <w:t>N-gram modelling</w:t>
      </w:r>
      <w:r w:rsidRPr="003D1397">
        <w:rPr>
          <w:lang w:eastAsia="en-CA"/>
        </w:rPr>
        <w:t>, and Parts of Speech Tagging) were employed to extract data points by deciphering the language</w:t>
      </w:r>
      <w:r w:rsidR="00356169">
        <w:rPr>
          <w:lang w:eastAsia="en-CA"/>
        </w:rPr>
        <w:t>’</w:t>
      </w:r>
      <w:r w:rsidRPr="003D1397">
        <w:rPr>
          <w:lang w:eastAsia="en-CA"/>
        </w:rPr>
        <w:t xml:space="preserve">s morphological, syntactical, and semantic layers. </w:t>
      </w:r>
    </w:p>
    <w:p w14:paraId="570E6743" w14:textId="25CD322B" w:rsidR="00483822" w:rsidRPr="003D1397" w:rsidRDefault="573E89DE" w:rsidP="000C2325">
      <w:pPr>
        <w:spacing w:before="240" w:after="240" w:line="360" w:lineRule="auto"/>
        <w:jc w:val="both"/>
        <w:rPr>
          <w:lang w:eastAsia="en-CA"/>
        </w:rPr>
      </w:pPr>
      <w:r w:rsidRPr="003D1397">
        <w:rPr>
          <w:lang w:eastAsia="en-CA"/>
        </w:rPr>
        <w:lastRenderedPageBreak/>
        <w:t>To ensure quality and reliability, three steps were taken. First, a spell-checking Python library was used to minimize errors introduced in the conversion from PDF to plain text.</w:t>
      </w:r>
      <w:r w:rsidR="004F1957">
        <w:rPr>
          <w:rStyle w:val="FootnoteReference"/>
          <w:lang w:eastAsia="en-CA"/>
        </w:rPr>
        <w:footnoteReference w:id="41"/>
      </w:r>
      <w:r w:rsidRPr="003D1397">
        <w:rPr>
          <w:lang w:eastAsia="en-CA"/>
        </w:rPr>
        <w:t xml:space="preserve"> Non-matching terms were replaced with relevant suggestions. Second, entities with similar meanings were interchanged with a common term (e.g., replacing different variations of </w:t>
      </w:r>
      <w:r w:rsidR="00356169">
        <w:rPr>
          <w:lang w:eastAsia="en-CA"/>
        </w:rPr>
        <w:t>“</w:t>
      </w:r>
      <w:r w:rsidRPr="003D1397">
        <w:rPr>
          <w:lang w:eastAsia="en-CA"/>
        </w:rPr>
        <w:t>FARC</w:t>
      </w:r>
      <w:r w:rsidR="00356169">
        <w:rPr>
          <w:lang w:eastAsia="en-CA"/>
        </w:rPr>
        <w:t>”</w:t>
      </w:r>
      <w:r w:rsidRPr="003D1397">
        <w:rPr>
          <w:lang w:eastAsia="en-CA"/>
        </w:rPr>
        <w:t xml:space="preserve"> with </w:t>
      </w:r>
      <w:r w:rsidR="00356169">
        <w:rPr>
          <w:lang w:eastAsia="en-CA"/>
        </w:rPr>
        <w:t>“</w:t>
      </w:r>
      <w:r w:rsidRPr="003D1397">
        <w:rPr>
          <w:lang w:eastAsia="en-CA"/>
        </w:rPr>
        <w:t>FARC-EP</w:t>
      </w:r>
      <w:r w:rsidR="00356169">
        <w:rPr>
          <w:lang w:eastAsia="en-CA"/>
        </w:rPr>
        <w:t>”</w:t>
      </w:r>
      <w:r w:rsidRPr="003D1397">
        <w:rPr>
          <w:lang w:eastAsia="en-CA"/>
        </w:rPr>
        <w:t xml:space="preserve">). The ultimate step involved </w:t>
      </w:r>
      <w:commentRangeStart w:id="37"/>
      <w:r w:rsidRPr="003D1397">
        <w:rPr>
          <w:lang w:eastAsia="en-CA"/>
        </w:rPr>
        <w:t xml:space="preserve">lemmatization and stemming </w:t>
      </w:r>
      <w:commentRangeEnd w:id="37"/>
      <w:r w:rsidR="000C2325">
        <w:rPr>
          <w:rStyle w:val="CommentReference"/>
        </w:rPr>
        <w:commentReference w:id="37"/>
      </w:r>
      <w:r w:rsidRPr="003D1397">
        <w:rPr>
          <w:lang w:eastAsia="en-CA"/>
        </w:rPr>
        <w:t>to reduce words to their base forms, enhancing context relevance in analytical models.</w:t>
      </w:r>
      <w:r w:rsidR="000C2325">
        <w:rPr>
          <w:lang w:eastAsia="en-CA"/>
        </w:rPr>
        <w:t xml:space="preserve"> </w:t>
      </w:r>
    </w:p>
    <w:p w14:paraId="3CA78D51" w14:textId="190A9C9F" w:rsidR="00483822" w:rsidRPr="003D1397" w:rsidRDefault="573E89DE" w:rsidP="003D1397">
      <w:pPr>
        <w:spacing w:before="240" w:after="240" w:line="360" w:lineRule="auto"/>
        <w:jc w:val="both"/>
        <w:rPr>
          <w:lang w:eastAsia="en-CA"/>
        </w:rPr>
      </w:pPr>
      <w:r w:rsidRPr="003D1397">
        <w:rPr>
          <w:lang w:eastAsia="en-CA"/>
        </w:rPr>
        <w:t>To extract required data points, our analytical approach employs two NLP subtasks: Named Entity Recognition (NER) and Semi-Supervised Key Phrase Extraction. NER involves recognizing entities placed in the text such as persons, organizations, locations, time expressions, quantities, and monetary values</w:t>
      </w:r>
      <w:r w:rsidR="004F1957">
        <w:rPr>
          <w:lang w:eastAsia="en-CA"/>
        </w:rPr>
        <w:t>.</w:t>
      </w:r>
      <w:r w:rsidR="00A541FB">
        <w:rPr>
          <w:rStyle w:val="FootnoteReference"/>
          <w:lang w:eastAsia="en-CA"/>
        </w:rPr>
        <w:footnoteReference w:id="42"/>
      </w:r>
      <w:r w:rsidRPr="003D1397">
        <w:rPr>
          <w:lang w:eastAsia="en-CA"/>
        </w:rPr>
        <w:t xml:space="preserve"> We utilize the NER model in </w:t>
      </w:r>
      <w:commentRangeStart w:id="38"/>
      <w:r w:rsidRPr="003D1397">
        <w:rPr>
          <w:lang w:eastAsia="en-CA"/>
        </w:rPr>
        <w:t>Spacy</w:t>
      </w:r>
      <w:commentRangeEnd w:id="38"/>
      <w:r w:rsidR="000C2325">
        <w:rPr>
          <w:rStyle w:val="CommentReference"/>
        </w:rPr>
        <w:commentReference w:id="38"/>
      </w:r>
      <w:r w:rsidRPr="003D1397">
        <w:rPr>
          <w:lang w:eastAsia="en-CA"/>
        </w:rPr>
        <w:t>, a state-of-the-art Python library optimized for NLP tasks</w:t>
      </w:r>
      <w:r w:rsidR="004F1957">
        <w:rPr>
          <w:lang w:eastAsia="en-CA"/>
        </w:rPr>
        <w:t>.</w:t>
      </w:r>
      <w:r w:rsidR="00A541FB">
        <w:rPr>
          <w:rStyle w:val="FootnoteReference"/>
          <w:lang w:eastAsia="en-CA"/>
        </w:rPr>
        <w:footnoteReference w:id="43"/>
      </w:r>
      <w:r w:rsidRPr="003D1397">
        <w:rPr>
          <w:lang w:eastAsia="en-CA"/>
        </w:rPr>
        <w:t xml:space="preserve"> This pre-trained model for the Spanish language performs accurately and efficiently, enabling the identification of dates, organizations involved in child </w:t>
      </w:r>
      <w:r w:rsidR="00475A9C">
        <w:rPr>
          <w:lang w:eastAsia="en-CA"/>
        </w:rPr>
        <w:t xml:space="preserve">recruitment and </w:t>
      </w:r>
      <w:r w:rsidRPr="003D1397">
        <w:rPr>
          <w:lang w:eastAsia="en-CA"/>
        </w:rPr>
        <w:t>use, and targeted Colombian departments</w:t>
      </w:r>
      <w:r w:rsidR="004F1957">
        <w:rPr>
          <w:lang w:eastAsia="en-CA"/>
        </w:rPr>
        <w:t>.</w:t>
      </w:r>
      <w:r w:rsidR="00A541FB">
        <w:rPr>
          <w:rStyle w:val="FootnoteReference"/>
          <w:lang w:eastAsia="en-CA"/>
        </w:rPr>
        <w:footnoteReference w:id="44"/>
      </w:r>
      <w:r w:rsidR="004F1957">
        <w:rPr>
          <w:lang w:eastAsia="en-CA"/>
        </w:rPr>
        <w:t xml:space="preserve"> </w:t>
      </w:r>
      <w:r w:rsidRPr="003D1397">
        <w:rPr>
          <w:lang w:eastAsia="en-CA"/>
        </w:rPr>
        <w:t xml:space="preserve">Key Phrase Extraction focused on identifying recruitment and use strategies. It involved extracting significant phrases from segments/sentences where NNAJ is mentioned alongside recruitment and use. An intermediary step involved </w:t>
      </w:r>
      <w:r w:rsidR="00FA2CED">
        <w:rPr>
          <w:lang w:eastAsia="en-CA"/>
        </w:rPr>
        <w:t>the</w:t>
      </w:r>
      <w:r w:rsidR="00FA2CED" w:rsidRPr="003D1397">
        <w:rPr>
          <w:lang w:eastAsia="en-CA"/>
        </w:rPr>
        <w:t xml:space="preserve"> </w:t>
      </w:r>
      <w:r w:rsidRPr="003D1397">
        <w:rPr>
          <w:lang w:eastAsia="en-CA"/>
        </w:rPr>
        <w:t>identification of key phrases aligned with strategies, followed by an automatic approach for the remaining segments. A multimodal network incorporating actors, departments, and strategies was built to extract information on key nodes and their relationships during different periods of the Colombian conflict analyzed in this study.</w:t>
      </w:r>
    </w:p>
    <w:p w14:paraId="02E542EF" w14:textId="77777777" w:rsidR="00483822" w:rsidRPr="003D1397" w:rsidRDefault="573E89DE" w:rsidP="003D1397">
      <w:pPr>
        <w:spacing w:before="240" w:after="240" w:line="360" w:lineRule="auto"/>
        <w:rPr>
          <w:lang w:eastAsia="en-CA"/>
        </w:rPr>
      </w:pPr>
      <w:r w:rsidRPr="003D1397">
        <w:rPr>
          <w:b/>
          <w:bCs/>
          <w:lang w:eastAsia="en-CA"/>
        </w:rPr>
        <w:t>RESULTS </w:t>
      </w:r>
    </w:p>
    <w:p w14:paraId="30456A85" w14:textId="3F81A581" w:rsidR="00483822" w:rsidRPr="003D1397" w:rsidRDefault="00483822" w:rsidP="00E63BB2">
      <w:pPr>
        <w:pStyle w:val="ListParagraph"/>
        <w:numPr>
          <w:ilvl w:val="0"/>
          <w:numId w:val="3"/>
        </w:numPr>
        <w:spacing w:before="240" w:after="240" w:line="360" w:lineRule="auto"/>
        <w:jc w:val="both"/>
        <w:rPr>
          <w:lang w:eastAsia="en-CA"/>
        </w:rPr>
      </w:pPr>
      <w:r w:rsidRPr="00E63BB2">
        <w:rPr>
          <w:b/>
          <w:bCs/>
          <w:i/>
          <w:iCs/>
          <w:lang w:eastAsia="en-CA"/>
        </w:rPr>
        <w:t>The Actors Across Time</w:t>
      </w:r>
    </w:p>
    <w:p w14:paraId="721443C9" w14:textId="5FAE16C7" w:rsidR="00483822" w:rsidRPr="003D1397" w:rsidRDefault="000F4646" w:rsidP="003D1397">
      <w:pPr>
        <w:spacing w:before="240" w:after="240" w:line="360" w:lineRule="auto"/>
        <w:jc w:val="both"/>
        <w:rPr>
          <w:lang w:eastAsia="en-CA"/>
        </w:rPr>
      </w:pPr>
      <w:r>
        <w:rPr>
          <w:lang w:eastAsia="en-CA"/>
        </w:rPr>
        <w:t>V</w:t>
      </w:r>
      <w:r w:rsidR="00483822" w:rsidRPr="003D1397">
        <w:rPr>
          <w:lang w:eastAsia="en-CA"/>
        </w:rPr>
        <w:t xml:space="preserve">arious </w:t>
      </w:r>
      <w:r>
        <w:rPr>
          <w:lang w:eastAsia="en-CA"/>
        </w:rPr>
        <w:t>actors --</w:t>
      </w:r>
      <w:r w:rsidR="009F11DA" w:rsidRPr="003D1397">
        <w:rPr>
          <w:lang w:eastAsia="en-CA"/>
        </w:rPr>
        <w:t>guerrillas, paramilitaries, strongholds, dissidents, and localized armed groups</w:t>
      </w:r>
      <w:r>
        <w:rPr>
          <w:lang w:eastAsia="en-CA"/>
        </w:rPr>
        <w:t xml:space="preserve"> --</w:t>
      </w:r>
      <w:r w:rsidR="009F11DA">
        <w:rPr>
          <w:lang w:eastAsia="en-CA"/>
        </w:rPr>
        <w:t xml:space="preserve"> </w:t>
      </w:r>
      <w:r w:rsidR="00483822" w:rsidRPr="003D1397">
        <w:rPr>
          <w:lang w:eastAsia="en-CA"/>
        </w:rPr>
        <w:t>employ different strategies for using and recruiting minors</w:t>
      </w:r>
      <w:r>
        <w:rPr>
          <w:lang w:eastAsia="en-CA"/>
        </w:rPr>
        <w:t xml:space="preserve">.  </w:t>
      </w:r>
      <w:r w:rsidR="009F11DA">
        <w:rPr>
          <w:lang w:eastAsia="en-CA"/>
        </w:rPr>
        <w:t xml:space="preserve">Historical </w:t>
      </w:r>
      <w:r w:rsidR="00483822" w:rsidRPr="003D1397">
        <w:rPr>
          <w:lang w:eastAsia="en-CA"/>
        </w:rPr>
        <w:t>and geographic</w:t>
      </w:r>
      <w:r w:rsidR="009F11DA">
        <w:rPr>
          <w:lang w:eastAsia="en-CA"/>
        </w:rPr>
        <w:t>al</w:t>
      </w:r>
      <w:r w:rsidR="00483822" w:rsidRPr="003D1397">
        <w:rPr>
          <w:lang w:eastAsia="en-CA"/>
        </w:rPr>
        <w:t xml:space="preserve"> context </w:t>
      </w:r>
      <w:r w:rsidR="009F11DA">
        <w:rPr>
          <w:lang w:eastAsia="en-CA"/>
        </w:rPr>
        <w:t>also</w:t>
      </w:r>
      <w:r w:rsidR="009F11DA" w:rsidRPr="003D1397">
        <w:rPr>
          <w:lang w:eastAsia="en-CA"/>
        </w:rPr>
        <w:t xml:space="preserve"> </w:t>
      </w:r>
      <w:r w:rsidR="009F11DA">
        <w:rPr>
          <w:lang w:eastAsia="en-CA"/>
        </w:rPr>
        <w:t>influence</w:t>
      </w:r>
      <w:r w:rsidR="009F11DA" w:rsidRPr="003D1397">
        <w:rPr>
          <w:lang w:eastAsia="en-CA"/>
        </w:rPr>
        <w:t xml:space="preserve"> </w:t>
      </w:r>
      <w:proofErr w:type="gramStart"/>
      <w:r w:rsidR="00483822" w:rsidRPr="003D1397">
        <w:rPr>
          <w:lang w:eastAsia="en-CA"/>
        </w:rPr>
        <w:t xml:space="preserve">the </w:t>
      </w:r>
      <w:r w:rsidRPr="003D1397">
        <w:rPr>
          <w:lang w:eastAsia="en-CA"/>
        </w:rPr>
        <w:t xml:space="preserve"> </w:t>
      </w:r>
      <w:r w:rsidR="00483822" w:rsidRPr="003D1397">
        <w:rPr>
          <w:lang w:eastAsia="en-CA"/>
        </w:rPr>
        <w:t>tactics</w:t>
      </w:r>
      <w:proofErr w:type="gramEnd"/>
      <w:r w:rsidR="00483822" w:rsidRPr="003D1397">
        <w:rPr>
          <w:lang w:eastAsia="en-CA"/>
        </w:rPr>
        <w:t xml:space="preserve"> </w:t>
      </w:r>
      <w:r>
        <w:rPr>
          <w:lang w:eastAsia="en-CA"/>
        </w:rPr>
        <w:t xml:space="preserve">of actors </w:t>
      </w:r>
      <w:r w:rsidR="00483822" w:rsidRPr="003D1397">
        <w:rPr>
          <w:lang w:eastAsia="en-CA"/>
        </w:rPr>
        <w:t xml:space="preserve">to recruit and use minors. This argument will be explored in more detail in forthcoming sections after </w:t>
      </w:r>
      <w:r w:rsidR="009F11DA">
        <w:rPr>
          <w:lang w:eastAsia="en-CA"/>
        </w:rPr>
        <w:t xml:space="preserve">presenting the different profiles of each </w:t>
      </w:r>
      <w:r w:rsidR="0053759E">
        <w:rPr>
          <w:lang w:eastAsia="en-CA"/>
        </w:rPr>
        <w:t xml:space="preserve">group category. </w:t>
      </w:r>
    </w:p>
    <w:p w14:paraId="0E797434" w14:textId="28496565" w:rsidR="00483822" w:rsidRPr="003D1397" w:rsidRDefault="573E89DE" w:rsidP="003D1397">
      <w:pPr>
        <w:spacing w:line="360" w:lineRule="auto"/>
        <w:jc w:val="both"/>
        <w:rPr>
          <w:lang w:eastAsia="en-CA"/>
        </w:rPr>
      </w:pPr>
      <w:r w:rsidRPr="003D1397">
        <w:rPr>
          <w:lang w:eastAsia="en-CA"/>
        </w:rPr>
        <w:lastRenderedPageBreak/>
        <w:t xml:space="preserve">Guerrillas are left-wing armed groups with communist ideologies </w:t>
      </w:r>
      <w:r w:rsidR="000F4646">
        <w:rPr>
          <w:lang w:eastAsia="en-CA"/>
        </w:rPr>
        <w:t>which</w:t>
      </w:r>
      <w:r w:rsidR="000F4646" w:rsidRPr="003D1397">
        <w:rPr>
          <w:lang w:eastAsia="en-CA"/>
        </w:rPr>
        <w:t xml:space="preserve"> </w:t>
      </w:r>
      <w:r w:rsidRPr="003D1397">
        <w:rPr>
          <w:lang w:eastAsia="en-CA"/>
        </w:rPr>
        <w:t>emerged during the Cold War</w:t>
      </w:r>
      <w:r w:rsidR="000F4646">
        <w:rPr>
          <w:lang w:eastAsia="en-CA"/>
        </w:rPr>
        <w:t>. They</w:t>
      </w:r>
      <w:r w:rsidRPr="003D1397">
        <w:rPr>
          <w:lang w:eastAsia="en-CA"/>
        </w:rPr>
        <w:t xml:space="preserve"> </w:t>
      </w:r>
      <w:proofErr w:type="gramStart"/>
      <w:r w:rsidR="000F4646" w:rsidRPr="003D1397">
        <w:rPr>
          <w:lang w:eastAsia="en-CA"/>
        </w:rPr>
        <w:t>aim</w:t>
      </w:r>
      <w:r w:rsidR="000F4646">
        <w:rPr>
          <w:lang w:eastAsia="en-CA"/>
        </w:rPr>
        <w:t xml:space="preserve"> </w:t>
      </w:r>
      <w:r w:rsidR="000F4646" w:rsidRPr="003D1397">
        <w:rPr>
          <w:lang w:eastAsia="en-CA"/>
        </w:rPr>
        <w:t xml:space="preserve"> </w:t>
      </w:r>
      <w:r w:rsidRPr="003D1397">
        <w:rPr>
          <w:lang w:eastAsia="en-CA"/>
        </w:rPr>
        <w:t>to</w:t>
      </w:r>
      <w:proofErr w:type="gramEnd"/>
      <w:r w:rsidRPr="003D1397">
        <w:rPr>
          <w:lang w:eastAsia="en-CA"/>
        </w:rPr>
        <w:t xml:space="preserve"> redistribute socio-economic and political power</w:t>
      </w:r>
      <w:r w:rsidR="004F1957">
        <w:rPr>
          <w:lang w:eastAsia="en-CA"/>
        </w:rPr>
        <w:t>.</w:t>
      </w:r>
      <w:r w:rsidR="00A541FB">
        <w:rPr>
          <w:rStyle w:val="FootnoteReference"/>
          <w:lang w:eastAsia="en-CA"/>
        </w:rPr>
        <w:footnoteReference w:id="45"/>
      </w:r>
      <w:r w:rsidRPr="003D1397">
        <w:rPr>
          <w:lang w:eastAsia="en-CA"/>
        </w:rPr>
        <w:t xml:space="preserve"> Guerrilla groups in Colombia, the FARC-EP, and the National Liberation Army (ELN) are prominent actors in this category. Debates have arisen regarding the validity of their social justice discourse </w:t>
      </w:r>
      <w:bookmarkStart w:id="39" w:name="_Int_ExNNRt9v"/>
      <w:r w:rsidRPr="003D1397">
        <w:rPr>
          <w:lang w:eastAsia="en-CA"/>
        </w:rPr>
        <w:t>in light of</w:t>
      </w:r>
      <w:bookmarkEnd w:id="39"/>
      <w:r w:rsidRPr="003D1397">
        <w:rPr>
          <w:lang w:eastAsia="en-CA"/>
        </w:rPr>
        <w:t xml:space="preserve"> the casualties and victims resulting from their actions, particularly following the end of the Cold War and the events of 9/11.</w:t>
      </w:r>
    </w:p>
    <w:p w14:paraId="646B9DDE" w14:textId="0F600A7E" w:rsidR="00483822" w:rsidRPr="003D1397" w:rsidRDefault="573E89DE" w:rsidP="003D1397">
      <w:pPr>
        <w:spacing w:before="240" w:after="240" w:line="360" w:lineRule="auto"/>
        <w:jc w:val="both"/>
        <w:rPr>
          <w:lang w:eastAsia="en-CA"/>
        </w:rPr>
      </w:pPr>
      <w:r w:rsidRPr="003D1397">
        <w:rPr>
          <w:lang w:eastAsia="en-CA"/>
        </w:rPr>
        <w:t xml:space="preserve">Paramilitary groups, in contrast to guerrillas, formed a unified counter-insurgent front comprising various factions across Colombia. </w:t>
      </w:r>
      <w:r w:rsidR="000F4646">
        <w:rPr>
          <w:lang w:eastAsia="en-CA"/>
        </w:rPr>
        <w:t>On the other hand, l</w:t>
      </w:r>
      <w:r w:rsidRPr="003D1397">
        <w:rPr>
          <w:lang w:eastAsia="en-CA"/>
        </w:rPr>
        <w:t xml:space="preserve">ike guerrillas, they </w:t>
      </w:r>
      <w:r w:rsidR="000F4646">
        <w:rPr>
          <w:lang w:eastAsia="en-CA"/>
        </w:rPr>
        <w:t>are characterized by</w:t>
      </w:r>
      <w:r w:rsidR="000F4646" w:rsidRPr="003D1397">
        <w:rPr>
          <w:lang w:eastAsia="en-CA"/>
        </w:rPr>
        <w:t xml:space="preserve"> </w:t>
      </w:r>
      <w:r w:rsidRPr="003D1397">
        <w:rPr>
          <w:lang w:eastAsia="en-CA"/>
        </w:rPr>
        <w:t xml:space="preserve">large combatant groups and weaponry. The </w:t>
      </w:r>
      <w:r w:rsidR="00483602">
        <w:rPr>
          <w:lang w:eastAsia="en-CA"/>
        </w:rPr>
        <w:t>AUC, for example,</w:t>
      </w:r>
      <w:r w:rsidRPr="003D1397">
        <w:rPr>
          <w:lang w:eastAsia="en-CA"/>
        </w:rPr>
        <w:t xml:space="preserve"> united multiple </w:t>
      </w:r>
      <w:r w:rsidR="0053759E">
        <w:rPr>
          <w:lang w:eastAsia="en-CA"/>
        </w:rPr>
        <w:t>auto-</w:t>
      </w:r>
      <w:proofErr w:type="spellStart"/>
      <w:r w:rsidR="0053759E">
        <w:rPr>
          <w:lang w:eastAsia="en-CA"/>
        </w:rPr>
        <w:t>defence</w:t>
      </w:r>
      <w:proofErr w:type="spellEnd"/>
      <w:r w:rsidRPr="003D1397">
        <w:rPr>
          <w:lang w:eastAsia="en-CA"/>
        </w:rPr>
        <w:t xml:space="preserve"> </w:t>
      </w:r>
      <w:r w:rsidR="00483602">
        <w:rPr>
          <w:lang w:eastAsia="en-CA"/>
        </w:rPr>
        <w:t>b</w:t>
      </w:r>
      <w:r w:rsidRPr="003D1397">
        <w:rPr>
          <w:lang w:eastAsia="en-CA"/>
        </w:rPr>
        <w:t>locks</w:t>
      </w:r>
      <w:r w:rsidR="00483602">
        <w:rPr>
          <w:lang w:eastAsia="en-CA"/>
        </w:rPr>
        <w:t xml:space="preserve"> around the country</w:t>
      </w:r>
      <w:r w:rsidR="000F4646">
        <w:rPr>
          <w:lang w:eastAsia="en-CA"/>
        </w:rPr>
        <w:t>;</w:t>
      </w:r>
      <w:r w:rsidR="00A541FB">
        <w:rPr>
          <w:rStyle w:val="FootnoteReference"/>
          <w:lang w:eastAsia="en-CA"/>
        </w:rPr>
        <w:footnoteReference w:id="46"/>
      </w:r>
      <w:r w:rsidR="0053759E">
        <w:rPr>
          <w:lang w:eastAsia="en-CA"/>
        </w:rPr>
        <w:t xml:space="preserve"> </w:t>
      </w:r>
      <w:r w:rsidR="000F4646">
        <w:rPr>
          <w:lang w:eastAsia="en-CA"/>
        </w:rPr>
        <w:t xml:space="preserve">and </w:t>
      </w:r>
      <w:r w:rsidRPr="003D1397">
        <w:rPr>
          <w:lang w:eastAsia="en-CA"/>
        </w:rPr>
        <w:t xml:space="preserve">financed their operations through contributions from targeted wealthy livestock farmers and </w:t>
      </w:r>
      <w:r w:rsidR="00483602">
        <w:rPr>
          <w:lang w:eastAsia="en-CA"/>
        </w:rPr>
        <w:t>participation</w:t>
      </w:r>
      <w:r w:rsidR="00483602" w:rsidRPr="003D1397">
        <w:rPr>
          <w:lang w:eastAsia="en-CA"/>
        </w:rPr>
        <w:t xml:space="preserve"> </w:t>
      </w:r>
      <w:r w:rsidRPr="003D1397">
        <w:rPr>
          <w:lang w:eastAsia="en-CA"/>
        </w:rPr>
        <w:t>in drug trafficking</w:t>
      </w:r>
      <w:r w:rsidR="004F1957">
        <w:rPr>
          <w:lang w:eastAsia="en-CA"/>
        </w:rPr>
        <w:t>.</w:t>
      </w:r>
      <w:r w:rsidR="00A541FB">
        <w:rPr>
          <w:rStyle w:val="FootnoteReference"/>
          <w:lang w:eastAsia="en-CA"/>
        </w:rPr>
        <w:footnoteReference w:id="47"/>
      </w:r>
      <w:r w:rsidR="004F1957">
        <w:rPr>
          <w:lang w:eastAsia="en-CA"/>
        </w:rPr>
        <w:t xml:space="preserve"> </w:t>
      </w:r>
      <w:r w:rsidRPr="003D1397">
        <w:rPr>
          <w:lang w:eastAsia="en-CA"/>
        </w:rPr>
        <w:t xml:space="preserve">Collaboration between paramilitaries and the Colombian Army has sparked debates </w:t>
      </w:r>
      <w:r w:rsidR="0053759E">
        <w:rPr>
          <w:lang w:eastAsia="en-CA"/>
        </w:rPr>
        <w:t xml:space="preserve">and investigations </w:t>
      </w:r>
      <w:r w:rsidRPr="003D1397">
        <w:rPr>
          <w:lang w:eastAsia="en-CA"/>
        </w:rPr>
        <w:t xml:space="preserve">due to </w:t>
      </w:r>
      <w:r w:rsidR="000F4646">
        <w:rPr>
          <w:lang w:eastAsia="en-CA"/>
        </w:rPr>
        <w:t>the commission of grave</w:t>
      </w:r>
      <w:r w:rsidR="000F4646" w:rsidRPr="003D1397">
        <w:rPr>
          <w:lang w:eastAsia="en-CA"/>
        </w:rPr>
        <w:t xml:space="preserve"> </w:t>
      </w:r>
      <w:r w:rsidRPr="003D1397">
        <w:rPr>
          <w:lang w:eastAsia="en-CA"/>
        </w:rPr>
        <w:t xml:space="preserve">violations of </w:t>
      </w:r>
      <w:r w:rsidR="001141CD">
        <w:rPr>
          <w:lang w:eastAsia="en-CA"/>
        </w:rPr>
        <w:t xml:space="preserve">international </w:t>
      </w:r>
      <w:r w:rsidRPr="003D1397">
        <w:rPr>
          <w:lang w:eastAsia="en-CA"/>
        </w:rPr>
        <w:t>humanitarian law.</w:t>
      </w:r>
      <w:r w:rsidR="00DA649E">
        <w:rPr>
          <w:rStyle w:val="FootnoteReference"/>
          <w:lang w:eastAsia="en-CA"/>
        </w:rPr>
        <w:footnoteReference w:id="48"/>
      </w:r>
      <w:r w:rsidRPr="003D1397">
        <w:rPr>
          <w:lang w:eastAsia="en-CA"/>
        </w:rPr>
        <w:t xml:space="preserve"> </w:t>
      </w:r>
    </w:p>
    <w:p w14:paraId="0F944995" w14:textId="76D9F0D6" w:rsidR="00483822" w:rsidRPr="003D1397" w:rsidRDefault="573E89DE" w:rsidP="003D1397">
      <w:pPr>
        <w:spacing w:before="240" w:after="240" w:line="360" w:lineRule="auto"/>
        <w:jc w:val="both"/>
        <w:rPr>
          <w:lang w:eastAsia="en-CA"/>
        </w:rPr>
      </w:pPr>
      <w:r w:rsidRPr="003D1397">
        <w:rPr>
          <w:lang w:eastAsia="en-CA"/>
        </w:rPr>
        <w:t>The Strongholds category encompasses armed groups that emerged after the Justice &amp; Peace process</w:t>
      </w:r>
      <w:ins w:id="40" w:author="Microsoft Office User" w:date="2024-04-01T14:38:00Z">
        <w:r w:rsidR="005F4C44">
          <w:rPr>
            <w:lang w:eastAsia="en-CA"/>
          </w:rPr>
          <w:t xml:space="preserve"> in 2005</w:t>
        </w:r>
      </w:ins>
      <w:r w:rsidRPr="003D1397">
        <w:rPr>
          <w:lang w:eastAsia="en-CA"/>
        </w:rPr>
        <w:t xml:space="preserve">, such as Los </w:t>
      </w:r>
      <w:proofErr w:type="spellStart"/>
      <w:r w:rsidRPr="003D1397">
        <w:rPr>
          <w:lang w:eastAsia="en-CA"/>
        </w:rPr>
        <w:t>Rastrojos</w:t>
      </w:r>
      <w:proofErr w:type="spellEnd"/>
      <w:r w:rsidRPr="003D1397">
        <w:rPr>
          <w:lang w:eastAsia="en-CA"/>
        </w:rPr>
        <w:t xml:space="preserve">, </w:t>
      </w:r>
      <w:proofErr w:type="spellStart"/>
      <w:r w:rsidRPr="003D1397">
        <w:rPr>
          <w:lang w:eastAsia="en-CA"/>
        </w:rPr>
        <w:t>Águilas</w:t>
      </w:r>
      <w:proofErr w:type="spellEnd"/>
      <w:r w:rsidRPr="003D1397">
        <w:rPr>
          <w:lang w:eastAsia="en-CA"/>
        </w:rPr>
        <w:t xml:space="preserve"> Negras, </w:t>
      </w:r>
      <w:proofErr w:type="spellStart"/>
      <w:r w:rsidRPr="003D1397">
        <w:rPr>
          <w:lang w:eastAsia="en-CA"/>
        </w:rPr>
        <w:t>Gaitanistas</w:t>
      </w:r>
      <w:proofErr w:type="spellEnd"/>
      <w:r w:rsidRPr="003D1397">
        <w:rPr>
          <w:lang w:eastAsia="en-CA"/>
        </w:rPr>
        <w:t xml:space="preserve"> Self-Defense Forces of Colombia, Los </w:t>
      </w:r>
      <w:proofErr w:type="spellStart"/>
      <w:r w:rsidRPr="003D1397">
        <w:rPr>
          <w:lang w:eastAsia="en-CA"/>
        </w:rPr>
        <w:t>Urabeños</w:t>
      </w:r>
      <w:proofErr w:type="spellEnd"/>
      <w:r w:rsidRPr="003D1397">
        <w:rPr>
          <w:lang w:eastAsia="en-CA"/>
        </w:rPr>
        <w:t xml:space="preserve">, and The Gulf Clan. These groups primarily focus on economic control, </w:t>
      </w:r>
      <w:r w:rsidR="000F4646">
        <w:rPr>
          <w:lang w:eastAsia="en-CA"/>
        </w:rPr>
        <w:t>notably</w:t>
      </w:r>
      <w:r w:rsidR="000F4646" w:rsidRPr="003D1397">
        <w:rPr>
          <w:lang w:eastAsia="en-CA"/>
        </w:rPr>
        <w:t xml:space="preserve"> </w:t>
      </w:r>
      <w:r w:rsidRPr="003D1397">
        <w:rPr>
          <w:lang w:eastAsia="en-CA"/>
        </w:rPr>
        <w:t>in drug trafficking and other illicit activities. They often establish close relationships with political families and entrepreneurs at local and regional levels</w:t>
      </w:r>
      <w:r w:rsidR="000F4646">
        <w:rPr>
          <w:lang w:eastAsia="en-CA"/>
        </w:rPr>
        <w:t xml:space="preserve">. They exert </w:t>
      </w:r>
      <w:r w:rsidRPr="003D1397">
        <w:rPr>
          <w:lang w:eastAsia="en-CA"/>
        </w:rPr>
        <w:t>influence on political outcomes through campaign financing, vote buying, and imposing codes of conduct on the civilian population,</w:t>
      </w:r>
      <w:r w:rsidR="000F4646">
        <w:rPr>
          <w:lang w:eastAsia="en-CA"/>
        </w:rPr>
        <w:t xml:space="preserve"> in a fashion</w:t>
      </w:r>
      <w:r w:rsidRPr="003D1397">
        <w:rPr>
          <w:lang w:eastAsia="en-CA"/>
        </w:rPr>
        <w:t xml:space="preserve"> </w:t>
      </w:r>
      <w:bookmarkStart w:id="41" w:name="_Int_NjP7qlI9"/>
      <w:r w:rsidRPr="003D1397">
        <w:rPr>
          <w:lang w:eastAsia="en-CA"/>
        </w:rPr>
        <w:t>similar to</w:t>
      </w:r>
      <w:bookmarkEnd w:id="41"/>
      <w:r w:rsidRPr="003D1397">
        <w:rPr>
          <w:lang w:eastAsia="en-CA"/>
        </w:rPr>
        <w:t xml:space="preserve"> paramilitaries and guerrillas during the late 20th and early 21st centuries</w:t>
      </w:r>
      <w:r w:rsidR="004F1957">
        <w:rPr>
          <w:lang w:eastAsia="en-CA"/>
        </w:rPr>
        <w:t>.</w:t>
      </w:r>
      <w:r w:rsidR="00A662B0">
        <w:rPr>
          <w:rStyle w:val="FootnoteReference"/>
          <w:lang w:eastAsia="en-CA"/>
        </w:rPr>
        <w:footnoteReference w:id="49"/>
      </w:r>
      <w:r w:rsidR="000F4646" w:rsidRPr="000F4646">
        <w:rPr>
          <w:lang w:val="en"/>
        </w:rPr>
        <w:t xml:space="preserve"> </w:t>
      </w:r>
      <w:r w:rsidR="000F4646">
        <w:rPr>
          <w:lang w:val="en"/>
        </w:rPr>
        <w:t>Strongholds</w:t>
      </w:r>
      <w:r w:rsidR="000F4646" w:rsidRPr="00A662B0">
        <w:rPr>
          <w:lang w:val="en"/>
        </w:rPr>
        <w:t xml:space="preserve">, as paramilitaries, rarely confront the Colombian Army, but </w:t>
      </w:r>
      <w:r w:rsidR="000F4646">
        <w:rPr>
          <w:lang w:val="en"/>
        </w:rPr>
        <w:t>are distinguishable because of</w:t>
      </w:r>
      <w:r w:rsidR="000F4646" w:rsidRPr="00A662B0">
        <w:rPr>
          <w:lang w:val="en"/>
        </w:rPr>
        <w:t xml:space="preserve"> their operational organization. We chose Strongholds to name this conglomerate of groups to distant our analysis from the Colombian institutional jargon, as these groups have been labeled as neo-paramilitaries, post-demobilized AUC groups, and </w:t>
      </w:r>
      <w:proofErr w:type="spellStart"/>
      <w:r w:rsidR="000F4646" w:rsidRPr="00A662B0">
        <w:rPr>
          <w:lang w:val="en"/>
        </w:rPr>
        <w:t>Bacrim</w:t>
      </w:r>
      <w:proofErr w:type="spellEnd"/>
      <w:r w:rsidR="000F4646" w:rsidRPr="00A662B0">
        <w:rPr>
          <w:lang w:val="en"/>
        </w:rPr>
        <w:t xml:space="preserve"> at their </w:t>
      </w:r>
      <w:r w:rsidR="000F4646" w:rsidRPr="00A662B0">
        <w:rPr>
          <w:lang w:val="en"/>
        </w:rPr>
        <w:lastRenderedPageBreak/>
        <w:t xml:space="preserve">earlier stages (Criminal Bands). All labels bear a political charge that vindicates them, or not, as </w:t>
      </w:r>
      <w:proofErr w:type="gramStart"/>
      <w:r w:rsidR="000F4646" w:rsidRPr="00A662B0">
        <w:rPr>
          <w:lang w:val="en"/>
        </w:rPr>
        <w:t>actors</w:t>
      </w:r>
      <w:proofErr w:type="gramEnd"/>
      <w:r w:rsidR="000F4646" w:rsidRPr="00A662B0">
        <w:rPr>
          <w:lang w:val="en"/>
        </w:rPr>
        <w:t xml:space="preserve"> part of the Colombian conflict and, in consequence, have effects on their victims’ rights.</w:t>
      </w:r>
    </w:p>
    <w:p w14:paraId="46D79D3D" w14:textId="6BE24D43" w:rsidR="00483822" w:rsidRPr="003D1397" w:rsidRDefault="00483822" w:rsidP="003D1397">
      <w:pPr>
        <w:spacing w:before="240" w:after="240" w:line="360" w:lineRule="auto"/>
        <w:jc w:val="both"/>
        <w:rPr>
          <w:lang w:eastAsia="en-CA"/>
        </w:rPr>
      </w:pPr>
      <w:r w:rsidRPr="003D1397">
        <w:rPr>
          <w:lang w:eastAsia="en-CA"/>
        </w:rPr>
        <w:t xml:space="preserve">FARC Dissidents </w:t>
      </w:r>
      <w:r w:rsidR="000F4646">
        <w:rPr>
          <w:lang w:eastAsia="en-CA"/>
        </w:rPr>
        <w:t>comprise</w:t>
      </w:r>
      <w:r w:rsidR="000F4646" w:rsidRPr="003D1397">
        <w:rPr>
          <w:lang w:eastAsia="en-CA"/>
        </w:rPr>
        <w:t xml:space="preserve"> </w:t>
      </w:r>
      <w:r w:rsidRPr="003D1397">
        <w:rPr>
          <w:lang w:eastAsia="en-CA"/>
        </w:rPr>
        <w:t>a group of small factions that emerged after the Havana Accord between the guerrilla</w:t>
      </w:r>
      <w:r w:rsidR="000F4646">
        <w:rPr>
          <w:lang w:eastAsia="en-CA"/>
        </w:rPr>
        <w:t>s</w:t>
      </w:r>
      <w:r w:rsidRPr="003D1397">
        <w:rPr>
          <w:lang w:eastAsia="en-CA"/>
        </w:rPr>
        <w:t xml:space="preserve"> and the Colombian government. This category includes peace accord spoilers and rearmed</w:t>
      </w:r>
      <w:r w:rsidR="0053759E">
        <w:rPr>
          <w:lang w:eastAsia="en-CA"/>
        </w:rPr>
        <w:t xml:space="preserve"> combatants</w:t>
      </w:r>
      <w:r w:rsidRPr="003D1397">
        <w:rPr>
          <w:lang w:eastAsia="en-CA"/>
        </w:rPr>
        <w:t xml:space="preserve">. </w:t>
      </w:r>
      <w:r w:rsidR="002701C5">
        <w:rPr>
          <w:lang w:eastAsia="en-CA"/>
        </w:rPr>
        <w:t xml:space="preserve">There are over 30 new fronts of dissidents </w:t>
      </w:r>
      <w:r w:rsidR="000879F3">
        <w:rPr>
          <w:lang w:eastAsia="en-CA"/>
        </w:rPr>
        <w:t>across</w:t>
      </w:r>
      <w:r w:rsidR="002701C5">
        <w:rPr>
          <w:lang w:eastAsia="en-CA"/>
        </w:rPr>
        <w:t xml:space="preserve"> the country </w:t>
      </w:r>
      <w:r w:rsidR="000879F3">
        <w:rPr>
          <w:lang w:eastAsia="en-CA"/>
        </w:rPr>
        <w:t xml:space="preserve">that are either independent or under the leadership </w:t>
      </w:r>
      <w:r w:rsidR="005F4C44">
        <w:rPr>
          <w:lang w:eastAsia="en-CA"/>
        </w:rPr>
        <w:t xml:space="preserve">of </w:t>
      </w:r>
      <w:r w:rsidR="000879F3">
        <w:rPr>
          <w:lang w:eastAsia="en-CA"/>
        </w:rPr>
        <w:t xml:space="preserve">Ivan Márquez, </w:t>
      </w:r>
      <w:proofErr w:type="spellStart"/>
      <w:r w:rsidR="000879F3">
        <w:rPr>
          <w:lang w:eastAsia="en-CA"/>
        </w:rPr>
        <w:t>Gentil</w:t>
      </w:r>
      <w:proofErr w:type="spellEnd"/>
      <w:r w:rsidR="000879F3">
        <w:rPr>
          <w:lang w:eastAsia="en-CA"/>
        </w:rPr>
        <w:t xml:space="preserve"> Duarte, or </w:t>
      </w:r>
      <w:proofErr w:type="spellStart"/>
      <w:r w:rsidR="000879F3">
        <w:rPr>
          <w:lang w:eastAsia="en-CA"/>
        </w:rPr>
        <w:t>Comando</w:t>
      </w:r>
      <w:proofErr w:type="spellEnd"/>
      <w:r w:rsidR="000879F3">
        <w:rPr>
          <w:lang w:eastAsia="en-CA"/>
        </w:rPr>
        <w:t xml:space="preserve"> </w:t>
      </w:r>
      <w:proofErr w:type="spellStart"/>
      <w:r w:rsidR="000879F3">
        <w:rPr>
          <w:lang w:eastAsia="en-CA"/>
        </w:rPr>
        <w:t>Coordinador</w:t>
      </w:r>
      <w:proofErr w:type="spellEnd"/>
      <w:r w:rsidR="000879F3">
        <w:rPr>
          <w:lang w:eastAsia="en-CA"/>
        </w:rPr>
        <w:t xml:space="preserve"> de </w:t>
      </w:r>
      <w:proofErr w:type="spellStart"/>
      <w:r w:rsidR="000879F3">
        <w:rPr>
          <w:lang w:eastAsia="en-CA"/>
        </w:rPr>
        <w:t>Occidente</w:t>
      </w:r>
      <w:proofErr w:type="spellEnd"/>
      <w:r w:rsidR="000879F3">
        <w:rPr>
          <w:lang w:eastAsia="en-CA"/>
        </w:rPr>
        <w:t xml:space="preserve"> (CCO). </w:t>
      </w:r>
      <w:r w:rsidRPr="003D1397">
        <w:rPr>
          <w:lang w:eastAsia="en-CA"/>
        </w:rPr>
        <w:t>The power struggle between these dissident groups affects rural areas, such as southern municipalities in Tolima, Cauca, and Caquetá, with the civilian population caught in the middle as various factions claim legitimacy as successors to FARC.</w:t>
      </w:r>
    </w:p>
    <w:p w14:paraId="58B80B45" w14:textId="511D28C9" w:rsidR="00483822" w:rsidRPr="003D1397" w:rsidRDefault="573E89DE" w:rsidP="003D1397">
      <w:pPr>
        <w:spacing w:before="240" w:after="240" w:line="360" w:lineRule="auto"/>
        <w:jc w:val="both"/>
        <w:rPr>
          <w:lang w:eastAsia="en-CA"/>
        </w:rPr>
      </w:pPr>
      <w:r w:rsidRPr="003D1397">
        <w:rPr>
          <w:lang w:eastAsia="en-CA"/>
        </w:rPr>
        <w:t xml:space="preserve">The final category encompasses Localized Armed Groups, which operate within smaller geographical </w:t>
      </w:r>
      <w:r w:rsidR="000F4646">
        <w:rPr>
          <w:lang w:eastAsia="en-CA"/>
        </w:rPr>
        <w:t>remits</w:t>
      </w:r>
      <w:r w:rsidR="000F4646" w:rsidRPr="003D1397">
        <w:rPr>
          <w:lang w:eastAsia="en-CA"/>
        </w:rPr>
        <w:t xml:space="preserve"> </w:t>
      </w:r>
      <w:r w:rsidRPr="003D1397">
        <w:rPr>
          <w:lang w:eastAsia="en-CA"/>
        </w:rPr>
        <w:t xml:space="preserve">and focus on controlling urban-level illegal economies such as drug trade and human trafficking. </w:t>
      </w:r>
      <w:proofErr w:type="spellStart"/>
      <w:r w:rsidRPr="003D1397">
        <w:rPr>
          <w:lang w:val="es-ES" w:eastAsia="en-CA"/>
        </w:rPr>
        <w:t>Actors</w:t>
      </w:r>
      <w:proofErr w:type="spellEnd"/>
      <w:r w:rsidRPr="003D1397">
        <w:rPr>
          <w:lang w:val="es-ES" w:eastAsia="en-CA"/>
        </w:rPr>
        <w:t xml:space="preserve"> in </w:t>
      </w:r>
      <w:proofErr w:type="spellStart"/>
      <w:r w:rsidRPr="003D1397">
        <w:rPr>
          <w:lang w:val="es-ES" w:eastAsia="en-CA"/>
        </w:rPr>
        <w:t>this</w:t>
      </w:r>
      <w:proofErr w:type="spellEnd"/>
      <w:r w:rsidRPr="003D1397">
        <w:rPr>
          <w:lang w:val="es-ES" w:eastAsia="en-CA"/>
        </w:rPr>
        <w:t xml:space="preserve"> </w:t>
      </w:r>
      <w:proofErr w:type="spellStart"/>
      <w:r w:rsidRPr="003D1397">
        <w:rPr>
          <w:lang w:val="es-ES" w:eastAsia="en-CA"/>
        </w:rPr>
        <w:t>category</w:t>
      </w:r>
      <w:proofErr w:type="spellEnd"/>
      <w:r w:rsidRPr="003D1397">
        <w:rPr>
          <w:lang w:val="es-ES" w:eastAsia="en-CA"/>
        </w:rPr>
        <w:t xml:space="preserve"> </w:t>
      </w:r>
      <w:proofErr w:type="spellStart"/>
      <w:r w:rsidRPr="003D1397">
        <w:rPr>
          <w:lang w:val="es-ES" w:eastAsia="en-CA"/>
        </w:rPr>
        <w:t>include</w:t>
      </w:r>
      <w:proofErr w:type="spellEnd"/>
      <w:r w:rsidRPr="003D1397">
        <w:rPr>
          <w:lang w:val="es-ES" w:eastAsia="en-CA"/>
        </w:rPr>
        <w:t xml:space="preserve"> La </w:t>
      </w:r>
      <w:proofErr w:type="spellStart"/>
      <w:r w:rsidRPr="003D1397">
        <w:rPr>
          <w:lang w:val="es-ES" w:eastAsia="en-CA"/>
        </w:rPr>
        <w:t>Constru</w:t>
      </w:r>
      <w:proofErr w:type="spellEnd"/>
      <w:r w:rsidRPr="003D1397">
        <w:rPr>
          <w:lang w:val="es-ES" w:eastAsia="en-CA"/>
        </w:rPr>
        <w:t xml:space="preserve">, Los </w:t>
      </w:r>
      <w:bookmarkStart w:id="46" w:name="_Int_sJY7PDXG"/>
      <w:r w:rsidRPr="003D1397">
        <w:rPr>
          <w:lang w:val="es-ES" w:eastAsia="en-CA"/>
        </w:rPr>
        <w:t>Paisas</w:t>
      </w:r>
      <w:bookmarkEnd w:id="46"/>
      <w:r w:rsidRPr="003D1397">
        <w:rPr>
          <w:lang w:val="es-ES" w:eastAsia="en-CA"/>
        </w:rPr>
        <w:t xml:space="preserve">, La Cordillera, La Terraza, La Oficina De Envigado, and </w:t>
      </w:r>
      <w:proofErr w:type="spellStart"/>
      <w:r w:rsidRPr="003D1397">
        <w:rPr>
          <w:lang w:val="es-ES" w:eastAsia="en-CA"/>
        </w:rPr>
        <w:t>other</w:t>
      </w:r>
      <w:proofErr w:type="spellEnd"/>
      <w:r w:rsidRPr="003D1397">
        <w:rPr>
          <w:lang w:val="es-ES" w:eastAsia="en-CA"/>
        </w:rPr>
        <w:t xml:space="preserve"> </w:t>
      </w:r>
      <w:proofErr w:type="spellStart"/>
      <w:r w:rsidRPr="003D1397">
        <w:rPr>
          <w:lang w:val="es-ES" w:eastAsia="en-CA"/>
        </w:rPr>
        <w:t>organized</w:t>
      </w:r>
      <w:proofErr w:type="spellEnd"/>
      <w:r w:rsidRPr="003D1397">
        <w:rPr>
          <w:lang w:val="es-ES" w:eastAsia="en-CA"/>
        </w:rPr>
        <w:t xml:space="preserve"> </w:t>
      </w:r>
      <w:proofErr w:type="spellStart"/>
      <w:r w:rsidRPr="003D1397">
        <w:rPr>
          <w:lang w:val="es-ES" w:eastAsia="en-CA"/>
        </w:rPr>
        <w:t>crime</w:t>
      </w:r>
      <w:proofErr w:type="spellEnd"/>
      <w:r w:rsidRPr="003D1397">
        <w:rPr>
          <w:lang w:val="es-ES" w:eastAsia="en-CA"/>
        </w:rPr>
        <w:t xml:space="preserve"> </w:t>
      </w:r>
      <w:proofErr w:type="spellStart"/>
      <w:r w:rsidRPr="003D1397">
        <w:rPr>
          <w:lang w:val="es-ES" w:eastAsia="en-CA"/>
        </w:rPr>
        <w:t>groups</w:t>
      </w:r>
      <w:proofErr w:type="spellEnd"/>
      <w:r w:rsidRPr="003D1397">
        <w:rPr>
          <w:lang w:val="es-ES" w:eastAsia="en-CA"/>
        </w:rPr>
        <w:t xml:space="preserve">. </w:t>
      </w:r>
      <w:r w:rsidRPr="003D1397">
        <w:rPr>
          <w:lang w:eastAsia="en-CA"/>
        </w:rPr>
        <w:t xml:space="preserve">These groups maintain links with Strongholds groups and international crime organizations such as Mexican </w:t>
      </w:r>
      <w:r w:rsidR="000F4646">
        <w:rPr>
          <w:lang w:eastAsia="en-CA"/>
        </w:rPr>
        <w:t>c</w:t>
      </w:r>
      <w:r w:rsidRPr="003D1397">
        <w:rPr>
          <w:lang w:eastAsia="en-CA"/>
        </w:rPr>
        <w:t xml:space="preserve">artels. To avoid direct confrontation with law enforcement, </w:t>
      </w:r>
      <w:r w:rsidR="000F4646">
        <w:rPr>
          <w:lang w:eastAsia="en-CA"/>
        </w:rPr>
        <w:t>their members</w:t>
      </w:r>
      <w:r w:rsidR="000F4646" w:rsidRPr="003D1397">
        <w:rPr>
          <w:lang w:eastAsia="en-CA"/>
        </w:rPr>
        <w:t xml:space="preserve"> </w:t>
      </w:r>
      <w:r w:rsidRPr="003D1397">
        <w:rPr>
          <w:lang w:eastAsia="en-CA"/>
        </w:rPr>
        <w:t>adopt civilian clothing</w:t>
      </w:r>
      <w:r w:rsidR="000F4646">
        <w:rPr>
          <w:lang w:eastAsia="en-CA"/>
        </w:rPr>
        <w:t xml:space="preserve"> which </w:t>
      </w:r>
      <w:r w:rsidR="000F4646" w:rsidRPr="003D1397">
        <w:rPr>
          <w:lang w:eastAsia="en-CA"/>
        </w:rPr>
        <w:t>mak</w:t>
      </w:r>
      <w:r w:rsidR="000F4646">
        <w:rPr>
          <w:lang w:eastAsia="en-CA"/>
        </w:rPr>
        <w:t>es</w:t>
      </w:r>
      <w:r w:rsidR="000F4646" w:rsidRPr="003D1397">
        <w:rPr>
          <w:lang w:eastAsia="en-CA"/>
        </w:rPr>
        <w:t xml:space="preserve"> </w:t>
      </w:r>
      <w:r w:rsidRPr="003D1397">
        <w:rPr>
          <w:lang w:eastAsia="en-CA"/>
        </w:rPr>
        <w:t xml:space="preserve">it difficult to distinguish them as combatants or members of specific groups. This category presents the most complexity, as it exists in a gray area between illegal armed groups within the armed conflict and international organized crime. </w:t>
      </w:r>
    </w:p>
    <w:p w14:paraId="2795354D" w14:textId="539C5B5B" w:rsidR="00483822" w:rsidRPr="003D1397" w:rsidRDefault="00483822" w:rsidP="003D1397">
      <w:pPr>
        <w:spacing w:before="240" w:after="240" w:line="360" w:lineRule="auto"/>
        <w:jc w:val="center"/>
        <w:rPr>
          <w:rFonts w:eastAsia="Calibri"/>
        </w:rPr>
      </w:pPr>
      <w:r w:rsidRPr="003D1397">
        <w:rPr>
          <w:noProof/>
        </w:rPr>
        <w:lastRenderedPageBreak/>
        <w:drawing>
          <wp:inline distT="0" distB="0" distL="0" distR="0" wp14:anchorId="0AB8A9AD" wp14:editId="0DAC22F0">
            <wp:extent cx="5943600" cy="2847975"/>
            <wp:effectExtent l="0" t="0" r="0" b="0"/>
            <wp:docPr id="1417769761" name="Picture 1417769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943600" cy="2847975"/>
                    </a:xfrm>
                    <a:prstGeom prst="rect">
                      <a:avLst/>
                    </a:prstGeom>
                  </pic:spPr>
                </pic:pic>
              </a:graphicData>
            </a:graphic>
          </wp:inline>
        </w:drawing>
      </w:r>
      <w:r w:rsidR="573E89DE" w:rsidRPr="003D1397">
        <w:t>Figure 2. Number of mentions of the conflict actors in the context of recruitment and use of NNAJ.</w:t>
      </w:r>
    </w:p>
    <w:p w14:paraId="222A9FA5" w14:textId="5A5B722C" w:rsidR="00483822" w:rsidRPr="003D1397" w:rsidRDefault="573E89DE" w:rsidP="003D1397">
      <w:pPr>
        <w:spacing w:before="240" w:after="240" w:line="360" w:lineRule="auto"/>
        <w:jc w:val="both"/>
        <w:rPr>
          <w:lang w:eastAsia="en-CA"/>
        </w:rPr>
      </w:pPr>
      <w:r w:rsidRPr="003D1397">
        <w:rPr>
          <w:lang w:eastAsia="en-CA"/>
        </w:rPr>
        <w:t>Figure 2 illustrates the distribution of conflict actor references in the Ombudsman</w:t>
      </w:r>
      <w:r w:rsidR="00DD5448">
        <w:rPr>
          <w:lang w:eastAsia="en-CA"/>
        </w:rPr>
        <w:t>’</w:t>
      </w:r>
      <w:r w:rsidRPr="003D1397">
        <w:rPr>
          <w:lang w:eastAsia="en-CA"/>
        </w:rPr>
        <w:t>s Office documents from 2001 to 2022. As the conflict evolved, new categories emerged due to group demobilization, mutation, and the formation of new alliances, such as the emergence of FARC Dissidents after the 2016 Peace Agreement. The percentages of mentions in the Early Warning reports are as follows: Guerrillas (42%), Strongholds (33%), Paramilitary groups (14%), Localized groups (9%), and FARC dissidents (2%). This distribution reflects the transformation of the Colombian armed conflict and the adaptive strategies of illegal groups in response to events in the country</w:t>
      </w:r>
      <w:r w:rsidR="00DD5448">
        <w:rPr>
          <w:lang w:eastAsia="en-CA"/>
        </w:rPr>
        <w:t>’</w:t>
      </w:r>
      <w:r w:rsidRPr="003D1397">
        <w:rPr>
          <w:lang w:eastAsia="en-CA"/>
        </w:rPr>
        <w:t xml:space="preserve">s recent history. </w:t>
      </w:r>
      <w:r w:rsidR="000F4646">
        <w:rPr>
          <w:lang w:eastAsia="en-CA"/>
        </w:rPr>
        <w:t>D</w:t>
      </w:r>
      <w:r w:rsidR="000879F3">
        <w:rPr>
          <w:lang w:eastAsia="en-CA"/>
        </w:rPr>
        <w:t xml:space="preserve">uring transitions governments are urged to show </w:t>
      </w:r>
      <w:proofErr w:type="spellStart"/>
      <w:r w:rsidR="000879F3">
        <w:rPr>
          <w:lang w:eastAsia="en-CA"/>
        </w:rPr>
        <w:t>favourable</w:t>
      </w:r>
      <w:proofErr w:type="spellEnd"/>
      <w:r w:rsidR="000879F3">
        <w:rPr>
          <w:lang w:eastAsia="en-CA"/>
        </w:rPr>
        <w:t xml:space="preserve"> results</w:t>
      </w:r>
      <w:r w:rsidR="000F4646">
        <w:rPr>
          <w:lang w:eastAsia="en-CA"/>
        </w:rPr>
        <w:t xml:space="preserve">. </w:t>
      </w:r>
      <w:proofErr w:type="gramStart"/>
      <w:r w:rsidR="000F4646">
        <w:rPr>
          <w:lang w:eastAsia="en-CA"/>
        </w:rPr>
        <w:t xml:space="preserve">Accordingly,  </w:t>
      </w:r>
      <w:r w:rsidR="000879F3">
        <w:rPr>
          <w:lang w:eastAsia="en-CA"/>
        </w:rPr>
        <w:t>the</w:t>
      </w:r>
      <w:proofErr w:type="gramEnd"/>
      <w:r w:rsidR="000879F3">
        <w:rPr>
          <w:lang w:eastAsia="en-CA"/>
        </w:rPr>
        <w:t xml:space="preserve"> political cost of acknowledging </w:t>
      </w:r>
      <w:r w:rsidR="000F4646">
        <w:rPr>
          <w:lang w:eastAsia="en-CA"/>
        </w:rPr>
        <w:t xml:space="preserve">the emergence of </w:t>
      </w:r>
      <w:r w:rsidR="000879F3">
        <w:rPr>
          <w:lang w:eastAsia="en-CA"/>
        </w:rPr>
        <w:t xml:space="preserve">new groups can be taken as a lack of </w:t>
      </w:r>
      <w:r w:rsidR="000F4646">
        <w:rPr>
          <w:lang w:eastAsia="en-CA"/>
        </w:rPr>
        <w:t xml:space="preserve">state </w:t>
      </w:r>
      <w:r w:rsidR="000879F3">
        <w:rPr>
          <w:lang w:eastAsia="en-CA"/>
        </w:rPr>
        <w:t>power and control. In consequence, Police, Army and regional administrations systematically deny and challenge the affirmations of warning documents from SAT stating the presence of illegal armed groups within their territories. Hence, when victims approach institutions they face challenges to ensure their protection, reparation</w:t>
      </w:r>
      <w:r w:rsidR="000F4646">
        <w:rPr>
          <w:lang w:eastAsia="en-CA"/>
        </w:rPr>
        <w:t>,</w:t>
      </w:r>
      <w:r w:rsidR="000879F3">
        <w:rPr>
          <w:lang w:eastAsia="en-CA"/>
        </w:rPr>
        <w:t xml:space="preserve"> and safety. </w:t>
      </w:r>
    </w:p>
    <w:p w14:paraId="2D07E62F" w14:textId="4FDE04F6" w:rsidR="573E89DE" w:rsidRPr="003D1397" w:rsidRDefault="573E89DE" w:rsidP="003D1397">
      <w:pPr>
        <w:spacing w:before="240" w:after="240" w:line="360" w:lineRule="auto"/>
        <w:jc w:val="both"/>
        <w:rPr>
          <w:lang w:eastAsia="en-CA"/>
        </w:rPr>
      </w:pPr>
      <w:r w:rsidRPr="003D1397">
        <w:rPr>
          <w:lang w:eastAsia="en-CA"/>
        </w:rPr>
        <w:t xml:space="preserve">Figures 3 and 4 illustrate the changing prominence of group categories over time. Localized groups are noteworthy due to their limited geographical reach and collaboration with Strongholds groups. While localized groups have remained consistently active, other categories have experienced varying levels of decline as shown in Figure 4. </w:t>
      </w:r>
      <w:r w:rsidR="000F4646">
        <w:rPr>
          <w:lang w:eastAsia="en-CA"/>
        </w:rPr>
        <w:t xml:space="preserve"> </w:t>
      </w:r>
      <w:r w:rsidRPr="003D1397">
        <w:rPr>
          <w:lang w:eastAsia="en-CA"/>
        </w:rPr>
        <w:t xml:space="preserve">Notably, </w:t>
      </w:r>
      <w:r w:rsidR="000F4646">
        <w:rPr>
          <w:lang w:eastAsia="en-CA"/>
        </w:rPr>
        <w:t>only</w:t>
      </w:r>
      <w:r w:rsidRPr="003D1397">
        <w:rPr>
          <w:lang w:eastAsia="en-CA"/>
        </w:rPr>
        <w:t xml:space="preserve"> few instances </w:t>
      </w:r>
      <w:r w:rsidR="000F4646">
        <w:rPr>
          <w:lang w:eastAsia="en-CA"/>
        </w:rPr>
        <w:t xml:space="preserve">arise </w:t>
      </w:r>
      <w:r w:rsidRPr="003D1397">
        <w:rPr>
          <w:lang w:eastAsia="en-CA"/>
        </w:rPr>
        <w:t xml:space="preserve">where all groups </w:t>
      </w:r>
      <w:r w:rsidRPr="003D1397">
        <w:rPr>
          <w:lang w:eastAsia="en-CA"/>
        </w:rPr>
        <w:lastRenderedPageBreak/>
        <w:t xml:space="preserve">simultaneously decrease their activity, </w:t>
      </w:r>
      <w:r w:rsidR="000F4646">
        <w:rPr>
          <w:lang w:eastAsia="en-CA"/>
        </w:rPr>
        <w:t>other than</w:t>
      </w:r>
      <w:r w:rsidRPr="003D1397">
        <w:rPr>
          <w:lang w:eastAsia="en-CA"/>
        </w:rPr>
        <w:t xml:space="preserve"> the exceptional case of 20</w:t>
      </w:r>
      <w:ins w:id="47" w:author="Microsoft Office User" w:date="2024-04-01T14:39:00Z">
        <w:r w:rsidR="005F4C44">
          <w:rPr>
            <w:lang w:eastAsia="en-CA"/>
          </w:rPr>
          <w:t>20</w:t>
        </w:r>
      </w:ins>
      <w:r w:rsidRPr="003D1397">
        <w:rPr>
          <w:lang w:eastAsia="en-CA"/>
        </w:rPr>
        <w:t xml:space="preserve"> attributed to challenges during the COVID-19 pandemic. Each category encompasses multiple groups that emerged in different contexts, meeting specific criteria based on their interests and tactics. These groups employ diverse mechanisms to sustain their operations, including collaboration and merging. Figures 3 and 4 provide empirical evidence of the lifespan of each category, considering negotiations, peace accords, and implementation stages that support our </w:t>
      </w:r>
      <w:r w:rsidR="00D921C5">
        <w:rPr>
          <w:lang w:eastAsia="en-CA"/>
        </w:rPr>
        <w:t>four-period</w:t>
      </w:r>
      <w:r w:rsidRPr="003D1397">
        <w:rPr>
          <w:lang w:eastAsia="en-CA"/>
        </w:rPr>
        <w:t xml:space="preserve"> selection.</w:t>
      </w:r>
    </w:p>
    <w:p w14:paraId="5FF79C57" w14:textId="3C41CF96" w:rsidR="573E89DE" w:rsidRPr="003D1397" w:rsidRDefault="573E89DE" w:rsidP="003D1397">
      <w:pPr>
        <w:spacing w:line="360" w:lineRule="auto"/>
        <w:jc w:val="both"/>
      </w:pPr>
      <w:r w:rsidRPr="003D1397">
        <w:rPr>
          <w:noProof/>
        </w:rPr>
        <w:drawing>
          <wp:inline distT="0" distB="0" distL="0" distR="0" wp14:anchorId="37D1EDD7" wp14:editId="29F41AE8">
            <wp:extent cx="5943600" cy="3038475"/>
            <wp:effectExtent l="0" t="0" r="0" b="0"/>
            <wp:docPr id="773997278" name="Picture 773997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943600" cy="3038475"/>
                    </a:xfrm>
                    <a:prstGeom prst="rect">
                      <a:avLst/>
                    </a:prstGeom>
                  </pic:spPr>
                </pic:pic>
              </a:graphicData>
            </a:graphic>
          </wp:inline>
        </w:drawing>
      </w:r>
    </w:p>
    <w:p w14:paraId="07BEC619" w14:textId="56E23762" w:rsidR="573E89DE" w:rsidRPr="003D1397" w:rsidRDefault="573E89DE" w:rsidP="003D1397">
      <w:pPr>
        <w:spacing w:after="200" w:line="360" w:lineRule="auto"/>
        <w:jc w:val="center"/>
      </w:pPr>
      <w:r w:rsidRPr="003D1397">
        <w:t xml:space="preserve">Figure 3. </w:t>
      </w:r>
      <w:r w:rsidR="00C8379D">
        <w:t>References</w:t>
      </w:r>
      <w:r w:rsidR="00C8379D" w:rsidRPr="003D1397">
        <w:t xml:space="preserve"> </w:t>
      </w:r>
      <w:r w:rsidRPr="003D1397">
        <w:t>to Actors of the Conflict in the documents (Part1)</w:t>
      </w:r>
    </w:p>
    <w:p w14:paraId="62580EC8" w14:textId="5AE598F4" w:rsidR="573E89DE" w:rsidRPr="003D1397" w:rsidRDefault="573E89DE" w:rsidP="003D1397">
      <w:pPr>
        <w:spacing w:after="200" w:line="360" w:lineRule="auto"/>
        <w:jc w:val="center"/>
      </w:pPr>
      <w:r w:rsidRPr="003D1397">
        <w:rPr>
          <w:noProof/>
        </w:rPr>
        <w:drawing>
          <wp:inline distT="0" distB="0" distL="0" distR="0" wp14:anchorId="6CDEA429" wp14:editId="084037CF">
            <wp:extent cx="4200525" cy="2152650"/>
            <wp:effectExtent l="0" t="0" r="0" b="0"/>
            <wp:docPr id="791514048" name="Picture 7915140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200525" cy="2152650"/>
                    </a:xfrm>
                    <a:prstGeom prst="rect">
                      <a:avLst/>
                    </a:prstGeom>
                  </pic:spPr>
                </pic:pic>
              </a:graphicData>
            </a:graphic>
          </wp:inline>
        </w:drawing>
      </w:r>
    </w:p>
    <w:p w14:paraId="42D53477" w14:textId="33847DD3" w:rsidR="00C02A66" w:rsidRPr="003D1397" w:rsidRDefault="573E89DE" w:rsidP="00D921C5">
      <w:pPr>
        <w:spacing w:after="200" w:line="360" w:lineRule="auto"/>
        <w:jc w:val="center"/>
        <w:rPr>
          <w:b/>
          <w:bCs/>
          <w:i/>
          <w:iCs/>
          <w:lang w:eastAsia="en-CA"/>
        </w:rPr>
      </w:pPr>
      <w:r w:rsidRPr="003D1397">
        <w:t xml:space="preserve">Figure 4. </w:t>
      </w:r>
      <w:r w:rsidR="00C8379D">
        <w:t>References</w:t>
      </w:r>
      <w:r w:rsidR="00C8379D" w:rsidRPr="003D1397">
        <w:t xml:space="preserve"> </w:t>
      </w:r>
      <w:r w:rsidRPr="003D1397">
        <w:t>to Actors of the Conflict in the documents (Part2)</w:t>
      </w:r>
    </w:p>
    <w:p w14:paraId="21B220E5" w14:textId="65E84170" w:rsidR="00483822" w:rsidRPr="003D1397" w:rsidRDefault="00483822" w:rsidP="00E63BB2">
      <w:pPr>
        <w:pStyle w:val="ListParagraph"/>
        <w:numPr>
          <w:ilvl w:val="0"/>
          <w:numId w:val="3"/>
        </w:numPr>
        <w:spacing w:before="240" w:after="240" w:line="360" w:lineRule="auto"/>
        <w:jc w:val="both"/>
        <w:rPr>
          <w:lang w:eastAsia="en-CA"/>
        </w:rPr>
      </w:pPr>
      <w:r w:rsidRPr="00E63BB2">
        <w:rPr>
          <w:b/>
          <w:bCs/>
          <w:i/>
          <w:iCs/>
          <w:lang w:eastAsia="en-CA"/>
        </w:rPr>
        <w:t>Recruitment and use across the territory</w:t>
      </w:r>
    </w:p>
    <w:p w14:paraId="49A4BFCA" w14:textId="09A0575D" w:rsidR="00483822" w:rsidRPr="003D1397" w:rsidRDefault="001B737E" w:rsidP="003D1397">
      <w:pPr>
        <w:spacing w:before="240" w:after="240" w:line="360" w:lineRule="auto"/>
        <w:jc w:val="both"/>
        <w:rPr>
          <w:lang w:eastAsia="en-CA"/>
        </w:rPr>
      </w:pPr>
      <w:r>
        <w:rPr>
          <w:lang w:eastAsia="en-CA"/>
        </w:rPr>
        <w:lastRenderedPageBreak/>
        <w:t xml:space="preserve">The recruitment and </w:t>
      </w:r>
      <w:r w:rsidR="007635A8">
        <w:rPr>
          <w:lang w:eastAsia="en-CA"/>
        </w:rPr>
        <w:t xml:space="preserve">use </w:t>
      </w:r>
      <w:r>
        <w:rPr>
          <w:lang w:eastAsia="en-CA"/>
        </w:rPr>
        <w:t>of m</w:t>
      </w:r>
      <w:r w:rsidRPr="003D1397">
        <w:rPr>
          <w:lang w:eastAsia="en-CA"/>
        </w:rPr>
        <w:t xml:space="preserve">inors </w:t>
      </w:r>
      <w:proofErr w:type="gramStart"/>
      <w:r w:rsidR="007635A8" w:rsidRPr="003D1397">
        <w:rPr>
          <w:lang w:eastAsia="en-CA"/>
        </w:rPr>
        <w:t>ha</w:t>
      </w:r>
      <w:r w:rsidR="007635A8">
        <w:rPr>
          <w:lang w:eastAsia="en-CA"/>
        </w:rPr>
        <w:t>s</w:t>
      </w:r>
      <w:proofErr w:type="gramEnd"/>
      <w:r w:rsidR="007635A8" w:rsidRPr="003D1397">
        <w:rPr>
          <w:lang w:eastAsia="en-CA"/>
        </w:rPr>
        <w:t xml:space="preserve"> </w:t>
      </w:r>
      <w:r w:rsidR="573E89DE" w:rsidRPr="003D1397">
        <w:rPr>
          <w:lang w:eastAsia="en-CA"/>
        </w:rPr>
        <w:t>spread across various regions in Colombia, as depicted in Figure 5, which illustrates the municipalities mentioned in reports indicating detected risks. The node size reflects the number of related documents from the Ombudsperson</w:t>
      </w:r>
      <w:r w:rsidR="00DD5448">
        <w:rPr>
          <w:lang w:eastAsia="en-CA"/>
        </w:rPr>
        <w:t>’</w:t>
      </w:r>
      <w:r w:rsidR="573E89DE" w:rsidRPr="003D1397">
        <w:rPr>
          <w:lang w:eastAsia="en-CA"/>
        </w:rPr>
        <w:t>s Office. Despite the office</w:t>
      </w:r>
      <w:r w:rsidR="00DD5448">
        <w:rPr>
          <w:lang w:eastAsia="en-CA"/>
        </w:rPr>
        <w:t>’</w:t>
      </w:r>
      <w:r w:rsidR="573E89DE" w:rsidRPr="003D1397">
        <w:rPr>
          <w:lang w:eastAsia="en-CA"/>
        </w:rPr>
        <w:t xml:space="preserve">s focus on preventing </w:t>
      </w:r>
      <w:r w:rsidR="00DD5448">
        <w:rPr>
          <w:lang w:eastAsia="en-CA"/>
        </w:rPr>
        <w:t xml:space="preserve">international </w:t>
      </w:r>
      <w:r w:rsidR="573E89DE" w:rsidRPr="003D1397">
        <w:rPr>
          <w:lang w:eastAsia="en-CA"/>
        </w:rPr>
        <w:t xml:space="preserve">humanitarian law violations, </w:t>
      </w:r>
      <w:r w:rsidR="007635A8">
        <w:rPr>
          <w:lang w:eastAsia="en-CA"/>
        </w:rPr>
        <w:t xml:space="preserve">the </w:t>
      </w:r>
      <w:r w:rsidR="573E89DE" w:rsidRPr="003D1397">
        <w:rPr>
          <w:lang w:eastAsia="en-CA"/>
        </w:rPr>
        <w:t>data reveal</w:t>
      </w:r>
      <w:ins w:id="48" w:author="Microsoft Office User" w:date="2024-04-01T14:41:00Z">
        <w:r w:rsidR="005F4C44">
          <w:rPr>
            <w:lang w:eastAsia="en-CA"/>
          </w:rPr>
          <w:t>s</w:t>
        </w:r>
      </w:ins>
      <w:r w:rsidR="573E89DE" w:rsidRPr="003D1397">
        <w:rPr>
          <w:lang w:eastAsia="en-CA"/>
        </w:rPr>
        <w:t xml:space="preserve"> an ongoing and persistent recruitment issue unaffected by the provided warnings. While the expansion of</w:t>
      </w:r>
      <w:ins w:id="49" w:author="Microsoft Office User" w:date="2024-04-01T14:49:00Z">
        <w:r w:rsidR="00CB4A12">
          <w:rPr>
            <w:lang w:eastAsia="en-CA"/>
          </w:rPr>
          <w:t xml:space="preserve"> </w:t>
        </w:r>
      </w:ins>
      <w:ins w:id="50" w:author="Microsoft Office User" w:date="2024-04-01T14:50:00Z">
        <w:r w:rsidR="00CB4A12">
          <w:rPr>
            <w:lang w:eastAsia="en-CA"/>
          </w:rPr>
          <w:t xml:space="preserve">areas </w:t>
        </w:r>
      </w:ins>
      <w:commentRangeStart w:id="51"/>
      <w:r w:rsidR="573E89DE" w:rsidRPr="003D1397">
        <w:rPr>
          <w:lang w:eastAsia="en-CA"/>
        </w:rPr>
        <w:t xml:space="preserve">mapped </w:t>
      </w:r>
      <w:del w:id="52" w:author="Microsoft Office User" w:date="2024-04-01T14:50:00Z">
        <w:r w:rsidR="573E89DE" w:rsidRPr="003D1397" w:rsidDel="00CB4A12">
          <w:rPr>
            <w:lang w:eastAsia="en-CA"/>
          </w:rPr>
          <w:delText>areas</w:delText>
        </w:r>
        <w:commentRangeEnd w:id="51"/>
        <w:r w:rsidR="007635A8" w:rsidDel="00CB4A12">
          <w:rPr>
            <w:rStyle w:val="CommentReference"/>
          </w:rPr>
          <w:commentReference w:id="51"/>
        </w:r>
      </w:del>
      <w:ins w:id="53" w:author="Microsoft Office User" w:date="2024-04-01T14:48:00Z">
        <w:r w:rsidR="00CB4A12">
          <w:rPr>
            <w:lang w:eastAsia="en-CA"/>
          </w:rPr>
          <w:t>with illegal group’s presence</w:t>
        </w:r>
      </w:ins>
      <w:ins w:id="54" w:author="Microsoft Office User" w:date="2024-04-01T14:50:00Z">
        <w:r w:rsidR="00CB4A12">
          <w:rPr>
            <w:lang w:eastAsia="en-CA"/>
          </w:rPr>
          <w:t xml:space="preserve"> </w:t>
        </w:r>
      </w:ins>
      <w:ins w:id="55" w:author="Microsoft Office User" w:date="2024-04-01T14:51:00Z">
        <w:r w:rsidR="00CB4A12">
          <w:rPr>
            <w:lang w:eastAsia="en-CA"/>
          </w:rPr>
          <w:t xml:space="preserve">can </w:t>
        </w:r>
      </w:ins>
      <w:ins w:id="56" w:author="Microsoft Office User" w:date="2024-04-01T14:50:00Z">
        <w:r w:rsidR="00CB4A12">
          <w:rPr>
            <w:lang w:eastAsia="en-CA"/>
          </w:rPr>
          <w:t xml:space="preserve">be </w:t>
        </w:r>
      </w:ins>
      <w:ins w:id="57" w:author="Microsoft Office User" w:date="2024-04-01T14:51:00Z">
        <w:r w:rsidR="00CB4A12">
          <w:rPr>
            <w:lang w:eastAsia="en-CA"/>
          </w:rPr>
          <w:t xml:space="preserve">a </w:t>
        </w:r>
      </w:ins>
      <w:ins w:id="58" w:author="Microsoft Office User" w:date="2024-04-01T14:50:00Z">
        <w:r w:rsidR="00CB4A12">
          <w:rPr>
            <w:lang w:eastAsia="en-CA"/>
          </w:rPr>
          <w:t>partia</w:t>
        </w:r>
      </w:ins>
      <w:ins w:id="59" w:author="Microsoft Office User" w:date="2024-04-01T14:51:00Z">
        <w:r w:rsidR="00CB4A12">
          <w:rPr>
            <w:lang w:eastAsia="en-CA"/>
          </w:rPr>
          <w:t>l</w:t>
        </w:r>
      </w:ins>
      <w:ins w:id="60" w:author="Microsoft Office User" w:date="2024-04-01T14:50:00Z">
        <w:r w:rsidR="00CB4A12">
          <w:rPr>
            <w:lang w:eastAsia="en-CA"/>
          </w:rPr>
          <w:t xml:space="preserve"> result of the increase of territory covered </w:t>
        </w:r>
      </w:ins>
      <w:ins w:id="61" w:author="Microsoft Office User" w:date="2024-04-01T14:51:00Z">
        <w:r w:rsidR="00CB4A12">
          <w:rPr>
            <w:lang w:eastAsia="en-CA"/>
          </w:rPr>
          <w:t>by the SAT’s team</w:t>
        </w:r>
      </w:ins>
      <w:r w:rsidR="573E89DE" w:rsidRPr="003D1397">
        <w:rPr>
          <w:lang w:eastAsia="en-CA"/>
        </w:rPr>
        <w:t>, recruitment remains prevalent throughout the conflict and transitional periods.</w:t>
      </w:r>
    </w:p>
    <w:p w14:paraId="4D3C2500" w14:textId="1FFAEC99" w:rsidR="573E89DE" w:rsidRPr="003D1397" w:rsidRDefault="573E89DE" w:rsidP="003D1397">
      <w:pPr>
        <w:spacing w:line="360" w:lineRule="auto"/>
        <w:jc w:val="both"/>
      </w:pPr>
      <w:r w:rsidRPr="003D1397">
        <w:rPr>
          <w:noProof/>
        </w:rPr>
        <w:drawing>
          <wp:inline distT="0" distB="0" distL="0" distR="0" wp14:anchorId="39B34C20" wp14:editId="0C4997FD">
            <wp:extent cx="5943600" cy="2171700"/>
            <wp:effectExtent l="0" t="0" r="0" b="0"/>
            <wp:docPr id="336643860" name="Picture 3366438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943600" cy="2171700"/>
                    </a:xfrm>
                    <a:prstGeom prst="rect">
                      <a:avLst/>
                    </a:prstGeom>
                  </pic:spPr>
                </pic:pic>
              </a:graphicData>
            </a:graphic>
          </wp:inline>
        </w:drawing>
      </w:r>
    </w:p>
    <w:p w14:paraId="69AC0222" w14:textId="21123EF7" w:rsidR="573E89DE" w:rsidRPr="003D1397" w:rsidRDefault="573E89DE" w:rsidP="003D1397">
      <w:pPr>
        <w:spacing w:after="200" w:line="360" w:lineRule="auto"/>
        <w:jc w:val="center"/>
      </w:pPr>
      <w:r w:rsidRPr="003D1397">
        <w:t xml:space="preserve">Figure 5. Geographic distribution of Early Warnings mentioning recruitment and use of NNAJ (Periods) </w:t>
      </w:r>
    </w:p>
    <w:p w14:paraId="57D2D28E" w14:textId="2A557997" w:rsidR="00483822" w:rsidRPr="003D1397" w:rsidRDefault="63D7C97A" w:rsidP="003D1397">
      <w:pPr>
        <w:spacing w:before="240" w:after="240" w:line="360" w:lineRule="auto"/>
        <w:jc w:val="both"/>
        <w:rPr>
          <w:lang w:eastAsia="en-CA"/>
        </w:rPr>
      </w:pPr>
      <w:r w:rsidRPr="003D1397">
        <w:rPr>
          <w:lang w:eastAsia="en-CA"/>
        </w:rPr>
        <w:t>Historically, the peripheral regions have endured most of the armed conflict in Colombia</w:t>
      </w:r>
      <w:r w:rsidR="007635A8">
        <w:rPr>
          <w:lang w:eastAsia="en-CA"/>
        </w:rPr>
        <w:t xml:space="preserve">. Peripheral regions experience </w:t>
      </w:r>
      <w:r w:rsidRPr="003D1397">
        <w:rPr>
          <w:lang w:eastAsia="en-CA"/>
        </w:rPr>
        <w:t xml:space="preserve">both direct and structural violence. However, Figure 6 demonstrates that armed groups have increasingly utilized minors in </w:t>
      </w:r>
      <w:r w:rsidR="008E607B">
        <w:rPr>
          <w:lang w:eastAsia="en-CA"/>
        </w:rPr>
        <w:t>populated</w:t>
      </w:r>
      <w:r w:rsidR="008E607B" w:rsidRPr="003D1397">
        <w:rPr>
          <w:lang w:eastAsia="en-CA"/>
        </w:rPr>
        <w:t xml:space="preserve"> </w:t>
      </w:r>
      <w:r w:rsidRPr="003D1397">
        <w:rPr>
          <w:lang w:eastAsia="en-CA"/>
        </w:rPr>
        <w:t>areas</w:t>
      </w:r>
      <w:r w:rsidR="00DF4AB4">
        <w:rPr>
          <w:lang w:eastAsia="en-CA"/>
        </w:rPr>
        <w:t>, especially in the central regions,</w:t>
      </w:r>
      <w:r w:rsidRPr="003D1397">
        <w:rPr>
          <w:lang w:eastAsia="en-CA"/>
        </w:rPr>
        <w:t xml:space="preserve"> where</w:t>
      </w:r>
      <w:r w:rsidR="007635A8">
        <w:rPr>
          <w:lang w:eastAsia="en-CA"/>
        </w:rPr>
        <w:t xml:space="preserve"> </w:t>
      </w:r>
      <w:r w:rsidRPr="003D1397">
        <w:rPr>
          <w:lang w:eastAsia="en-CA"/>
        </w:rPr>
        <w:t xml:space="preserve">cities are situated. The urban expansion of child </w:t>
      </w:r>
      <w:r w:rsidR="00DD5448">
        <w:rPr>
          <w:lang w:eastAsia="en-CA"/>
        </w:rPr>
        <w:t>recruitment</w:t>
      </w:r>
      <w:r w:rsidR="00DD5448" w:rsidRPr="003D1397">
        <w:rPr>
          <w:lang w:eastAsia="en-CA"/>
        </w:rPr>
        <w:t xml:space="preserve"> </w:t>
      </w:r>
      <w:r w:rsidRPr="003D1397">
        <w:rPr>
          <w:lang w:eastAsia="en-CA"/>
        </w:rPr>
        <w:t xml:space="preserve">suggests the diversification of groups and/or changes in recruitment strategies. Therefore, it was crucial </w:t>
      </w:r>
      <w:r w:rsidR="0053759E">
        <w:rPr>
          <w:rFonts w:eastAsia="Arial"/>
        </w:rPr>
        <w:t>for</w:t>
      </w:r>
      <w:r w:rsidRPr="003D1397">
        <w:rPr>
          <w:rFonts w:eastAsia="Arial"/>
        </w:rPr>
        <w:t xml:space="preserve"> us</w:t>
      </w:r>
      <w:r w:rsidRPr="003D1397">
        <w:rPr>
          <w:lang w:eastAsia="en-CA"/>
        </w:rPr>
        <w:t xml:space="preserve"> to investigate whether the interests and tactics of these groups have shifted following the power redistribution resulting from FARC</w:t>
      </w:r>
      <w:r w:rsidR="00DD5448">
        <w:rPr>
          <w:lang w:eastAsia="en-CA"/>
        </w:rPr>
        <w:t>’</w:t>
      </w:r>
      <w:r w:rsidRPr="003D1397">
        <w:rPr>
          <w:lang w:eastAsia="en-CA"/>
        </w:rPr>
        <w:t xml:space="preserve">s demobilization process and the territorial disputes and influences among Strongholds, Dissidents, and Localized groups that emerged in the wake of </w:t>
      </w:r>
      <w:proofErr w:type="gramStart"/>
      <w:r w:rsidRPr="003D1397">
        <w:rPr>
          <w:lang w:eastAsia="en-CA"/>
        </w:rPr>
        <w:t>the  implementation</w:t>
      </w:r>
      <w:proofErr w:type="gramEnd"/>
      <w:r w:rsidR="007635A8">
        <w:rPr>
          <w:lang w:eastAsia="en-CA"/>
        </w:rPr>
        <w:t xml:space="preserve"> of the</w:t>
      </w:r>
      <w:r w:rsidR="00282357">
        <w:rPr>
          <w:lang w:eastAsia="en-CA"/>
        </w:rPr>
        <w:t xml:space="preserve"> </w:t>
      </w:r>
      <w:r w:rsidR="007635A8">
        <w:rPr>
          <w:lang w:eastAsia="en-CA"/>
        </w:rPr>
        <w:t>peace process</w:t>
      </w:r>
      <w:r w:rsidRPr="003D1397">
        <w:rPr>
          <w:lang w:eastAsia="en-CA"/>
        </w:rPr>
        <w:t>.</w:t>
      </w:r>
    </w:p>
    <w:p w14:paraId="4DE47457" w14:textId="004B2025" w:rsidR="00483822" w:rsidRPr="003D1397" w:rsidRDefault="573E89DE" w:rsidP="003D1397">
      <w:pPr>
        <w:spacing w:before="240" w:after="240" w:line="360" w:lineRule="auto"/>
        <w:jc w:val="both"/>
        <w:rPr>
          <w:lang w:eastAsia="en-CA"/>
        </w:rPr>
      </w:pPr>
      <w:r w:rsidRPr="003D1397">
        <w:rPr>
          <w:lang w:eastAsia="en-CA"/>
        </w:rPr>
        <w:t xml:space="preserve">Despite a decrease in </w:t>
      </w:r>
      <w:r w:rsidR="0052638C">
        <w:rPr>
          <w:lang w:eastAsia="en-CA"/>
        </w:rPr>
        <w:t xml:space="preserve">the number of </w:t>
      </w:r>
      <w:r w:rsidRPr="003D1397">
        <w:rPr>
          <w:lang w:eastAsia="en-CA"/>
        </w:rPr>
        <w:t xml:space="preserve">released documents during the pandemic, the post-conflict periods 2006-2011 and 2017-2022 (see Figure 5) </w:t>
      </w:r>
      <w:r w:rsidR="007635A8">
        <w:rPr>
          <w:lang w:eastAsia="en-CA"/>
        </w:rPr>
        <w:t>demonstrate</w:t>
      </w:r>
      <w:r w:rsidR="007635A8" w:rsidRPr="003D1397">
        <w:rPr>
          <w:lang w:eastAsia="en-CA"/>
        </w:rPr>
        <w:t xml:space="preserve"> </w:t>
      </w:r>
      <w:r w:rsidRPr="003D1397">
        <w:rPr>
          <w:lang w:eastAsia="en-CA"/>
        </w:rPr>
        <w:t xml:space="preserve">an escalation in </w:t>
      </w:r>
      <w:r w:rsidR="0052638C">
        <w:rPr>
          <w:lang w:eastAsia="en-CA"/>
        </w:rPr>
        <w:t xml:space="preserve">the </w:t>
      </w:r>
      <w:r w:rsidRPr="003D1397">
        <w:rPr>
          <w:lang w:eastAsia="en-CA"/>
        </w:rPr>
        <w:t>recruitment and use</w:t>
      </w:r>
      <w:r w:rsidR="0052638C">
        <w:rPr>
          <w:lang w:eastAsia="en-CA"/>
        </w:rPr>
        <w:t xml:space="preserve"> of minors</w:t>
      </w:r>
      <w:r w:rsidRPr="003D1397">
        <w:rPr>
          <w:lang w:eastAsia="en-CA"/>
        </w:rPr>
        <w:t>.</w:t>
      </w:r>
      <w:r w:rsidR="00C8379D">
        <w:rPr>
          <w:lang w:eastAsia="en-CA"/>
        </w:rPr>
        <w:t xml:space="preserve"> </w:t>
      </w:r>
      <w:r w:rsidRPr="003D1397">
        <w:rPr>
          <w:lang w:eastAsia="en-CA"/>
        </w:rPr>
        <w:t xml:space="preserve">The loss of manpower, reconfigurations resulting from </w:t>
      </w:r>
      <w:r w:rsidR="00196DA1">
        <w:rPr>
          <w:lang w:eastAsia="en-CA"/>
        </w:rPr>
        <w:t>DDR</w:t>
      </w:r>
      <w:r w:rsidRPr="003D1397">
        <w:rPr>
          <w:lang w:eastAsia="en-CA"/>
        </w:rPr>
        <w:t xml:space="preserve"> processes, and the </w:t>
      </w:r>
      <w:r w:rsidRPr="003D1397">
        <w:rPr>
          <w:lang w:eastAsia="en-CA"/>
        </w:rPr>
        <w:lastRenderedPageBreak/>
        <w:t xml:space="preserve">emergence of smaller groups further increase the risks faced by </w:t>
      </w:r>
      <w:r w:rsidR="0053759E">
        <w:rPr>
          <w:lang w:eastAsia="en-CA"/>
        </w:rPr>
        <w:t xml:space="preserve">teenagers and </w:t>
      </w:r>
      <w:r w:rsidRPr="003D1397">
        <w:rPr>
          <w:lang w:eastAsia="en-CA"/>
        </w:rPr>
        <w:t>you</w:t>
      </w:r>
      <w:r w:rsidR="0053759E">
        <w:rPr>
          <w:lang w:eastAsia="en-CA"/>
        </w:rPr>
        <w:t>ng adults</w:t>
      </w:r>
      <w:r w:rsidRPr="003D1397">
        <w:rPr>
          <w:lang w:eastAsia="en-CA"/>
        </w:rPr>
        <w:t xml:space="preserve">, particularly in impoverished and uncertain contexts like those </w:t>
      </w:r>
      <w:r w:rsidR="00C8379D">
        <w:rPr>
          <w:lang w:eastAsia="en-CA"/>
        </w:rPr>
        <w:t xml:space="preserve">exacerbated </w:t>
      </w:r>
      <w:r w:rsidRPr="003D1397">
        <w:rPr>
          <w:lang w:eastAsia="en-CA"/>
        </w:rPr>
        <w:t xml:space="preserve">by COVID-19. The rise of Localized and Stronghold groups, also stemming </w:t>
      </w:r>
      <w:proofErr w:type="gramStart"/>
      <w:r w:rsidRPr="003D1397">
        <w:rPr>
          <w:lang w:eastAsia="en-CA"/>
        </w:rPr>
        <w:t xml:space="preserve">from </w:t>
      </w:r>
      <w:r w:rsidR="007635A8">
        <w:rPr>
          <w:lang w:eastAsia="en-CA"/>
        </w:rPr>
        <w:t xml:space="preserve"> </w:t>
      </w:r>
      <w:r w:rsidRPr="003D1397">
        <w:rPr>
          <w:lang w:eastAsia="en-CA"/>
        </w:rPr>
        <w:t>power</w:t>
      </w:r>
      <w:proofErr w:type="gramEnd"/>
      <w:r w:rsidRPr="003D1397">
        <w:rPr>
          <w:lang w:eastAsia="en-CA"/>
        </w:rPr>
        <w:t xml:space="preserve"> reconfiguration</w:t>
      </w:r>
      <w:r w:rsidR="007635A8">
        <w:rPr>
          <w:lang w:eastAsia="en-CA"/>
        </w:rPr>
        <w:t>s following peace agreements</w:t>
      </w:r>
      <w:r w:rsidRPr="003D1397">
        <w:rPr>
          <w:lang w:eastAsia="en-CA"/>
        </w:rPr>
        <w:t xml:space="preserve">, aligns with the fragmentation of child use phenomena nationwide and the broader Latin American trend during </w:t>
      </w:r>
      <w:r w:rsidR="00C8379D">
        <w:rPr>
          <w:lang w:eastAsia="en-CA"/>
        </w:rPr>
        <w:t xml:space="preserve">periods of </w:t>
      </w:r>
      <w:r w:rsidRPr="003D1397">
        <w:rPr>
          <w:lang w:eastAsia="en-CA"/>
        </w:rPr>
        <w:t>transition to gang violence. </w:t>
      </w:r>
    </w:p>
    <w:p w14:paraId="354AB32B" w14:textId="0FEBEA2A" w:rsidR="0053759E" w:rsidRDefault="5ED974A5" w:rsidP="003D1397">
      <w:pPr>
        <w:spacing w:before="240" w:after="240" w:line="360" w:lineRule="auto"/>
        <w:jc w:val="both"/>
        <w:rPr>
          <w:lang w:eastAsia="en-CA"/>
        </w:rPr>
      </w:pPr>
      <w:commentRangeStart w:id="62"/>
      <w:commentRangeStart w:id="63"/>
      <w:r w:rsidRPr="003D1397">
        <w:rPr>
          <w:lang w:eastAsia="en-CA"/>
        </w:rPr>
        <w:t xml:space="preserve">The geographic distribution of groups across Colombia, as presented in Figure 6, </w:t>
      </w:r>
      <w:r w:rsidR="00DF4AB4">
        <w:rPr>
          <w:lang w:eastAsia="en-CA"/>
        </w:rPr>
        <w:t xml:space="preserve">demonstrates that peace accords and negotiations, even when they acknowledge and condemn child recruitment and use, do not necessarily translate to a decrease in the practice. </w:t>
      </w:r>
      <w:commentRangeEnd w:id="62"/>
      <w:r w:rsidR="007635A8">
        <w:rPr>
          <w:rStyle w:val="CommentReference"/>
        </w:rPr>
        <w:commentReference w:id="62"/>
      </w:r>
      <w:commentRangeEnd w:id="63"/>
      <w:r w:rsidR="00B9427B">
        <w:rPr>
          <w:rStyle w:val="CommentReference"/>
        </w:rPr>
        <w:commentReference w:id="63"/>
      </w:r>
      <w:r w:rsidR="007635A8">
        <w:rPr>
          <w:lang w:eastAsia="en-CA"/>
        </w:rPr>
        <w:t xml:space="preserve">These findings indicate the complexity of the fights that ensnare children as well as the difficulty in ending such fights. </w:t>
      </w:r>
      <w:r w:rsidRPr="003D1397">
        <w:rPr>
          <w:lang w:eastAsia="en-CA"/>
        </w:rPr>
        <w:t xml:space="preserve">Figure 6 illustrates the geographical distribution of Early Warnings related to child </w:t>
      </w:r>
      <w:r w:rsidR="00E26069" w:rsidRPr="003D1397">
        <w:rPr>
          <w:lang w:eastAsia="en-CA"/>
        </w:rPr>
        <w:t xml:space="preserve">recruitment and </w:t>
      </w:r>
      <w:r w:rsidRPr="003D1397">
        <w:rPr>
          <w:lang w:eastAsia="en-CA"/>
        </w:rPr>
        <w:t xml:space="preserve">use by various armed actors during the Colombian conflict and post-conflict phases. It is important to note that a single warning document may mention multiple groups, so the size of the nodes provides a better understanding of the groups utilizing minors rather than the spatial coverage on the map. </w:t>
      </w:r>
    </w:p>
    <w:p w14:paraId="505016E1" w14:textId="06D5D773" w:rsidR="00483822" w:rsidRPr="003D1397" w:rsidRDefault="001B16DC" w:rsidP="003D1397">
      <w:pPr>
        <w:spacing w:before="240" w:after="240" w:line="360" w:lineRule="auto"/>
        <w:jc w:val="both"/>
        <w:rPr>
          <w:lang w:eastAsia="en-CA"/>
        </w:rPr>
      </w:pPr>
      <w:r>
        <w:rPr>
          <w:lang w:eastAsia="en-CA"/>
        </w:rPr>
        <w:t>The Paramilitary, Stronghold and Localized armed groups ha</w:t>
      </w:r>
      <w:r w:rsidR="00475A9C">
        <w:rPr>
          <w:lang w:eastAsia="en-CA"/>
        </w:rPr>
        <w:t xml:space="preserve">ve a similar geographical distribution pattern with different node sizes that respond to the nature of their tactics and </w:t>
      </w:r>
      <w:r w:rsidR="007635A8">
        <w:rPr>
          <w:lang w:eastAsia="en-CA"/>
        </w:rPr>
        <w:t xml:space="preserve">the scale of </w:t>
      </w:r>
      <w:r w:rsidR="00475A9C">
        <w:rPr>
          <w:lang w:eastAsia="en-CA"/>
        </w:rPr>
        <w:t>operations</w:t>
      </w:r>
      <w:r w:rsidR="007635A8">
        <w:rPr>
          <w:lang w:eastAsia="en-CA"/>
        </w:rPr>
        <w:t xml:space="preserve">. </w:t>
      </w:r>
      <w:r w:rsidR="00475A9C">
        <w:rPr>
          <w:lang w:eastAsia="en-CA"/>
        </w:rPr>
        <w:t xml:space="preserve">These three maps </w:t>
      </w:r>
      <w:r w:rsidR="007635A8">
        <w:rPr>
          <w:lang w:eastAsia="en-CA"/>
        </w:rPr>
        <w:t xml:space="preserve">support </w:t>
      </w:r>
      <w:r w:rsidR="00475A9C">
        <w:rPr>
          <w:lang w:eastAsia="en-CA"/>
        </w:rPr>
        <w:t xml:space="preserve">the claims of a transformation and adaptation of Paramilitary groups across the Colombian armed conflict and transitional justice processes, as well as a possible coexistence and collaboration between the remaining Strongholds and emerging Localized groups.  </w:t>
      </w:r>
    </w:p>
    <w:p w14:paraId="45FB10E9" w14:textId="3908DCAC" w:rsidR="573E89DE" w:rsidRPr="003D1397" w:rsidRDefault="573E89DE" w:rsidP="003D1397">
      <w:pPr>
        <w:spacing w:after="200" w:line="360" w:lineRule="auto"/>
        <w:jc w:val="center"/>
      </w:pPr>
      <w:r w:rsidRPr="003D1397">
        <w:rPr>
          <w:noProof/>
        </w:rPr>
        <w:drawing>
          <wp:inline distT="0" distB="0" distL="0" distR="0" wp14:anchorId="0C56304C" wp14:editId="1204124F">
            <wp:extent cx="5943600" cy="1685925"/>
            <wp:effectExtent l="0" t="0" r="0" b="0"/>
            <wp:docPr id="2120719164" name="Picture 2120719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943600" cy="1685925"/>
                    </a:xfrm>
                    <a:prstGeom prst="rect">
                      <a:avLst/>
                    </a:prstGeom>
                  </pic:spPr>
                </pic:pic>
              </a:graphicData>
            </a:graphic>
          </wp:inline>
        </w:drawing>
      </w:r>
    </w:p>
    <w:p w14:paraId="6032F97C" w14:textId="48679ACA" w:rsidR="573E89DE" w:rsidRPr="003D1397" w:rsidRDefault="573E89DE" w:rsidP="003D1397">
      <w:pPr>
        <w:spacing w:after="200" w:line="360" w:lineRule="auto"/>
        <w:jc w:val="center"/>
      </w:pPr>
      <w:r w:rsidRPr="003D1397">
        <w:t>Figure 6. Geographic distribution of Early Warnings mentioning recruitment and use of NNAJ (Actors)</w:t>
      </w:r>
    </w:p>
    <w:p w14:paraId="0FECFA9A" w14:textId="7B0D7A53" w:rsidR="00483822" w:rsidRPr="003D1397" w:rsidRDefault="00483822" w:rsidP="00E63BB2">
      <w:pPr>
        <w:pStyle w:val="ListParagraph"/>
        <w:numPr>
          <w:ilvl w:val="0"/>
          <w:numId w:val="3"/>
        </w:numPr>
        <w:spacing w:before="240" w:after="240" w:line="360" w:lineRule="auto"/>
        <w:jc w:val="both"/>
        <w:rPr>
          <w:lang w:eastAsia="en-CA"/>
        </w:rPr>
      </w:pPr>
      <w:r w:rsidRPr="00E63BB2">
        <w:rPr>
          <w:b/>
          <w:bCs/>
          <w:i/>
          <w:iCs/>
          <w:lang w:eastAsia="en-CA"/>
        </w:rPr>
        <w:t xml:space="preserve">Strategies </w:t>
      </w:r>
      <w:r w:rsidR="00C02A66" w:rsidRPr="00E63BB2">
        <w:rPr>
          <w:b/>
          <w:bCs/>
          <w:i/>
          <w:iCs/>
          <w:lang w:eastAsia="en-CA"/>
        </w:rPr>
        <w:t xml:space="preserve">by </w:t>
      </w:r>
      <w:r w:rsidRPr="00E63BB2">
        <w:rPr>
          <w:b/>
          <w:bCs/>
          <w:i/>
          <w:iCs/>
          <w:lang w:eastAsia="en-CA"/>
        </w:rPr>
        <w:t>Actor</w:t>
      </w:r>
    </w:p>
    <w:p w14:paraId="34792495" w14:textId="39D566ED" w:rsidR="00163F48" w:rsidRPr="003D1397" w:rsidRDefault="00AB5322" w:rsidP="003D1397">
      <w:pPr>
        <w:spacing w:before="240" w:after="240" w:line="360" w:lineRule="auto"/>
        <w:jc w:val="both"/>
        <w:rPr>
          <w:lang w:eastAsia="en-CA"/>
        </w:rPr>
      </w:pPr>
      <w:r>
        <w:rPr>
          <w:lang w:eastAsia="en-CA"/>
        </w:rPr>
        <w:lastRenderedPageBreak/>
        <w:t>Methodologically, t</w:t>
      </w:r>
      <w:r w:rsidR="63D7C97A" w:rsidRPr="003D1397">
        <w:rPr>
          <w:lang w:eastAsia="en-CA"/>
        </w:rPr>
        <w:t xml:space="preserve">he identification of recruitment and use strategies for NNAJ involved a semi-automatic process. Relevant segments mentioning NNAJ, recruitment and use </w:t>
      </w:r>
      <w:r>
        <w:rPr>
          <w:lang w:eastAsia="en-CA"/>
        </w:rPr>
        <w:t xml:space="preserve">each </w:t>
      </w:r>
      <w:r w:rsidR="63D7C97A" w:rsidRPr="003D1397">
        <w:rPr>
          <w:lang w:eastAsia="en-CA"/>
        </w:rPr>
        <w:t>were extracted</w:t>
      </w:r>
      <w:r>
        <w:rPr>
          <w:lang w:eastAsia="en-CA"/>
        </w:rPr>
        <w:t>. K</w:t>
      </w:r>
      <w:r w:rsidR="63D7C97A" w:rsidRPr="003D1397">
        <w:rPr>
          <w:lang w:eastAsia="en-CA"/>
        </w:rPr>
        <w:t>eywords related to strategies were identified. A tagging system was developed and then refined on the Ombudsperson’s Office archive. Table 1 presents the 12 main strategies detected in the documents, the number of documents mentioning each, and some specific examples. Out of 796 documents on recruitment and use, 279 (35%) did not mention strategies.</w:t>
      </w:r>
      <w:r w:rsidR="00E346E4">
        <w:rPr>
          <w:lang w:eastAsia="en-CA"/>
        </w:rPr>
        <w:t xml:space="preserve"> Two key elements are important for the analysis</w:t>
      </w:r>
      <w:r>
        <w:rPr>
          <w:lang w:eastAsia="en-CA"/>
        </w:rPr>
        <w:t xml:space="preserve">. First, </w:t>
      </w:r>
      <w:r w:rsidR="00E346E4">
        <w:rPr>
          <w:lang w:eastAsia="en-CA"/>
        </w:rPr>
        <w:t>the Colombian case present</w:t>
      </w:r>
      <w:r w:rsidR="00702880">
        <w:rPr>
          <w:lang w:eastAsia="en-CA"/>
        </w:rPr>
        <w:t>s</w:t>
      </w:r>
      <w:r w:rsidR="00E346E4">
        <w:rPr>
          <w:lang w:eastAsia="en-CA"/>
        </w:rPr>
        <w:t xml:space="preserve"> several regional particularities, hence, </w:t>
      </w:r>
      <w:r w:rsidR="00702880">
        <w:rPr>
          <w:lang w:eastAsia="en-CA"/>
        </w:rPr>
        <w:t xml:space="preserve">even within the same group (especially for Guerrillas and Paramilitaries) their regional operations adapt to cultural and geographical contexts. </w:t>
      </w:r>
      <w:r>
        <w:rPr>
          <w:lang w:eastAsia="en-CA"/>
        </w:rPr>
        <w:t>S</w:t>
      </w:r>
      <w:r w:rsidR="00702880">
        <w:rPr>
          <w:lang w:eastAsia="en-CA"/>
        </w:rPr>
        <w:t xml:space="preserve">econd, multiple strategies can coexist, this means that while in one place of the country girls are being recruited for non-combat activities, girl teenagers can be recruited as a vehicle to </w:t>
      </w:r>
      <w:r>
        <w:rPr>
          <w:lang w:eastAsia="en-CA"/>
        </w:rPr>
        <w:t xml:space="preserve">involve and </w:t>
      </w:r>
      <w:r w:rsidR="00702880">
        <w:rPr>
          <w:lang w:eastAsia="en-CA"/>
        </w:rPr>
        <w:t xml:space="preserve">recruit </w:t>
      </w:r>
      <w:r w:rsidR="00840802">
        <w:rPr>
          <w:lang w:eastAsia="en-CA"/>
        </w:rPr>
        <w:t>boy teenagers</w:t>
      </w:r>
      <w:r w:rsidR="00702880">
        <w:rPr>
          <w:lang w:eastAsia="en-CA"/>
        </w:rPr>
        <w:t xml:space="preserve"> in another region. </w:t>
      </w:r>
      <w:commentRangeStart w:id="64"/>
      <w:r w:rsidR="00702880">
        <w:rPr>
          <w:lang w:eastAsia="en-CA"/>
        </w:rPr>
        <w:t xml:space="preserve">Additionally, these strategies </w:t>
      </w:r>
      <w:ins w:id="65" w:author="Microsoft Office User" w:date="2024-04-01T15:17:00Z">
        <w:r w:rsidR="007F3424">
          <w:rPr>
            <w:lang w:eastAsia="en-CA"/>
          </w:rPr>
          <w:t xml:space="preserve">adapt to the </w:t>
        </w:r>
      </w:ins>
      <w:ins w:id="66" w:author="Microsoft Office User" w:date="2024-04-01T15:18:00Z">
        <w:r w:rsidR="00B9427B">
          <w:rPr>
            <w:lang w:eastAsia="en-CA"/>
          </w:rPr>
          <w:t>time and context</w:t>
        </w:r>
      </w:ins>
      <w:ins w:id="67" w:author="Microsoft Office User" w:date="2024-04-01T15:17:00Z">
        <w:r w:rsidR="007F3424">
          <w:rPr>
            <w:lang w:eastAsia="en-CA"/>
          </w:rPr>
          <w:t xml:space="preserve"> the conflict is taking place and </w:t>
        </w:r>
      </w:ins>
      <w:r w:rsidR="00702880">
        <w:rPr>
          <w:lang w:eastAsia="en-CA"/>
        </w:rPr>
        <w:t>are the ones identified over two decades</w:t>
      </w:r>
      <w:ins w:id="68" w:author="Microsoft Office User" w:date="2024-04-01T15:20:00Z">
        <w:r w:rsidR="00B9427B">
          <w:rPr>
            <w:lang w:eastAsia="en-CA"/>
          </w:rPr>
          <w:t>.</w:t>
        </w:r>
      </w:ins>
      <w:del w:id="69" w:author="Microsoft Office User" w:date="2024-04-01T15:20:00Z">
        <w:r w:rsidR="00702880" w:rsidDel="00B9427B">
          <w:rPr>
            <w:lang w:eastAsia="en-CA"/>
          </w:rPr>
          <w:delText>,</w:delText>
        </w:r>
      </w:del>
      <w:r w:rsidR="00702880">
        <w:rPr>
          <w:lang w:eastAsia="en-CA"/>
        </w:rPr>
        <w:t xml:space="preserve"> </w:t>
      </w:r>
      <w:ins w:id="70" w:author="Microsoft Office User" w:date="2024-04-01T15:20:00Z">
        <w:r w:rsidR="00B9427B">
          <w:rPr>
            <w:lang w:eastAsia="en-CA"/>
          </w:rPr>
          <w:t>I</w:t>
        </w:r>
      </w:ins>
      <w:del w:id="71" w:author="Microsoft Office User" w:date="2024-04-01T15:20:00Z">
        <w:r w:rsidR="00702880" w:rsidDel="00B9427B">
          <w:rPr>
            <w:lang w:eastAsia="en-CA"/>
          </w:rPr>
          <w:delText>i</w:delText>
        </w:r>
      </w:del>
      <w:r w:rsidR="00702880">
        <w:rPr>
          <w:lang w:eastAsia="en-CA"/>
        </w:rPr>
        <w:t xml:space="preserve">n consequence, some are the mutation of others, for example, </w:t>
      </w:r>
      <w:r w:rsidR="00702880" w:rsidRPr="00702880">
        <w:rPr>
          <w:i/>
          <w:lang w:eastAsia="en-CA"/>
        </w:rPr>
        <w:t>recruitment family quota</w:t>
      </w:r>
      <w:ins w:id="72" w:author="Microsoft Office User" w:date="2024-04-01T15:18:00Z">
        <w:r w:rsidR="00B9427B">
          <w:rPr>
            <w:lang w:eastAsia="en-CA"/>
          </w:rPr>
          <w:t xml:space="preserve">, </w:t>
        </w:r>
      </w:ins>
      <w:ins w:id="73" w:author="Microsoft Office User" w:date="2024-04-01T15:19:00Z">
        <w:r w:rsidR="00B9427B">
          <w:rPr>
            <w:lang w:eastAsia="en-CA"/>
          </w:rPr>
          <w:t>which</w:t>
        </w:r>
      </w:ins>
      <w:ins w:id="74" w:author="Microsoft Office User" w:date="2024-04-01T15:18:00Z">
        <w:r w:rsidR="00B9427B">
          <w:rPr>
            <w:lang w:eastAsia="en-CA"/>
          </w:rPr>
          <w:t xml:space="preserve"> was </w:t>
        </w:r>
      </w:ins>
      <w:ins w:id="75" w:author="Microsoft Office User" w:date="2024-04-01T15:19:00Z">
        <w:r w:rsidR="00B9427B">
          <w:rPr>
            <w:lang w:eastAsia="en-CA"/>
          </w:rPr>
          <w:t>vastly implemented by</w:t>
        </w:r>
      </w:ins>
      <w:ins w:id="76" w:author="Microsoft Office User" w:date="2024-04-01T15:18:00Z">
        <w:r w:rsidR="00B9427B">
          <w:rPr>
            <w:lang w:eastAsia="en-CA"/>
          </w:rPr>
          <w:t xml:space="preserve"> guerrillas in the</w:t>
        </w:r>
      </w:ins>
      <w:ins w:id="77" w:author="Microsoft Office User" w:date="2024-04-01T15:19:00Z">
        <w:r w:rsidR="00B9427B">
          <w:rPr>
            <w:lang w:eastAsia="en-CA"/>
          </w:rPr>
          <w:t xml:space="preserve"> late 1900’s and beginning of the </w:t>
        </w:r>
      </w:ins>
      <w:ins w:id="78" w:author="Microsoft Office User" w:date="2024-04-01T15:20:00Z">
        <w:r w:rsidR="00B9427B">
          <w:rPr>
            <w:lang w:eastAsia="en-CA"/>
          </w:rPr>
          <w:t>00´s</w:t>
        </w:r>
      </w:ins>
      <w:ins w:id="79" w:author="Microsoft Office User" w:date="2024-04-01T15:19:00Z">
        <w:r w:rsidR="00B9427B">
          <w:rPr>
            <w:lang w:eastAsia="en-CA"/>
          </w:rPr>
          <w:t xml:space="preserve"> </w:t>
        </w:r>
      </w:ins>
      <w:del w:id="80" w:author="Microsoft Office User" w:date="2024-04-01T15:21:00Z">
        <w:r w:rsidR="00702880" w:rsidDel="00B9427B">
          <w:rPr>
            <w:lang w:eastAsia="en-CA"/>
          </w:rPr>
          <w:delText xml:space="preserve"> </w:delText>
        </w:r>
      </w:del>
      <w:r w:rsidR="00702880">
        <w:rPr>
          <w:lang w:eastAsia="en-CA"/>
        </w:rPr>
        <w:t xml:space="preserve">is not a common practice as </w:t>
      </w:r>
      <w:r w:rsidR="00702880" w:rsidRPr="00702880">
        <w:rPr>
          <w:i/>
          <w:lang w:eastAsia="en-CA"/>
        </w:rPr>
        <w:t>gifts, promises and handouts</w:t>
      </w:r>
      <w:r w:rsidR="00702880">
        <w:rPr>
          <w:lang w:eastAsia="en-CA"/>
        </w:rPr>
        <w:t xml:space="preserve"> are nowadays. </w:t>
      </w:r>
      <w:commentRangeEnd w:id="64"/>
      <w:r>
        <w:rPr>
          <w:rStyle w:val="CommentReference"/>
        </w:rPr>
        <w:commentReference w:id="64"/>
      </w:r>
      <w:ins w:id="81" w:author="Microsoft Office User" w:date="2024-04-01T15:21:00Z">
        <w:r w:rsidR="00B9427B">
          <w:rPr>
            <w:lang w:eastAsia="en-CA"/>
          </w:rPr>
          <w:t xml:space="preserve">It is important to highlight that strategies for recruitment adapt to territory, culture and time. </w:t>
        </w:r>
      </w:ins>
      <w:ins w:id="82" w:author="Microsoft Office User" w:date="2024-04-01T15:22:00Z">
        <w:r w:rsidR="00B9427B">
          <w:rPr>
            <w:lang w:eastAsia="en-CA"/>
          </w:rPr>
          <w:t xml:space="preserve">Hence, </w:t>
        </w:r>
      </w:ins>
      <w:ins w:id="83" w:author="Microsoft Office User" w:date="2024-04-01T15:25:00Z">
        <w:r w:rsidR="00B9427B">
          <w:rPr>
            <w:lang w:eastAsia="en-CA"/>
          </w:rPr>
          <w:t xml:space="preserve">the </w:t>
        </w:r>
      </w:ins>
      <w:ins w:id="84" w:author="Microsoft Office User" w:date="2024-04-01T15:22:00Z">
        <w:r w:rsidR="00B9427B">
          <w:rPr>
            <w:lang w:eastAsia="en-CA"/>
          </w:rPr>
          <w:t xml:space="preserve">terms in Table 1 </w:t>
        </w:r>
      </w:ins>
      <w:ins w:id="85" w:author="Microsoft Office User" w:date="2024-04-01T15:23:00Z">
        <w:r w:rsidR="00B9427B">
          <w:rPr>
            <w:lang w:eastAsia="en-CA"/>
          </w:rPr>
          <w:t xml:space="preserve">align with the transformation of the Colombian conflict </w:t>
        </w:r>
      </w:ins>
      <w:ins w:id="86" w:author="Microsoft Office User" w:date="2024-04-01T15:24:00Z">
        <w:r w:rsidR="00B9427B">
          <w:rPr>
            <w:lang w:eastAsia="en-CA"/>
          </w:rPr>
          <w:t>and the emerging communication and status-quo norms</w:t>
        </w:r>
      </w:ins>
      <w:ins w:id="87" w:author="Microsoft Office User" w:date="2024-04-01T15:25:00Z">
        <w:r w:rsidR="00B9427B">
          <w:rPr>
            <w:lang w:eastAsia="en-CA"/>
          </w:rPr>
          <w:t xml:space="preserve"> like using technology to reach or </w:t>
        </w:r>
      </w:ins>
      <w:ins w:id="88" w:author="Microsoft Office User" w:date="2024-04-01T15:26:00Z">
        <w:r w:rsidR="00B9427B">
          <w:rPr>
            <w:lang w:eastAsia="en-CA"/>
          </w:rPr>
          <w:t>attract younger generations.</w:t>
        </w:r>
      </w:ins>
    </w:p>
    <w:p w14:paraId="40B62803" w14:textId="2DF8FDE0" w:rsidR="00483822" w:rsidRPr="003D1397" w:rsidRDefault="573E89DE" w:rsidP="003D1397">
      <w:pPr>
        <w:spacing w:before="240" w:after="240" w:line="360" w:lineRule="auto"/>
        <w:jc w:val="both"/>
        <w:rPr>
          <w:lang w:eastAsia="en-CA"/>
        </w:rPr>
      </w:pPr>
      <w:r w:rsidRPr="003D1397">
        <w:rPr>
          <w:lang w:eastAsia="en-CA"/>
        </w:rPr>
        <w:t> Table 1. Total of documents mentioning strategies of recruitment and use of children.</w:t>
      </w:r>
    </w:p>
    <w:p w14:paraId="70B819AD" w14:textId="75373687" w:rsidR="00163F48" w:rsidRPr="003D1397" w:rsidRDefault="00E346E4" w:rsidP="003D1397">
      <w:pPr>
        <w:spacing w:before="240" w:after="240" w:line="360" w:lineRule="auto"/>
        <w:jc w:val="center"/>
        <w:rPr>
          <w:lang w:eastAsia="en-CA"/>
        </w:rPr>
      </w:pPr>
      <w:r>
        <w:rPr>
          <w:noProof/>
        </w:rPr>
        <w:lastRenderedPageBreak/>
        <w:drawing>
          <wp:inline distT="0" distB="0" distL="0" distR="0" wp14:anchorId="39A66E9D" wp14:editId="106B079D">
            <wp:extent cx="5658416" cy="6987781"/>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4-01-16 at 5.21.18 PM.png"/>
                    <pic:cNvPicPr/>
                  </pic:nvPicPr>
                  <pic:blipFill>
                    <a:blip r:embed="rId20">
                      <a:extLst>
                        <a:ext uri="{28A0092B-C50C-407E-A947-70E740481C1C}">
                          <a14:useLocalDpi xmlns:a14="http://schemas.microsoft.com/office/drawing/2010/main" val="0"/>
                        </a:ext>
                      </a:extLst>
                    </a:blip>
                    <a:stretch>
                      <a:fillRect/>
                    </a:stretch>
                  </pic:blipFill>
                  <pic:spPr>
                    <a:xfrm>
                      <a:off x="0" y="0"/>
                      <a:ext cx="5658416" cy="6987781"/>
                    </a:xfrm>
                    <a:prstGeom prst="rect">
                      <a:avLst/>
                    </a:prstGeom>
                  </pic:spPr>
                </pic:pic>
              </a:graphicData>
            </a:graphic>
          </wp:inline>
        </w:drawing>
      </w:r>
    </w:p>
    <w:p w14:paraId="6DC2B463" w14:textId="219D0F81" w:rsidR="00483822" w:rsidRPr="003D1397" w:rsidRDefault="573E89DE" w:rsidP="003D1397">
      <w:pPr>
        <w:spacing w:before="240" w:after="240" w:line="360" w:lineRule="auto"/>
        <w:jc w:val="both"/>
        <w:rPr>
          <w:lang w:eastAsia="en-CA"/>
        </w:rPr>
      </w:pPr>
      <w:r w:rsidRPr="003D1397">
        <w:rPr>
          <w:lang w:eastAsia="en-CA"/>
        </w:rPr>
        <w:t>The strategies mentioned in Table 1 correspond to the ones employed by all group categories and across the four delimited periods. Networks were model</w:t>
      </w:r>
      <w:r w:rsidR="00186027">
        <w:rPr>
          <w:lang w:eastAsia="en-CA"/>
        </w:rPr>
        <w:t>l</w:t>
      </w:r>
      <w:r w:rsidRPr="003D1397">
        <w:rPr>
          <w:lang w:eastAsia="en-CA"/>
        </w:rPr>
        <w:t xml:space="preserve">ed to examine influential </w:t>
      </w:r>
      <w:commentRangeStart w:id="89"/>
      <w:r w:rsidRPr="003D1397">
        <w:rPr>
          <w:lang w:eastAsia="en-CA"/>
        </w:rPr>
        <w:t>nodes</w:t>
      </w:r>
      <w:commentRangeEnd w:id="89"/>
      <w:r w:rsidR="00AB5322">
        <w:rPr>
          <w:rStyle w:val="CommentReference"/>
        </w:rPr>
        <w:commentReference w:id="89"/>
      </w:r>
      <w:r w:rsidRPr="003D1397">
        <w:rPr>
          <w:lang w:eastAsia="en-CA"/>
        </w:rPr>
        <w:t xml:space="preserve"> and relationships between Departments, Actors, and Strategies. Nodes were linked if they co-occurred in reports. </w:t>
      </w:r>
      <w:r w:rsidR="00702880">
        <w:rPr>
          <w:lang w:eastAsia="en-CA"/>
        </w:rPr>
        <w:t xml:space="preserve">Four networks resulted from this analysis that correspond to the periods </w:t>
      </w:r>
      <w:proofErr w:type="spellStart"/>
      <w:r w:rsidR="00702880">
        <w:rPr>
          <w:lang w:eastAsia="en-CA"/>
        </w:rPr>
        <w:t>analysed</w:t>
      </w:r>
      <w:proofErr w:type="spellEnd"/>
      <w:r w:rsidR="00702880">
        <w:rPr>
          <w:lang w:eastAsia="en-CA"/>
        </w:rPr>
        <w:t xml:space="preserve"> along </w:t>
      </w:r>
      <w:r w:rsidR="00702880">
        <w:rPr>
          <w:lang w:eastAsia="en-CA"/>
        </w:rPr>
        <w:lastRenderedPageBreak/>
        <w:t xml:space="preserve">the chapter. </w:t>
      </w:r>
      <w:r w:rsidR="00AB5322">
        <w:rPr>
          <w:lang w:eastAsia="en-CA"/>
        </w:rPr>
        <w:t>Examination</w:t>
      </w:r>
      <w:r w:rsidR="00AB5322" w:rsidRPr="003D1397">
        <w:rPr>
          <w:lang w:eastAsia="en-CA"/>
        </w:rPr>
        <w:t xml:space="preserve"> </w:t>
      </w:r>
      <w:r w:rsidRPr="003D1397">
        <w:rPr>
          <w:lang w:eastAsia="en-CA"/>
        </w:rPr>
        <w:t xml:space="preserve">of the Colombian conflict and post-conflict confirmed the </w:t>
      </w:r>
      <w:r w:rsidR="008A4DFD">
        <w:rPr>
          <w:lang w:eastAsia="en-CA"/>
        </w:rPr>
        <w:t>transformation</w:t>
      </w:r>
      <w:r w:rsidR="008A4DFD" w:rsidRPr="003D1397">
        <w:rPr>
          <w:lang w:eastAsia="en-CA"/>
        </w:rPr>
        <w:t xml:space="preserve"> </w:t>
      </w:r>
      <w:r w:rsidRPr="003D1397">
        <w:rPr>
          <w:lang w:eastAsia="en-CA"/>
        </w:rPr>
        <w:t xml:space="preserve">and complexity of the phenomenon. Node types were color-coded: Departments (purple), Strategies (orange), and Actors (green). Node size indicates influence, with larger nodes having greater impact. Considering </w:t>
      </w:r>
      <w:r w:rsidR="00AB5322">
        <w:rPr>
          <w:lang w:eastAsia="en-CA"/>
        </w:rPr>
        <w:t xml:space="preserve">that </w:t>
      </w:r>
      <w:r w:rsidRPr="003D1397">
        <w:rPr>
          <w:lang w:eastAsia="en-CA"/>
        </w:rPr>
        <w:t xml:space="preserve">the early years of </w:t>
      </w:r>
      <w:r w:rsidR="00E346E4">
        <w:rPr>
          <w:lang w:eastAsia="en-CA"/>
        </w:rPr>
        <w:t>SAT</w:t>
      </w:r>
      <w:r w:rsidRPr="003D1397">
        <w:rPr>
          <w:lang w:eastAsia="en-CA"/>
        </w:rPr>
        <w:t xml:space="preserve"> </w:t>
      </w:r>
      <w:r w:rsidR="00E346E4">
        <w:rPr>
          <w:lang w:eastAsia="en-CA"/>
        </w:rPr>
        <w:t>operations had</w:t>
      </w:r>
      <w:r w:rsidR="00702880">
        <w:rPr>
          <w:lang w:eastAsia="en-CA"/>
        </w:rPr>
        <w:t xml:space="preserve"> </w:t>
      </w:r>
      <w:r w:rsidR="00E346E4">
        <w:rPr>
          <w:lang w:eastAsia="en-CA"/>
        </w:rPr>
        <w:t>limited presence across the country, as well as a more limited mandate</w:t>
      </w:r>
      <w:r w:rsidRPr="003D1397">
        <w:rPr>
          <w:lang w:eastAsia="en-CA"/>
        </w:rPr>
        <w:t xml:space="preserve">, focus is placed on period-specific strategies rather than reported cases, actors, or locations. Paramilitaries were prominent prior to demobilization </w:t>
      </w:r>
      <w:commentRangeStart w:id="90"/>
      <w:commentRangeStart w:id="91"/>
      <w:r w:rsidRPr="003D1397">
        <w:rPr>
          <w:lang w:eastAsia="en-CA"/>
        </w:rPr>
        <w:t>under Justice &amp; Peace</w:t>
      </w:r>
      <w:commentRangeEnd w:id="90"/>
      <w:r w:rsidR="00AB5322">
        <w:rPr>
          <w:rStyle w:val="CommentReference"/>
        </w:rPr>
        <w:commentReference w:id="90"/>
      </w:r>
      <w:commentRangeEnd w:id="91"/>
      <w:r w:rsidR="00CB4A12">
        <w:rPr>
          <w:rStyle w:val="CommentReference"/>
        </w:rPr>
        <w:commentReference w:id="91"/>
      </w:r>
      <w:ins w:id="92" w:author="Microsoft Office User" w:date="2024-04-01T14:54:00Z">
        <w:r w:rsidR="00CB4A12">
          <w:rPr>
            <w:lang w:eastAsia="en-CA"/>
          </w:rPr>
          <w:t xml:space="preserve"> </w:t>
        </w:r>
      </w:ins>
      <w:ins w:id="93" w:author="Microsoft Office User" w:date="2024-04-01T14:55:00Z">
        <w:r w:rsidR="00CB4A12">
          <w:rPr>
            <w:lang w:eastAsia="en-CA"/>
          </w:rPr>
          <w:t>(2005</w:t>
        </w:r>
      </w:ins>
      <w:ins w:id="94" w:author="Microsoft Office User" w:date="2024-04-01T14:54:00Z">
        <w:r w:rsidR="00CB4A12">
          <w:rPr>
            <w:lang w:eastAsia="en-CA"/>
          </w:rPr>
          <w:t>)</w:t>
        </w:r>
      </w:ins>
      <w:r w:rsidRPr="003D1397">
        <w:rPr>
          <w:lang w:eastAsia="en-CA"/>
        </w:rPr>
        <w:t>, exhibiting diverse strategies (6 out of 12).</w:t>
      </w:r>
    </w:p>
    <w:p w14:paraId="06B402B4" w14:textId="26EE56AE" w:rsidR="573E89DE" w:rsidRPr="003D1397" w:rsidRDefault="573E89DE" w:rsidP="003D1397">
      <w:pPr>
        <w:spacing w:line="360" w:lineRule="auto"/>
        <w:jc w:val="center"/>
      </w:pPr>
      <w:r w:rsidRPr="003D1397">
        <w:rPr>
          <w:noProof/>
        </w:rPr>
        <w:drawing>
          <wp:inline distT="0" distB="0" distL="0" distR="0" wp14:anchorId="3BE5E715" wp14:editId="6EE1815D">
            <wp:extent cx="5248276" cy="2247958"/>
            <wp:effectExtent l="0" t="0" r="0" b="0"/>
            <wp:docPr id="1116037577" name="Picture 11160375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rcRect t="27345" b="25548"/>
                    <a:stretch>
                      <a:fillRect/>
                    </a:stretch>
                  </pic:blipFill>
                  <pic:spPr>
                    <a:xfrm>
                      <a:off x="0" y="0"/>
                      <a:ext cx="5248276" cy="2247958"/>
                    </a:xfrm>
                    <a:prstGeom prst="rect">
                      <a:avLst/>
                    </a:prstGeom>
                  </pic:spPr>
                </pic:pic>
              </a:graphicData>
            </a:graphic>
          </wp:inline>
        </w:drawing>
      </w:r>
      <w:r w:rsidRPr="003D1397">
        <w:rPr>
          <w:b/>
          <w:bCs/>
        </w:rPr>
        <w:t xml:space="preserve"> </w:t>
      </w:r>
    </w:p>
    <w:p w14:paraId="7421C7EB" w14:textId="5241F684" w:rsidR="573E89DE" w:rsidRPr="003D1397" w:rsidRDefault="573E89DE" w:rsidP="003D1397">
      <w:pPr>
        <w:spacing w:after="200" w:line="360" w:lineRule="auto"/>
        <w:jc w:val="center"/>
      </w:pPr>
      <w:commentRangeStart w:id="95"/>
      <w:r w:rsidRPr="003D1397">
        <w:t xml:space="preserve">Figure 7 Network of Actors, Departments, and Strategies of Recruitment and </w:t>
      </w:r>
      <w:r w:rsidR="008A4DFD">
        <w:t>Us</w:t>
      </w:r>
      <w:r w:rsidR="008A4DFD" w:rsidRPr="003D1397">
        <w:t xml:space="preserve">e </w:t>
      </w:r>
      <w:r w:rsidRPr="003D1397">
        <w:t xml:space="preserve">(Justice &amp; </w:t>
      </w:r>
      <w:commentRangeEnd w:id="95"/>
      <w:r w:rsidR="00AB5322">
        <w:rPr>
          <w:rStyle w:val="CommentReference"/>
        </w:rPr>
        <w:commentReference w:id="95"/>
      </w:r>
      <w:r w:rsidRPr="003D1397">
        <w:t>Peace 2001 - 2005)</w:t>
      </w:r>
    </w:p>
    <w:p w14:paraId="4D3066F5" w14:textId="4401B8A7" w:rsidR="00483822" w:rsidRPr="003D1397" w:rsidRDefault="573E89DE" w:rsidP="003D1397">
      <w:pPr>
        <w:spacing w:before="240" w:after="240" w:line="360" w:lineRule="auto"/>
        <w:jc w:val="both"/>
        <w:rPr>
          <w:lang w:eastAsia="en-CA"/>
        </w:rPr>
      </w:pPr>
      <w:r w:rsidRPr="003D1397">
        <w:rPr>
          <w:lang w:eastAsia="en-CA"/>
        </w:rPr>
        <w:t xml:space="preserve">In the period after Justice &amp; Peace and before negotiations with FARC, warning documents revealed increased group and strategy diversity, including gender-based violence targeting girls, drug consumption induction, and discreet recruitment through recreational activities and persuasion. Some conflict zones, primarily peripheral rural areas (e.g., Amazon and Pacific regions), were highlighted. Guerrillas played a significant role in recruitment strategies but were not the sole actors, </w:t>
      </w:r>
      <w:r w:rsidR="00AB5322">
        <w:rPr>
          <w:lang w:eastAsia="en-CA"/>
        </w:rPr>
        <w:t>insofar as</w:t>
      </w:r>
      <w:r w:rsidR="00AB5322" w:rsidRPr="003D1397">
        <w:rPr>
          <w:lang w:eastAsia="en-CA"/>
        </w:rPr>
        <w:t xml:space="preserve"> </w:t>
      </w:r>
      <w:r w:rsidRPr="003D1397">
        <w:rPr>
          <w:lang w:eastAsia="en-CA"/>
        </w:rPr>
        <w:t>Paramilitaries, Strongholds, and Localized armed groups engaged in recruitment and use as well (Figure 8).</w:t>
      </w:r>
    </w:p>
    <w:p w14:paraId="7887ADA0" w14:textId="11175F29" w:rsidR="573E89DE" w:rsidRPr="003D1397" w:rsidRDefault="573E89DE" w:rsidP="003D1397">
      <w:pPr>
        <w:spacing w:line="360" w:lineRule="auto"/>
        <w:jc w:val="center"/>
      </w:pPr>
      <w:r w:rsidRPr="003D1397">
        <w:rPr>
          <w:noProof/>
        </w:rPr>
        <w:lastRenderedPageBreak/>
        <w:drawing>
          <wp:inline distT="0" distB="0" distL="0" distR="0" wp14:anchorId="44A2FF21" wp14:editId="01381AF8">
            <wp:extent cx="4076700" cy="3389380"/>
            <wp:effectExtent l="0" t="0" r="0" b="0"/>
            <wp:docPr id="1478190571" name="Picture 1478190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rcRect t="8215" b="8450"/>
                    <a:stretch>
                      <a:fillRect/>
                    </a:stretch>
                  </pic:blipFill>
                  <pic:spPr>
                    <a:xfrm>
                      <a:off x="0" y="0"/>
                      <a:ext cx="4076700" cy="3389380"/>
                    </a:xfrm>
                    <a:prstGeom prst="rect">
                      <a:avLst/>
                    </a:prstGeom>
                  </pic:spPr>
                </pic:pic>
              </a:graphicData>
            </a:graphic>
          </wp:inline>
        </w:drawing>
      </w:r>
    </w:p>
    <w:p w14:paraId="4F00A135" w14:textId="239E1A87" w:rsidR="573E89DE" w:rsidRPr="003D1397" w:rsidRDefault="573E89DE" w:rsidP="003D1397">
      <w:pPr>
        <w:spacing w:line="360" w:lineRule="auto"/>
        <w:jc w:val="center"/>
      </w:pPr>
      <w:r w:rsidRPr="003D1397">
        <w:t xml:space="preserve">Figure 8 Network of Actors, Departments, and Strategies of Recruitment and </w:t>
      </w:r>
      <w:r w:rsidR="008A4DFD">
        <w:t>U</w:t>
      </w:r>
      <w:r w:rsidRPr="003D1397">
        <w:t>se (Conflict 2006 - 2011)</w:t>
      </w:r>
    </w:p>
    <w:p w14:paraId="52E81596" w14:textId="02B4BDF9" w:rsidR="573E89DE" w:rsidRPr="003D1397" w:rsidRDefault="573E89DE" w:rsidP="003D1397">
      <w:pPr>
        <w:spacing w:line="360" w:lineRule="auto"/>
        <w:jc w:val="both"/>
      </w:pPr>
      <w:r w:rsidRPr="003D1397">
        <w:br/>
      </w:r>
    </w:p>
    <w:p w14:paraId="659D3075" w14:textId="4EF83F2A" w:rsidR="573E89DE" w:rsidRPr="003D1397" w:rsidRDefault="573E89DE" w:rsidP="003D1397">
      <w:pPr>
        <w:spacing w:line="360" w:lineRule="auto"/>
        <w:jc w:val="center"/>
      </w:pPr>
      <w:r w:rsidRPr="003D1397">
        <w:rPr>
          <w:noProof/>
        </w:rPr>
        <w:drawing>
          <wp:inline distT="0" distB="0" distL="0" distR="0" wp14:anchorId="125440E4" wp14:editId="505ACB4C">
            <wp:extent cx="4124325" cy="3467121"/>
            <wp:effectExtent l="0" t="0" r="0" b="0"/>
            <wp:docPr id="962726537" name="Picture 9627265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extLst>
                        <a:ext uri="{28A0092B-C50C-407E-A947-70E740481C1C}">
                          <a14:useLocalDpi xmlns:a14="http://schemas.microsoft.com/office/drawing/2010/main" val="0"/>
                        </a:ext>
                      </a:extLst>
                    </a:blip>
                    <a:srcRect t="7692" b="7459"/>
                    <a:stretch>
                      <a:fillRect/>
                    </a:stretch>
                  </pic:blipFill>
                  <pic:spPr>
                    <a:xfrm>
                      <a:off x="0" y="0"/>
                      <a:ext cx="4124325" cy="3467121"/>
                    </a:xfrm>
                    <a:prstGeom prst="rect">
                      <a:avLst/>
                    </a:prstGeom>
                  </pic:spPr>
                </pic:pic>
              </a:graphicData>
            </a:graphic>
          </wp:inline>
        </w:drawing>
      </w:r>
    </w:p>
    <w:p w14:paraId="5699E305" w14:textId="3FB86B87" w:rsidR="573E89DE" w:rsidRPr="003D1397" w:rsidRDefault="573E89DE" w:rsidP="003D1397">
      <w:pPr>
        <w:spacing w:after="200" w:line="360" w:lineRule="auto"/>
        <w:jc w:val="center"/>
      </w:pPr>
      <w:r w:rsidRPr="003D1397">
        <w:lastRenderedPageBreak/>
        <w:t xml:space="preserve">Figure 9 Network of Actors, Departments, and Strategies of Recruitment and </w:t>
      </w:r>
      <w:r w:rsidR="008A4DFD">
        <w:t>U</w:t>
      </w:r>
      <w:r w:rsidRPr="003D1397">
        <w:t>se (Peace Negotiations 2012 - 2016)</w:t>
      </w:r>
    </w:p>
    <w:p w14:paraId="4763FED3" w14:textId="0BEC2707" w:rsidR="00483822" w:rsidRPr="003D1397" w:rsidRDefault="573E89DE" w:rsidP="003D1397">
      <w:pPr>
        <w:spacing w:before="240" w:after="240" w:line="360" w:lineRule="auto"/>
        <w:jc w:val="both"/>
        <w:rPr>
          <w:lang w:eastAsia="en-CA"/>
        </w:rPr>
      </w:pPr>
      <w:r w:rsidRPr="003D1397">
        <w:rPr>
          <w:lang w:eastAsia="en-CA"/>
        </w:rPr>
        <w:t xml:space="preserve">The network analysis (Figures 7 to 10) demonstrates the persistent nature of recruitment and child use across periods, territories, and group categories. Complexity increased with new strategies, new actors, and </w:t>
      </w:r>
      <w:r w:rsidR="00AB5322">
        <w:rPr>
          <w:lang w:eastAsia="en-CA"/>
        </w:rPr>
        <w:t xml:space="preserve">newly </w:t>
      </w:r>
      <w:r w:rsidRPr="003D1397">
        <w:rPr>
          <w:lang w:eastAsia="en-CA"/>
        </w:rPr>
        <w:t xml:space="preserve">affected departments. The 2012-2016 period introduced strategies </w:t>
      </w:r>
      <w:r w:rsidR="00AB5322">
        <w:rPr>
          <w:lang w:eastAsia="en-CA"/>
        </w:rPr>
        <w:t>such as</w:t>
      </w:r>
      <w:r w:rsidR="00AB5322" w:rsidRPr="003D1397">
        <w:rPr>
          <w:lang w:eastAsia="en-CA"/>
        </w:rPr>
        <w:t xml:space="preserve"> </w:t>
      </w:r>
      <w:r w:rsidRPr="003D1397">
        <w:rPr>
          <w:lang w:eastAsia="en-CA"/>
        </w:rPr>
        <w:t>access to educational centers by means of violence, pressure, or attempt</w:t>
      </w:r>
      <w:r w:rsidR="00D921C5">
        <w:rPr>
          <w:lang w:eastAsia="en-CA"/>
        </w:rPr>
        <w:t>s</w:t>
      </w:r>
      <w:r w:rsidRPr="003D1397">
        <w:rPr>
          <w:lang w:eastAsia="en-CA"/>
        </w:rPr>
        <w:t xml:space="preserve"> to indoctrination (Figure 9). Stronghold groups gained significance, driven by economic interests </w:t>
      </w:r>
      <w:r w:rsidR="00D921C5">
        <w:rPr>
          <w:lang w:eastAsia="en-CA"/>
        </w:rPr>
        <w:t>in</w:t>
      </w:r>
      <w:r w:rsidRPr="003D1397">
        <w:rPr>
          <w:lang w:eastAsia="en-CA"/>
        </w:rPr>
        <w:t xml:space="preserve"> illegal goods trafficking while maintaining child use to fulfill their goals. The avoidance </w:t>
      </w:r>
      <w:r w:rsidR="00AB5322">
        <w:rPr>
          <w:lang w:eastAsia="en-CA"/>
        </w:rPr>
        <w:t xml:space="preserve">by Stronghold groups </w:t>
      </w:r>
      <w:r w:rsidRPr="003D1397">
        <w:rPr>
          <w:lang w:eastAsia="en-CA"/>
        </w:rPr>
        <w:t>of confrontation with legal forces may explain their presence in more departments and intermediate cities and capitals. Activity intensified in departments such as Risaralda, Santander, and Bogota (Figure 10), indicating an urbanization of the armed group dynamics and a shift toward use-related strategies (i.e., offering money and protection) rather than recruitment (i.e., recruitment as family quota). </w:t>
      </w:r>
    </w:p>
    <w:p w14:paraId="4142DFB8" w14:textId="7A74BDF9" w:rsidR="573E89DE" w:rsidRPr="003D1397" w:rsidRDefault="573E89DE" w:rsidP="003D1397">
      <w:pPr>
        <w:spacing w:line="360" w:lineRule="auto"/>
        <w:jc w:val="both"/>
      </w:pPr>
      <w:r w:rsidRPr="003D1397">
        <w:rPr>
          <w:noProof/>
        </w:rPr>
        <w:drawing>
          <wp:inline distT="0" distB="0" distL="0" distR="0" wp14:anchorId="3A6EFE34" wp14:editId="73FAF99E">
            <wp:extent cx="5943600" cy="4495858"/>
            <wp:effectExtent l="0" t="0" r="0" b="0"/>
            <wp:docPr id="378433362" name="Picture 378433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rcRect t="12339" b="12019"/>
                    <a:stretch>
                      <a:fillRect/>
                    </a:stretch>
                  </pic:blipFill>
                  <pic:spPr>
                    <a:xfrm>
                      <a:off x="0" y="0"/>
                      <a:ext cx="5943600" cy="4495858"/>
                    </a:xfrm>
                    <a:prstGeom prst="rect">
                      <a:avLst/>
                    </a:prstGeom>
                  </pic:spPr>
                </pic:pic>
              </a:graphicData>
            </a:graphic>
          </wp:inline>
        </w:drawing>
      </w:r>
    </w:p>
    <w:p w14:paraId="4F0A7768" w14:textId="72B39DF9" w:rsidR="573E89DE" w:rsidRPr="003D1397" w:rsidRDefault="573E89DE" w:rsidP="003D1397">
      <w:pPr>
        <w:spacing w:after="200" w:line="360" w:lineRule="auto"/>
        <w:jc w:val="center"/>
      </w:pPr>
      <w:r w:rsidRPr="003D1397">
        <w:lastRenderedPageBreak/>
        <w:t xml:space="preserve">Figure 10 Network of Actors, Departments, and Strategies of Recruitment and </w:t>
      </w:r>
      <w:r w:rsidR="008A4DFD">
        <w:t>U</w:t>
      </w:r>
      <w:r w:rsidRPr="003D1397">
        <w:t>se (post-Agreement 2017 - 2022)</w:t>
      </w:r>
    </w:p>
    <w:p w14:paraId="20E41A8C" w14:textId="6D51463B" w:rsidR="00483822" w:rsidRPr="003D1397" w:rsidRDefault="573E89DE" w:rsidP="003D1397">
      <w:pPr>
        <w:spacing w:before="240" w:after="240" w:line="360" w:lineRule="auto"/>
        <w:jc w:val="both"/>
        <w:rPr>
          <w:lang w:eastAsia="en-CA"/>
        </w:rPr>
      </w:pPr>
      <w:r w:rsidRPr="003D1397">
        <w:rPr>
          <w:lang w:eastAsia="en-CA"/>
        </w:rPr>
        <w:t xml:space="preserve">The network for the post-agreement period (Figure 10) includes the most </w:t>
      </w:r>
      <w:commentRangeStart w:id="96"/>
      <w:r w:rsidRPr="003D1397">
        <w:rPr>
          <w:lang w:eastAsia="en-CA"/>
        </w:rPr>
        <w:t xml:space="preserve">nodes (n=51) </w:t>
      </w:r>
      <w:commentRangeEnd w:id="96"/>
      <w:r w:rsidR="00AB5322">
        <w:rPr>
          <w:rStyle w:val="CommentReference"/>
        </w:rPr>
        <w:commentReference w:id="96"/>
      </w:r>
      <w:r w:rsidRPr="003D1397">
        <w:rPr>
          <w:lang w:eastAsia="en-CA"/>
        </w:rPr>
        <w:t xml:space="preserve">and connections (m=251). Low-key strategies, such as </w:t>
      </w:r>
      <w:r w:rsidR="000C738D">
        <w:rPr>
          <w:lang w:eastAsia="en-CA"/>
        </w:rPr>
        <w:t>“</w:t>
      </w:r>
      <w:r w:rsidRPr="003D1397">
        <w:rPr>
          <w:lang w:eastAsia="en-CA"/>
        </w:rPr>
        <w:t>Gifts, Promises, Handouts</w:t>
      </w:r>
      <w:r w:rsidR="000C738D">
        <w:rPr>
          <w:lang w:eastAsia="en-CA"/>
        </w:rPr>
        <w:t>”</w:t>
      </w:r>
      <w:r w:rsidRPr="003D1397">
        <w:rPr>
          <w:lang w:eastAsia="en-CA"/>
        </w:rPr>
        <w:t xml:space="preserve"> remained prevalent and became more manipulative and covert. Given high inequality rates in Colombia</w:t>
      </w:r>
      <w:r w:rsidR="00AB5322">
        <w:rPr>
          <w:lang w:eastAsia="en-CA"/>
        </w:rPr>
        <w:t xml:space="preserve"> </w:t>
      </w:r>
      <w:r w:rsidR="00282357">
        <w:rPr>
          <w:lang w:eastAsia="en-CA"/>
        </w:rPr>
        <w:t>–</w:t>
      </w:r>
      <w:r w:rsidR="00AB5322">
        <w:rPr>
          <w:lang w:eastAsia="en-CA"/>
        </w:rPr>
        <w:t xml:space="preserve"> </w:t>
      </w:r>
      <w:r w:rsidR="00282357">
        <w:rPr>
          <w:lang w:val="en"/>
        </w:rPr>
        <w:t>the country</w:t>
      </w:r>
      <w:r w:rsidR="00AB5322" w:rsidRPr="00A662B0">
        <w:rPr>
          <w:lang w:val="en"/>
        </w:rPr>
        <w:t xml:space="preserve"> has a 54.2 value on the Gini Index</w:t>
      </w:r>
      <w:r w:rsidR="00AB5322">
        <w:rPr>
          <w:lang w:eastAsia="en-CA"/>
        </w:rPr>
        <w:t xml:space="preserve"> --</w:t>
      </w:r>
      <w:r w:rsidRPr="003D1397">
        <w:rPr>
          <w:lang w:eastAsia="en-CA"/>
        </w:rPr>
        <w:t xml:space="preserve"> youth are susceptible to joining illegal armed groups</w:t>
      </w:r>
      <w:r w:rsidR="00A541FB">
        <w:rPr>
          <w:rStyle w:val="FootnoteReference"/>
          <w:lang w:eastAsia="en-CA"/>
        </w:rPr>
        <w:footnoteReference w:id="50"/>
      </w:r>
      <w:r w:rsidRPr="003D1397">
        <w:rPr>
          <w:lang w:eastAsia="en-CA"/>
        </w:rPr>
        <w:t xml:space="preserve"> particularly Localized groups employing low-key strategies (Figure 10) that may pass as voluntary enrollment for some actors like Police and the Army. Minors starting as messengers or drug transporters often progress to combatant roles in their early adulthood or even during their late teenage years</w:t>
      </w:r>
      <w:r w:rsidR="009216C4">
        <w:rPr>
          <w:lang w:eastAsia="en-CA"/>
        </w:rPr>
        <w:t xml:space="preserve"> if they </w:t>
      </w:r>
      <w:r w:rsidR="00AB5322">
        <w:rPr>
          <w:lang w:eastAsia="en-CA"/>
        </w:rPr>
        <w:t xml:space="preserve">do not </w:t>
      </w:r>
      <w:r w:rsidR="009216C4">
        <w:rPr>
          <w:lang w:eastAsia="en-CA"/>
        </w:rPr>
        <w:t>lose their lives before reaching adulthood</w:t>
      </w:r>
      <w:r w:rsidRPr="003D1397">
        <w:rPr>
          <w:lang w:eastAsia="en-CA"/>
        </w:rPr>
        <w:t xml:space="preserve">. These dynamics enable groups to gain influence in urban areas </w:t>
      </w:r>
      <w:proofErr w:type="gramStart"/>
      <w:r w:rsidRPr="003D1397">
        <w:rPr>
          <w:lang w:eastAsia="en-CA"/>
        </w:rPr>
        <w:t>and  exert</w:t>
      </w:r>
      <w:proofErr w:type="gramEnd"/>
      <w:r w:rsidRPr="003D1397">
        <w:rPr>
          <w:lang w:eastAsia="en-CA"/>
        </w:rPr>
        <w:t xml:space="preserve"> </w:t>
      </w:r>
      <w:r w:rsidR="00AB5322">
        <w:rPr>
          <w:lang w:eastAsia="en-CA"/>
        </w:rPr>
        <w:t>power</w:t>
      </w:r>
      <w:r w:rsidR="00AB5322" w:rsidRPr="003D1397">
        <w:rPr>
          <w:lang w:eastAsia="en-CA"/>
        </w:rPr>
        <w:t xml:space="preserve"> </w:t>
      </w:r>
      <w:r w:rsidRPr="003D1397">
        <w:rPr>
          <w:lang w:eastAsia="en-CA"/>
        </w:rPr>
        <w:t xml:space="preserve">over public policy decisions without physically controlling territory as guerrillas </w:t>
      </w:r>
      <w:r w:rsidR="00AB5322">
        <w:rPr>
          <w:lang w:eastAsia="en-CA"/>
        </w:rPr>
        <w:t xml:space="preserve">had done </w:t>
      </w:r>
      <w:r w:rsidRPr="003D1397">
        <w:rPr>
          <w:lang w:eastAsia="en-CA"/>
        </w:rPr>
        <w:t xml:space="preserve">in the past century, but </w:t>
      </w:r>
      <w:r w:rsidR="00AB5322">
        <w:rPr>
          <w:lang w:eastAsia="en-CA"/>
        </w:rPr>
        <w:t xml:space="preserve">rather by </w:t>
      </w:r>
      <w:r w:rsidRPr="003D1397">
        <w:rPr>
          <w:lang w:eastAsia="en-CA"/>
        </w:rPr>
        <w:t xml:space="preserve">exercising control socially and politically over the civil population. </w:t>
      </w:r>
      <w:r w:rsidR="009216C4">
        <w:rPr>
          <w:lang w:eastAsia="en-CA"/>
        </w:rPr>
        <w:t>Several results of the Localized groups end up being catalogued as urban insecurity</w:t>
      </w:r>
      <w:r w:rsidR="00AB5322">
        <w:rPr>
          <w:lang w:eastAsia="en-CA"/>
        </w:rPr>
        <w:t xml:space="preserve">. </w:t>
      </w:r>
    </w:p>
    <w:p w14:paraId="69DB39F5" w14:textId="62002BC9" w:rsidR="00483822" w:rsidRPr="003D1397" w:rsidRDefault="00AB5322" w:rsidP="00E63BB2">
      <w:pPr>
        <w:pStyle w:val="ListParagraph"/>
        <w:numPr>
          <w:ilvl w:val="0"/>
          <w:numId w:val="1"/>
        </w:numPr>
        <w:spacing w:before="240" w:after="240" w:line="360" w:lineRule="auto"/>
        <w:rPr>
          <w:lang w:eastAsia="en-CA"/>
        </w:rPr>
      </w:pPr>
      <w:r w:rsidRPr="00E63BB2">
        <w:rPr>
          <w:b/>
          <w:bCs/>
          <w:lang w:eastAsia="en-CA"/>
        </w:rPr>
        <w:t>D</w:t>
      </w:r>
      <w:r>
        <w:rPr>
          <w:b/>
          <w:bCs/>
          <w:lang w:eastAsia="en-CA"/>
        </w:rPr>
        <w:t>iscussion</w:t>
      </w:r>
    </w:p>
    <w:p w14:paraId="0BCCB6A5" w14:textId="3B9C9CA8" w:rsidR="003F356A" w:rsidRPr="003F356A" w:rsidRDefault="003F356A" w:rsidP="003F356A">
      <w:pPr>
        <w:spacing w:before="240" w:after="240" w:line="360" w:lineRule="auto"/>
        <w:jc w:val="both"/>
        <w:rPr>
          <w:lang w:eastAsia="en-CA"/>
        </w:rPr>
      </w:pPr>
      <w:r w:rsidRPr="003F356A">
        <w:rPr>
          <w:lang w:eastAsia="en-CA"/>
        </w:rPr>
        <w:t xml:space="preserve">Our discussion comprises two main sections: theoretical insights derived from analyzed data, challenges identified, recommended pathways for prevention strategies, and practical proposals for institutions and international agencies/donors. This offers a comprehensive perspective for researchers and </w:t>
      </w:r>
      <w:r w:rsidR="00AB5322">
        <w:rPr>
          <w:lang w:eastAsia="en-CA"/>
        </w:rPr>
        <w:t>stakeholders</w:t>
      </w:r>
      <w:r w:rsidR="00AB5322" w:rsidRPr="003F356A">
        <w:rPr>
          <w:lang w:eastAsia="en-CA"/>
        </w:rPr>
        <w:t xml:space="preserve"> </w:t>
      </w:r>
      <w:r w:rsidRPr="003F356A">
        <w:rPr>
          <w:lang w:eastAsia="en-CA"/>
        </w:rPr>
        <w:t>addressing prevention and non-recurrence in post-conflict settings.</w:t>
      </w:r>
    </w:p>
    <w:p w14:paraId="478793BC" w14:textId="73860904" w:rsidR="003F356A" w:rsidRPr="003F356A" w:rsidRDefault="003F356A" w:rsidP="003F356A">
      <w:pPr>
        <w:spacing w:before="240" w:after="240" w:line="360" w:lineRule="auto"/>
        <w:jc w:val="both"/>
        <w:rPr>
          <w:lang w:eastAsia="en-CA"/>
        </w:rPr>
      </w:pPr>
      <w:r w:rsidRPr="003F356A">
        <w:rPr>
          <w:lang w:eastAsia="en-CA"/>
        </w:rPr>
        <w:t xml:space="preserve">The significance of classifying armed groups is crucial, particularly in discerning forces mobilized to combat threats to civil population security. However, we underscore the importance of considering the flip side: how the classification, or </w:t>
      </w:r>
      <w:r w:rsidR="000F3A9D">
        <w:rPr>
          <w:lang w:eastAsia="en-CA"/>
        </w:rPr>
        <w:t>outdated scope</w:t>
      </w:r>
      <w:r w:rsidRPr="003F356A">
        <w:rPr>
          <w:lang w:eastAsia="en-CA"/>
        </w:rPr>
        <w:t xml:space="preserve">, induces uncertainty for victims and public servants implementing policies without national consensus on victim identification and entitlements. For instance, in </w:t>
      </w:r>
      <w:r w:rsidR="00DB47E4">
        <w:rPr>
          <w:lang w:eastAsia="en-CA"/>
        </w:rPr>
        <w:t xml:space="preserve">some cases, </w:t>
      </w:r>
      <w:r w:rsidRPr="003F356A">
        <w:rPr>
          <w:lang w:eastAsia="en-CA"/>
        </w:rPr>
        <w:t>Colombia</w:t>
      </w:r>
      <w:r w:rsidR="00DB47E4">
        <w:rPr>
          <w:lang w:eastAsia="en-CA"/>
        </w:rPr>
        <w:t xml:space="preserve">’s </w:t>
      </w:r>
      <w:r w:rsidRPr="003F356A">
        <w:rPr>
          <w:lang w:eastAsia="en-CA"/>
        </w:rPr>
        <w:t>Victims</w:t>
      </w:r>
      <w:r w:rsidR="00AB5322">
        <w:rPr>
          <w:lang w:eastAsia="en-CA"/>
        </w:rPr>
        <w:t>’</w:t>
      </w:r>
      <w:r w:rsidRPr="003F356A">
        <w:rPr>
          <w:lang w:eastAsia="en-CA"/>
        </w:rPr>
        <w:t xml:space="preserve"> Unit </w:t>
      </w:r>
      <w:r w:rsidR="00DB47E4">
        <w:rPr>
          <w:lang w:eastAsia="en-CA"/>
        </w:rPr>
        <w:t xml:space="preserve">has </w:t>
      </w:r>
      <w:r w:rsidRPr="003F356A">
        <w:rPr>
          <w:lang w:eastAsia="en-CA"/>
        </w:rPr>
        <w:t>only register</w:t>
      </w:r>
      <w:r w:rsidR="00DB47E4">
        <w:rPr>
          <w:lang w:eastAsia="en-CA"/>
        </w:rPr>
        <w:t>ed</w:t>
      </w:r>
      <w:r w:rsidRPr="003F356A">
        <w:rPr>
          <w:lang w:eastAsia="en-CA"/>
        </w:rPr>
        <w:t xml:space="preserve"> cases in the Unique Registry of Victims (RUV) if guerrillas or paramilitaries are responsible.</w:t>
      </w:r>
      <w:r w:rsidR="003853EE">
        <w:rPr>
          <w:rStyle w:val="FootnoteReference"/>
          <w:lang w:eastAsia="en-CA"/>
        </w:rPr>
        <w:footnoteReference w:id="51"/>
      </w:r>
      <w:r w:rsidRPr="003F356A">
        <w:rPr>
          <w:lang w:eastAsia="en-CA"/>
        </w:rPr>
        <w:t xml:space="preserve"> </w:t>
      </w:r>
      <w:r w:rsidR="00AB5322">
        <w:rPr>
          <w:lang w:eastAsia="en-CA"/>
        </w:rPr>
        <w:t>It is</w:t>
      </w:r>
      <w:r w:rsidR="00AB5322" w:rsidRPr="003F356A">
        <w:rPr>
          <w:lang w:eastAsia="en-CA"/>
        </w:rPr>
        <w:t xml:space="preserve"> </w:t>
      </w:r>
      <w:r w:rsidRPr="003F356A">
        <w:rPr>
          <w:lang w:eastAsia="en-CA"/>
        </w:rPr>
        <w:t xml:space="preserve">crucial </w:t>
      </w:r>
      <w:r w:rsidRPr="003F356A">
        <w:rPr>
          <w:lang w:eastAsia="en-CA"/>
        </w:rPr>
        <w:lastRenderedPageBreak/>
        <w:t xml:space="preserve">to recognize human rights violations, analyze group interests, and acknowledge that victims' suffering </w:t>
      </w:r>
      <w:r w:rsidR="00AB5322">
        <w:rPr>
          <w:lang w:eastAsia="en-CA"/>
        </w:rPr>
        <w:t>occurs</w:t>
      </w:r>
      <w:r w:rsidR="00AB5322" w:rsidRPr="003F356A">
        <w:rPr>
          <w:lang w:eastAsia="en-CA"/>
        </w:rPr>
        <w:t xml:space="preserve"> </w:t>
      </w:r>
      <w:r w:rsidRPr="003F356A">
        <w:rPr>
          <w:lang w:eastAsia="en-CA"/>
        </w:rPr>
        <w:t>independent</w:t>
      </w:r>
      <w:r w:rsidR="004E3D2E">
        <w:rPr>
          <w:lang w:eastAsia="en-CA"/>
        </w:rPr>
        <w:t>ly</w:t>
      </w:r>
      <w:r w:rsidRPr="003F356A">
        <w:rPr>
          <w:lang w:eastAsia="en-CA"/>
        </w:rPr>
        <w:t xml:space="preserve"> </w:t>
      </w:r>
      <w:r w:rsidR="004E3D2E">
        <w:rPr>
          <w:lang w:eastAsia="en-CA"/>
        </w:rPr>
        <w:t>from</w:t>
      </w:r>
      <w:r w:rsidR="004E3D2E" w:rsidRPr="003F356A">
        <w:rPr>
          <w:lang w:eastAsia="en-CA"/>
        </w:rPr>
        <w:t xml:space="preserve"> </w:t>
      </w:r>
      <w:r w:rsidRPr="003F356A">
        <w:rPr>
          <w:lang w:eastAsia="en-CA"/>
        </w:rPr>
        <w:t>the perpetrator.</w:t>
      </w:r>
      <w:r w:rsidR="004E3D2E">
        <w:rPr>
          <w:lang w:eastAsia="en-CA"/>
        </w:rPr>
        <w:t xml:space="preserve"> The type of perpetrator alone cannot determine the </w:t>
      </w:r>
      <w:proofErr w:type="spellStart"/>
      <w:r w:rsidR="004E3D2E">
        <w:rPr>
          <w:lang w:eastAsia="en-CA"/>
        </w:rPr>
        <w:t>cognisability</w:t>
      </w:r>
      <w:proofErr w:type="spellEnd"/>
      <w:r w:rsidR="004E3D2E">
        <w:rPr>
          <w:lang w:eastAsia="en-CA"/>
        </w:rPr>
        <w:t xml:space="preserve"> of injury. </w:t>
      </w:r>
      <w:r w:rsidR="006B7AA5">
        <w:rPr>
          <w:lang w:eastAsia="en-CA"/>
        </w:rPr>
        <w:t xml:space="preserve"> To put victims at the center and to find ways to improve guarantees for the enjoyment of human rights for all populations is vital and entails the moral responsibility to acknowledge </w:t>
      </w:r>
      <w:r w:rsidR="004E3D2E">
        <w:rPr>
          <w:lang w:eastAsia="en-CA"/>
        </w:rPr>
        <w:t xml:space="preserve">the diverse needs to foster </w:t>
      </w:r>
      <w:proofErr w:type="gramStart"/>
      <w:r w:rsidR="004E3D2E">
        <w:rPr>
          <w:lang w:eastAsia="en-CA"/>
        </w:rPr>
        <w:t xml:space="preserve">reconciliation </w:t>
      </w:r>
      <w:r w:rsidR="003853EE">
        <w:rPr>
          <w:lang w:eastAsia="en-CA"/>
        </w:rPr>
        <w:t xml:space="preserve"> in</w:t>
      </w:r>
      <w:proofErr w:type="gramEnd"/>
      <w:r w:rsidR="006B7AA5">
        <w:rPr>
          <w:lang w:eastAsia="en-CA"/>
        </w:rPr>
        <w:t xml:space="preserve"> post-conflict realities.</w:t>
      </w:r>
      <w:r w:rsidR="004E3D2E">
        <w:rPr>
          <w:rStyle w:val="FootnoteReference"/>
          <w:lang w:eastAsia="en-CA"/>
        </w:rPr>
        <w:footnoteReference w:id="52"/>
      </w:r>
      <w:r w:rsidR="006B7AA5">
        <w:rPr>
          <w:lang w:eastAsia="en-CA"/>
        </w:rPr>
        <w:t xml:space="preserve"> </w:t>
      </w:r>
    </w:p>
    <w:p w14:paraId="373B6B30" w14:textId="047E2E45" w:rsidR="003F356A" w:rsidRPr="003F356A" w:rsidRDefault="003F356A" w:rsidP="003F356A">
      <w:pPr>
        <w:spacing w:before="240" w:after="240" w:line="360" w:lineRule="auto"/>
        <w:jc w:val="both"/>
        <w:rPr>
          <w:lang w:eastAsia="en-CA"/>
        </w:rPr>
      </w:pPr>
      <w:r w:rsidRPr="003F356A">
        <w:rPr>
          <w:lang w:eastAsia="en-CA"/>
        </w:rPr>
        <w:t>As discussed in the results section, localized groups coexist with strongholds and international criminal organizations</w:t>
      </w:r>
      <w:r w:rsidR="004E3D2E">
        <w:rPr>
          <w:lang w:eastAsia="en-CA"/>
        </w:rPr>
        <w:t xml:space="preserve"> which in turn contributes</w:t>
      </w:r>
      <w:r w:rsidRPr="003F356A">
        <w:rPr>
          <w:lang w:eastAsia="en-CA"/>
        </w:rPr>
        <w:t xml:space="preserve"> to increased insecurity and violence in Latin America. This phenomenon, observed in Colombia, shares </w:t>
      </w:r>
      <w:r w:rsidR="004E3D2E">
        <w:rPr>
          <w:lang w:eastAsia="en-CA"/>
        </w:rPr>
        <w:t xml:space="preserve">comparative </w:t>
      </w:r>
      <w:r w:rsidRPr="003F356A">
        <w:rPr>
          <w:lang w:eastAsia="en-CA"/>
        </w:rPr>
        <w:t>similarities with Central American gangs</w:t>
      </w:r>
      <w:r w:rsidR="00D921C5">
        <w:rPr>
          <w:lang w:eastAsia="en-CA"/>
        </w:rPr>
        <w:t>.</w:t>
      </w:r>
      <w:r w:rsidR="00D921C5">
        <w:rPr>
          <w:rStyle w:val="FootnoteReference"/>
          <w:lang w:eastAsia="en-CA"/>
        </w:rPr>
        <w:footnoteReference w:id="53"/>
      </w:r>
      <w:r w:rsidR="00D921C5">
        <w:rPr>
          <w:lang w:eastAsia="en-CA"/>
        </w:rPr>
        <w:t xml:space="preserve"> </w:t>
      </w:r>
      <w:r w:rsidR="004E3D2E">
        <w:rPr>
          <w:lang w:eastAsia="en-CA"/>
        </w:rPr>
        <w:t xml:space="preserve"> </w:t>
      </w:r>
      <w:r w:rsidRPr="003F356A">
        <w:rPr>
          <w:lang w:eastAsia="en-CA"/>
        </w:rPr>
        <w:t xml:space="preserve"> In Colombia, the blurred lines between armed groups, organized crime, and international crime </w:t>
      </w:r>
      <w:r w:rsidR="004E3D2E">
        <w:rPr>
          <w:lang w:eastAsia="en-CA"/>
        </w:rPr>
        <w:t>underscore an acute need to</w:t>
      </w:r>
      <w:r w:rsidRPr="003F356A">
        <w:rPr>
          <w:lang w:eastAsia="en-CA"/>
        </w:rPr>
        <w:t xml:space="preserve"> reassess prevention, particularly focusing on teenagers to break violence cycles.</w:t>
      </w:r>
      <w:r w:rsidR="004E3D2E">
        <w:rPr>
          <w:lang w:eastAsia="en-CA"/>
        </w:rPr>
        <w:t xml:space="preserve"> This is a central theme of how children’s fights are not only armed fights.</w:t>
      </w:r>
    </w:p>
    <w:p w14:paraId="7C065332" w14:textId="6020CDFA" w:rsidR="003F356A" w:rsidRPr="003F356A" w:rsidRDefault="003F356A" w:rsidP="003F356A">
      <w:pPr>
        <w:spacing w:before="240" w:after="240" w:line="360" w:lineRule="auto"/>
        <w:jc w:val="both"/>
        <w:rPr>
          <w:lang w:eastAsia="en-CA"/>
        </w:rPr>
      </w:pPr>
      <w:r w:rsidRPr="003F356A">
        <w:rPr>
          <w:lang w:eastAsia="en-CA"/>
        </w:rPr>
        <w:t xml:space="preserve">To address the issue of younger generations becoming </w:t>
      </w:r>
      <w:r w:rsidR="00D03D12">
        <w:rPr>
          <w:lang w:eastAsia="en-CA"/>
        </w:rPr>
        <w:t>cannon fodder</w:t>
      </w:r>
      <w:r w:rsidRPr="003F356A">
        <w:rPr>
          <w:lang w:eastAsia="en-CA"/>
        </w:rPr>
        <w:t xml:space="preserve">, prevention strategies must involve teenagers in the design and implementation process. </w:t>
      </w:r>
      <w:r w:rsidR="004E3D2E">
        <w:rPr>
          <w:lang w:eastAsia="en-CA"/>
        </w:rPr>
        <w:t xml:space="preserve"> </w:t>
      </w:r>
      <w:r w:rsidRPr="003F356A">
        <w:rPr>
          <w:lang w:eastAsia="en-CA"/>
        </w:rPr>
        <w:t xml:space="preserve"> Recognizing teenagers' agency, needs, and interests is paramount. Co-designing strategies with survivors, informed by academia and social organizations, can </w:t>
      </w:r>
      <w:proofErr w:type="gramStart"/>
      <w:r w:rsidRPr="003F356A">
        <w:rPr>
          <w:lang w:eastAsia="en-CA"/>
        </w:rPr>
        <w:t>create  genuinely</w:t>
      </w:r>
      <w:proofErr w:type="gramEnd"/>
      <w:r w:rsidRPr="003F356A">
        <w:rPr>
          <w:lang w:eastAsia="en-CA"/>
        </w:rPr>
        <w:t xml:space="preserve"> engaging and feasible programs.</w:t>
      </w:r>
      <w:r w:rsidR="00DB47E4">
        <w:rPr>
          <w:lang w:eastAsia="en-CA"/>
        </w:rPr>
        <w:t xml:space="preserve"> </w:t>
      </w:r>
      <w:r w:rsidR="004E3D2E">
        <w:rPr>
          <w:lang w:eastAsia="en-CA"/>
        </w:rPr>
        <w:t xml:space="preserve">We note similarities with work by Kirsten Fisher in northern Uganda and Myriam </w:t>
      </w:r>
      <w:proofErr w:type="spellStart"/>
      <w:r w:rsidR="004E3D2E">
        <w:rPr>
          <w:lang w:eastAsia="en-CA"/>
        </w:rPr>
        <w:t>Denov</w:t>
      </w:r>
      <w:proofErr w:type="spellEnd"/>
      <w:r w:rsidR="004E3D2E">
        <w:rPr>
          <w:lang w:eastAsia="en-CA"/>
        </w:rPr>
        <w:t xml:space="preserve"> in Rwanda (as published in this volume) when it comes to the need for inclusivity. We</w:t>
      </w:r>
      <w:r w:rsidRPr="003F356A">
        <w:rPr>
          <w:lang w:eastAsia="en-CA"/>
        </w:rPr>
        <w:t xml:space="preserve"> highlight the need for context-specific strategies</w:t>
      </w:r>
      <w:r w:rsidR="004E3D2E">
        <w:rPr>
          <w:lang w:eastAsia="en-CA"/>
        </w:rPr>
        <w:t xml:space="preserve"> that </w:t>
      </w:r>
      <w:r w:rsidRPr="003F356A">
        <w:rPr>
          <w:lang w:eastAsia="en-CA"/>
        </w:rPr>
        <w:t>align with ecological systems.</w:t>
      </w:r>
      <w:r w:rsidR="00D921C5">
        <w:rPr>
          <w:rStyle w:val="FootnoteReference"/>
          <w:lang w:eastAsia="en-CA"/>
        </w:rPr>
        <w:footnoteReference w:id="54"/>
      </w:r>
      <w:r w:rsidRPr="003F356A">
        <w:rPr>
          <w:lang w:eastAsia="en-CA"/>
        </w:rPr>
        <w:t xml:space="preserve"> Addressing the issue locally, tailor</w:t>
      </w:r>
      <w:r w:rsidR="004E3D2E">
        <w:rPr>
          <w:lang w:eastAsia="en-CA"/>
        </w:rPr>
        <w:t>ing</w:t>
      </w:r>
      <w:r w:rsidRPr="003F356A">
        <w:rPr>
          <w:lang w:eastAsia="en-CA"/>
        </w:rPr>
        <w:t xml:space="preserve"> to regional nuances, </w:t>
      </w:r>
      <w:r w:rsidR="00DB47E4">
        <w:rPr>
          <w:lang w:eastAsia="en-CA"/>
        </w:rPr>
        <w:t xml:space="preserve">and adopting an intersectional approach </w:t>
      </w:r>
      <w:r w:rsidRPr="003F356A">
        <w:rPr>
          <w:lang w:eastAsia="en-CA"/>
        </w:rPr>
        <w:t xml:space="preserve">can yield positive results. </w:t>
      </w:r>
    </w:p>
    <w:p w14:paraId="347DB9B2" w14:textId="7AE9B91E" w:rsidR="001129EE" w:rsidRPr="001129EE" w:rsidRDefault="004E3D2E" w:rsidP="001129EE">
      <w:pPr>
        <w:spacing w:before="240" w:after="240" w:line="360" w:lineRule="auto"/>
        <w:jc w:val="both"/>
        <w:rPr>
          <w:lang w:eastAsia="en-CA"/>
        </w:rPr>
      </w:pPr>
      <w:r>
        <w:rPr>
          <w:lang w:eastAsia="en-CA"/>
        </w:rPr>
        <w:t>What about</w:t>
      </w:r>
      <w:r w:rsidR="001129EE" w:rsidRPr="001129EE">
        <w:rPr>
          <w:lang w:eastAsia="en-CA"/>
        </w:rPr>
        <w:t xml:space="preserve"> insights gleaned from the Ombudsperson Office</w:t>
      </w:r>
      <w:r>
        <w:rPr>
          <w:lang w:eastAsia="en-CA"/>
        </w:rPr>
        <w:t>’s</w:t>
      </w:r>
      <w:r w:rsidR="001129EE" w:rsidRPr="001129EE">
        <w:rPr>
          <w:lang w:eastAsia="en-CA"/>
        </w:rPr>
        <w:t xml:space="preserve"> </w:t>
      </w:r>
      <w:proofErr w:type="spellStart"/>
      <w:r w:rsidR="001129EE" w:rsidRPr="001129EE">
        <w:rPr>
          <w:lang w:eastAsia="en-CA"/>
        </w:rPr>
        <w:t>endeavo</w:t>
      </w:r>
      <w:r w:rsidR="001129EE">
        <w:rPr>
          <w:lang w:eastAsia="en-CA"/>
        </w:rPr>
        <w:t>u</w:t>
      </w:r>
      <w:r w:rsidR="001129EE" w:rsidRPr="001129EE">
        <w:rPr>
          <w:lang w:eastAsia="en-CA"/>
        </w:rPr>
        <w:t>rs</w:t>
      </w:r>
      <w:proofErr w:type="spellEnd"/>
      <w:r>
        <w:rPr>
          <w:lang w:eastAsia="en-CA"/>
        </w:rPr>
        <w:t>?</w:t>
      </w:r>
      <w:r w:rsidR="001129EE" w:rsidRPr="001129EE">
        <w:rPr>
          <w:lang w:eastAsia="en-CA"/>
        </w:rPr>
        <w:t xml:space="preserve"> Despite scrutinizing early warning data, our access to follow-up reports highlighted challenges in securing timely institutional responses preceding the forewarned scenarios. </w:t>
      </w:r>
      <w:r>
        <w:rPr>
          <w:lang w:eastAsia="en-CA"/>
        </w:rPr>
        <w:t>A</w:t>
      </w:r>
      <w:r w:rsidR="001129EE" w:rsidRPr="001129EE">
        <w:rPr>
          <w:lang w:eastAsia="en-CA"/>
        </w:rPr>
        <w:t xml:space="preserve"> notable deficiency in institutional communication, coordination, and collaboration</w:t>
      </w:r>
      <w:r>
        <w:rPr>
          <w:lang w:eastAsia="en-CA"/>
        </w:rPr>
        <w:t xml:space="preserve"> arises</w:t>
      </w:r>
      <w:r w:rsidR="001129EE" w:rsidRPr="001129EE">
        <w:rPr>
          <w:lang w:eastAsia="en-CA"/>
        </w:rPr>
        <w:t>. We advocate for the incorporation of measures to augment institutional processes and communication within prevention strategies</w:t>
      </w:r>
      <w:r>
        <w:rPr>
          <w:lang w:eastAsia="en-CA"/>
        </w:rPr>
        <w:t xml:space="preserve">. </w:t>
      </w:r>
      <w:r w:rsidR="001129EE" w:rsidRPr="001129EE">
        <w:rPr>
          <w:lang w:eastAsia="en-CA"/>
        </w:rPr>
        <w:t xml:space="preserve">Another imperative lesson involves a paradigm shift in the methodological approach, signifying </w:t>
      </w:r>
      <w:r w:rsidR="001129EE" w:rsidRPr="001129EE">
        <w:rPr>
          <w:lang w:eastAsia="en-CA"/>
        </w:rPr>
        <w:lastRenderedPageBreak/>
        <w:t>that the Ombudsperson’s Office can further benefit from its national presence by adopting more participatory methodologies such as the Everyday Peacebuilding Indicators.</w:t>
      </w:r>
    </w:p>
    <w:p w14:paraId="306580D0" w14:textId="45EF8FFF" w:rsidR="00DB47E4" w:rsidRDefault="00DB47E4" w:rsidP="00DB47E4">
      <w:pPr>
        <w:spacing w:before="240" w:after="240" w:line="360" w:lineRule="auto"/>
        <w:jc w:val="both"/>
      </w:pPr>
      <w:r w:rsidRPr="00DB47E4">
        <w:t>Research has established that urban violence and insecurity significantly influence</w:t>
      </w:r>
      <w:r w:rsidR="004E3D2E">
        <w:t>s</w:t>
      </w:r>
      <w:r w:rsidRPr="00DB47E4">
        <w:t xml:space="preserve"> community perceptions of everyday peace indicators.</w:t>
      </w:r>
      <w:r w:rsidR="00D921C5">
        <w:rPr>
          <w:rStyle w:val="FootnoteReference"/>
        </w:rPr>
        <w:footnoteReference w:id="55"/>
      </w:r>
      <w:r w:rsidRPr="00DB47E4">
        <w:t xml:space="preserve"> Post-conflict environments amplify the importance of daily life, prompting a reassessment of how peace manifests among various demographics, including </w:t>
      </w:r>
      <w:r w:rsidR="001129EE">
        <w:t>minors</w:t>
      </w:r>
      <w:r w:rsidRPr="00DB47E4">
        <w:t>. This shift in perspective and methodology necessitates collaboration with partners open to transformative approaches. International donors should carefully consider the projects they support</w:t>
      </w:r>
      <w:r w:rsidR="004E3D2E">
        <w:t xml:space="preserve"> so as to</w:t>
      </w:r>
      <w:r w:rsidRPr="00DB47E4">
        <w:t xml:space="preserve"> ensur</w:t>
      </w:r>
      <w:r w:rsidR="004E3D2E">
        <w:t>e</w:t>
      </w:r>
      <w:r w:rsidRPr="00DB47E4">
        <w:t xml:space="preserve"> alignment with community needs and realities. Additionally, addressing funding competition, which often inhibits information sharing between institutions and NGOs,</w:t>
      </w:r>
      <w:r w:rsidR="00D921C5">
        <w:rPr>
          <w:rStyle w:val="FootnoteReference"/>
        </w:rPr>
        <w:footnoteReference w:id="56"/>
      </w:r>
      <w:r w:rsidRPr="00DB47E4">
        <w:t xml:space="preserve"> is crucial </w:t>
      </w:r>
      <w:r w:rsidR="004E3D2E">
        <w:t>to</w:t>
      </w:r>
      <w:r w:rsidRPr="00DB47E4">
        <w:t xml:space="preserve"> effectively address targeted population needs and advanc</w:t>
      </w:r>
      <w:r w:rsidR="004E3D2E">
        <w:t>e</w:t>
      </w:r>
      <w:r w:rsidRPr="00DB47E4">
        <w:t xml:space="preserve"> efforts to reduce child recruitment and </w:t>
      </w:r>
      <w:r w:rsidR="001129EE">
        <w:t>use</w:t>
      </w:r>
      <w:r w:rsidR="001129EE" w:rsidRPr="00DB47E4">
        <w:t xml:space="preserve"> </w:t>
      </w:r>
      <w:r w:rsidRPr="00DB47E4">
        <w:t>in conflict contexts.</w:t>
      </w:r>
    </w:p>
    <w:p w14:paraId="2B255943" w14:textId="12740248" w:rsidR="00483822" w:rsidRPr="003D1397" w:rsidRDefault="004E3D2E" w:rsidP="00E63BB2">
      <w:pPr>
        <w:pStyle w:val="ListParagraph"/>
        <w:numPr>
          <w:ilvl w:val="0"/>
          <w:numId w:val="1"/>
        </w:numPr>
        <w:spacing w:before="240" w:after="240" w:line="360" w:lineRule="auto"/>
        <w:rPr>
          <w:lang w:eastAsia="en-CA"/>
        </w:rPr>
      </w:pPr>
      <w:r w:rsidRPr="00E63BB2">
        <w:rPr>
          <w:b/>
          <w:bCs/>
          <w:lang w:eastAsia="en-CA"/>
        </w:rPr>
        <w:t>C</w:t>
      </w:r>
      <w:r>
        <w:rPr>
          <w:b/>
          <w:bCs/>
          <w:lang w:eastAsia="en-CA"/>
        </w:rPr>
        <w:t>oncl</w:t>
      </w:r>
      <w:r w:rsidR="00F0530C">
        <w:rPr>
          <w:b/>
          <w:bCs/>
          <w:lang w:eastAsia="en-CA"/>
        </w:rPr>
        <w:t>u</w:t>
      </w:r>
      <w:r>
        <w:rPr>
          <w:b/>
          <w:bCs/>
          <w:lang w:eastAsia="en-CA"/>
        </w:rPr>
        <w:t>sions</w:t>
      </w:r>
    </w:p>
    <w:p w14:paraId="10E611B5" w14:textId="58E7E50C" w:rsidR="001129EE" w:rsidRPr="001129EE" w:rsidRDefault="001129EE" w:rsidP="001129EE">
      <w:pPr>
        <w:spacing w:before="240" w:after="240" w:line="360" w:lineRule="auto"/>
        <w:jc w:val="both"/>
        <w:rPr>
          <w:lang w:eastAsia="en-CA"/>
        </w:rPr>
      </w:pPr>
      <w:r w:rsidRPr="001129EE">
        <w:rPr>
          <w:lang w:eastAsia="en-CA"/>
        </w:rPr>
        <w:t xml:space="preserve">In summary, the timeline, geographical distribution, and strategies in Early Warning documents highlight a transformation in </w:t>
      </w:r>
      <w:ins w:id="97" w:author="Microsoft Office User" w:date="2024-04-01T14:57:00Z">
        <w:r w:rsidR="00CB4A12">
          <w:rPr>
            <w:lang w:eastAsia="en-CA"/>
          </w:rPr>
          <w:t xml:space="preserve">how </w:t>
        </w:r>
      </w:ins>
      <w:r w:rsidRPr="001129EE">
        <w:rPr>
          <w:lang w:eastAsia="en-CA"/>
        </w:rPr>
        <w:t>Colombia</w:t>
      </w:r>
      <w:del w:id="98" w:author="Microsoft Office User" w:date="2024-04-01T14:57:00Z">
        <w:r w:rsidR="004E3D2E" w:rsidDel="00CB4A12">
          <w:rPr>
            <w:lang w:eastAsia="en-CA"/>
          </w:rPr>
          <w:delText>’</w:delText>
        </w:r>
        <w:r w:rsidRPr="001129EE" w:rsidDel="00CB4A12">
          <w:rPr>
            <w:lang w:eastAsia="en-CA"/>
          </w:rPr>
          <w:delText>s</w:delText>
        </w:r>
      </w:del>
      <w:r w:rsidRPr="001129EE">
        <w:rPr>
          <w:lang w:eastAsia="en-CA"/>
        </w:rPr>
        <w:t xml:space="preserve"> </w:t>
      </w:r>
      <w:ins w:id="99" w:author="Microsoft Office User" w:date="2024-04-01T14:57:00Z">
        <w:r w:rsidR="00CB4A12">
          <w:rPr>
            <w:lang w:eastAsia="en-CA"/>
          </w:rPr>
          <w:t xml:space="preserve">approaches </w:t>
        </w:r>
      </w:ins>
      <w:commentRangeStart w:id="100"/>
      <w:del w:id="101" w:author="Microsoft Office User" w:date="2024-04-01T14:56:00Z">
        <w:r w:rsidRPr="001129EE" w:rsidDel="00CB4A12">
          <w:rPr>
            <w:lang w:eastAsia="en-CA"/>
          </w:rPr>
          <w:delText xml:space="preserve">armed conflict </w:delText>
        </w:r>
      </w:del>
      <w:r w:rsidRPr="001129EE">
        <w:rPr>
          <w:lang w:eastAsia="en-CA"/>
        </w:rPr>
        <w:t>post-conflict</w:t>
      </w:r>
      <w:commentRangeEnd w:id="100"/>
      <w:r w:rsidR="004E3D2E">
        <w:rPr>
          <w:rStyle w:val="CommentReference"/>
        </w:rPr>
        <w:commentReference w:id="100"/>
      </w:r>
      <w:ins w:id="102" w:author="Microsoft Office User" w:date="2024-04-01T15:00:00Z">
        <w:r w:rsidR="00F1661D">
          <w:rPr>
            <w:lang w:eastAsia="en-CA"/>
          </w:rPr>
          <w:t xml:space="preserve"> </w:t>
        </w:r>
      </w:ins>
      <w:ins w:id="103" w:author="Microsoft Office User" w:date="2024-04-01T15:02:00Z">
        <w:r w:rsidR="00F1661D">
          <w:rPr>
            <w:lang w:eastAsia="en-CA"/>
          </w:rPr>
          <w:t xml:space="preserve">and intends </w:t>
        </w:r>
      </w:ins>
      <w:ins w:id="104" w:author="Microsoft Office User" w:date="2024-04-01T15:00:00Z">
        <w:r w:rsidR="00F1661D">
          <w:rPr>
            <w:lang w:eastAsia="en-CA"/>
          </w:rPr>
          <w:t>to b</w:t>
        </w:r>
      </w:ins>
      <w:ins w:id="105" w:author="Microsoft Office User" w:date="2024-04-01T15:01:00Z">
        <w:r w:rsidR="00F1661D">
          <w:rPr>
            <w:lang w:eastAsia="en-CA"/>
          </w:rPr>
          <w:t>uild a more sustainable peace, as the latest 2016 Peace Accord promotes</w:t>
        </w:r>
      </w:ins>
      <w:r w:rsidRPr="001129EE">
        <w:rPr>
          <w:lang w:eastAsia="en-CA"/>
        </w:rPr>
        <w:t>.</w:t>
      </w:r>
      <w:ins w:id="106" w:author="Microsoft Office User" w:date="2024-04-01T15:01:00Z">
        <w:r w:rsidR="00F1661D">
          <w:rPr>
            <w:lang w:eastAsia="en-CA"/>
          </w:rPr>
          <w:t xml:space="preserve"> </w:t>
        </w:r>
      </w:ins>
      <w:ins w:id="107" w:author="Microsoft Office User" w:date="2024-04-01T15:02:00Z">
        <w:r w:rsidR="00F1661D">
          <w:rPr>
            <w:lang w:eastAsia="en-CA"/>
          </w:rPr>
          <w:t>Mo</w:t>
        </w:r>
      </w:ins>
      <w:ins w:id="108" w:author="Microsoft Office User" w:date="2024-04-01T15:03:00Z">
        <w:r w:rsidR="00F1661D">
          <w:rPr>
            <w:lang w:eastAsia="en-CA"/>
          </w:rPr>
          <w:t>reover, the findings suggest the country also has the opportunity to grant more attention and resources to the criminal context that ha</w:t>
        </w:r>
      </w:ins>
      <w:ins w:id="109" w:author="Microsoft Office User" w:date="2024-04-01T15:06:00Z">
        <w:r w:rsidR="00F1661D">
          <w:rPr>
            <w:lang w:eastAsia="en-CA"/>
          </w:rPr>
          <w:t>s</w:t>
        </w:r>
      </w:ins>
      <w:ins w:id="110" w:author="Microsoft Office User" w:date="2024-04-01T15:03:00Z">
        <w:r w:rsidR="00F1661D">
          <w:rPr>
            <w:lang w:eastAsia="en-CA"/>
          </w:rPr>
          <w:t xml:space="preserve"> systematically </w:t>
        </w:r>
      </w:ins>
      <w:ins w:id="111" w:author="Microsoft Office User" w:date="2024-04-01T15:04:00Z">
        <w:r w:rsidR="00F1661D">
          <w:rPr>
            <w:lang w:eastAsia="en-CA"/>
          </w:rPr>
          <w:t>reshaped violence and impeded a</w:t>
        </w:r>
      </w:ins>
      <w:ins w:id="112" w:author="Microsoft Office User" w:date="2024-04-01T15:06:00Z">
        <w:r w:rsidR="00F1661D">
          <w:rPr>
            <w:lang w:eastAsia="en-CA"/>
          </w:rPr>
          <w:t>n effective</w:t>
        </w:r>
      </w:ins>
      <w:ins w:id="113" w:author="Microsoft Office User" w:date="2024-04-01T15:04:00Z">
        <w:r w:rsidR="00F1661D">
          <w:rPr>
            <w:lang w:eastAsia="en-CA"/>
          </w:rPr>
          <w:t xml:space="preserve"> transition</w:t>
        </w:r>
      </w:ins>
      <w:ins w:id="114" w:author="Microsoft Office User" w:date="2024-04-01T15:05:00Z">
        <w:r w:rsidR="00F1661D">
          <w:rPr>
            <w:lang w:eastAsia="en-CA"/>
          </w:rPr>
          <w:t xml:space="preserve"> to peace</w:t>
        </w:r>
      </w:ins>
      <w:ins w:id="115" w:author="Microsoft Office User" w:date="2024-04-01T15:07:00Z">
        <w:r w:rsidR="00F1661D">
          <w:rPr>
            <w:lang w:eastAsia="en-CA"/>
          </w:rPr>
          <w:t xml:space="preserve"> and non-recurrence guarantees</w:t>
        </w:r>
      </w:ins>
      <w:ins w:id="116" w:author="Microsoft Office User" w:date="2024-04-01T15:04:00Z">
        <w:r w:rsidR="00F1661D">
          <w:rPr>
            <w:lang w:eastAsia="en-CA"/>
          </w:rPr>
          <w:t>.</w:t>
        </w:r>
      </w:ins>
      <w:r w:rsidRPr="001129EE">
        <w:rPr>
          <w:lang w:eastAsia="en-CA"/>
        </w:rPr>
        <w:t xml:space="preserve"> Groups have shifted from "hard" recruitment like abduction to "soft" tactics, promising protection, gifts, and salaries unlikely in legal contexts, particularly for vulnerable minors.</w:t>
      </w:r>
    </w:p>
    <w:p w14:paraId="654216A2" w14:textId="1C70B798" w:rsidR="001129EE" w:rsidRPr="001129EE" w:rsidRDefault="001129EE" w:rsidP="001129EE">
      <w:pPr>
        <w:spacing w:before="240" w:after="240" w:line="360" w:lineRule="auto"/>
        <w:jc w:val="both"/>
        <w:rPr>
          <w:lang w:eastAsia="en-CA"/>
        </w:rPr>
      </w:pPr>
      <w:r w:rsidRPr="001129EE">
        <w:rPr>
          <w:lang w:eastAsia="en-CA"/>
        </w:rPr>
        <w:t>A notable factor is the discreet growth of Localized armed groups, coinciding with the introduction of "soft" recruitment strategies</w:t>
      </w:r>
      <w:ins w:id="117" w:author="Microsoft Office User" w:date="2024-04-01T15:12:00Z">
        <w:r w:rsidR="007F3424">
          <w:rPr>
            <w:lang w:eastAsia="en-CA"/>
          </w:rPr>
          <w:t>,</w:t>
        </w:r>
      </w:ins>
      <w:ins w:id="118" w:author="Microsoft Office User" w:date="2024-04-01T15:09:00Z">
        <w:r w:rsidR="007F3424">
          <w:rPr>
            <w:lang w:eastAsia="en-CA"/>
          </w:rPr>
          <w:t xml:space="preserve"> that </w:t>
        </w:r>
      </w:ins>
      <w:ins w:id="119" w:author="Microsoft Office User" w:date="2024-04-01T15:10:00Z">
        <w:r w:rsidR="007F3424">
          <w:rPr>
            <w:lang w:eastAsia="en-CA"/>
          </w:rPr>
          <w:t xml:space="preserve">profit on structural violence conditions to avoid raising attention from the Public Force </w:t>
        </w:r>
      </w:ins>
      <w:ins w:id="120" w:author="Microsoft Office User" w:date="2024-04-01T15:13:00Z">
        <w:r w:rsidR="007F3424">
          <w:rPr>
            <w:lang w:eastAsia="en-CA"/>
          </w:rPr>
          <w:t xml:space="preserve">to </w:t>
        </w:r>
      </w:ins>
      <w:ins w:id="121" w:author="Microsoft Office User" w:date="2024-04-01T15:10:00Z">
        <w:r w:rsidR="007F3424">
          <w:rPr>
            <w:lang w:eastAsia="en-CA"/>
          </w:rPr>
          <w:t xml:space="preserve">reach </w:t>
        </w:r>
      </w:ins>
      <w:ins w:id="122" w:author="Microsoft Office User" w:date="2024-04-01T15:11:00Z">
        <w:r w:rsidR="007F3424">
          <w:rPr>
            <w:lang w:eastAsia="en-CA"/>
          </w:rPr>
          <w:t xml:space="preserve">youth in urban contexts </w:t>
        </w:r>
      </w:ins>
      <w:ins w:id="123" w:author="Microsoft Office User" w:date="2024-04-01T15:12:00Z">
        <w:r w:rsidR="007F3424">
          <w:rPr>
            <w:lang w:eastAsia="en-CA"/>
          </w:rPr>
          <w:t xml:space="preserve">and expand the presence and influence of illegal groups across </w:t>
        </w:r>
      </w:ins>
      <w:ins w:id="124" w:author="Microsoft Office User" w:date="2024-04-01T15:13:00Z">
        <w:r w:rsidR="007F3424">
          <w:rPr>
            <w:lang w:eastAsia="en-CA"/>
          </w:rPr>
          <w:t xml:space="preserve">the national territory </w:t>
        </w:r>
      </w:ins>
      <w:ins w:id="125" w:author="Microsoft Office User" w:date="2024-04-01T15:11:00Z">
        <w:r w:rsidR="007F3424">
          <w:rPr>
            <w:lang w:eastAsia="en-CA"/>
          </w:rPr>
          <w:t>as shown</w:t>
        </w:r>
      </w:ins>
      <w:r w:rsidRPr="001129EE">
        <w:rPr>
          <w:lang w:eastAsia="en-CA"/>
        </w:rPr>
        <w:t xml:space="preserve"> </w:t>
      </w:r>
      <w:commentRangeStart w:id="126"/>
      <w:r w:rsidRPr="001129EE">
        <w:rPr>
          <w:lang w:eastAsia="en-CA"/>
        </w:rPr>
        <w:t xml:space="preserve">in </w:t>
      </w:r>
      <w:ins w:id="127" w:author="Microsoft Office User" w:date="2024-04-01T15:08:00Z">
        <w:r w:rsidR="007F3424">
          <w:rPr>
            <w:lang w:eastAsia="en-CA"/>
          </w:rPr>
          <w:t>F</w:t>
        </w:r>
      </w:ins>
      <w:del w:id="128" w:author="Microsoft Office User" w:date="2024-04-01T15:08:00Z">
        <w:r w:rsidRPr="001129EE" w:rsidDel="007F3424">
          <w:rPr>
            <w:lang w:eastAsia="en-CA"/>
          </w:rPr>
          <w:delText xml:space="preserve">the last network </w:delText>
        </w:r>
        <w:commentRangeEnd w:id="126"/>
        <w:r w:rsidR="004E3D2E" w:rsidDel="007F3424">
          <w:rPr>
            <w:rStyle w:val="CommentReference"/>
          </w:rPr>
          <w:commentReference w:id="126"/>
        </w:r>
        <w:r w:rsidRPr="001129EE" w:rsidDel="007F3424">
          <w:rPr>
            <w:lang w:eastAsia="en-CA"/>
          </w:rPr>
          <w:delText>(F</w:delText>
        </w:r>
      </w:del>
      <w:r w:rsidRPr="001129EE">
        <w:rPr>
          <w:lang w:eastAsia="en-CA"/>
        </w:rPr>
        <w:t>igure 10</w:t>
      </w:r>
      <w:del w:id="129" w:author="Microsoft Office User" w:date="2024-04-01T15:08:00Z">
        <w:r w:rsidRPr="001129EE" w:rsidDel="007F3424">
          <w:rPr>
            <w:lang w:eastAsia="en-CA"/>
          </w:rPr>
          <w:delText>)</w:delText>
        </w:r>
      </w:del>
      <w:r w:rsidRPr="001129EE">
        <w:rPr>
          <w:lang w:eastAsia="en-CA"/>
        </w:rPr>
        <w:t xml:space="preserve">. These groups, dispersed across the country, lack substantial weaponry, blend with civilians to avoid </w:t>
      </w:r>
      <w:r w:rsidRPr="001129EE">
        <w:rPr>
          <w:lang w:eastAsia="en-CA"/>
        </w:rPr>
        <w:lastRenderedPageBreak/>
        <w:t>confrontation, operate independently, and are motivated by socio-political influence. Collaboration with Strongholds groups amplifies the influence of Localized groups.</w:t>
      </w:r>
    </w:p>
    <w:p w14:paraId="336B2270" w14:textId="618E6741" w:rsidR="001129EE" w:rsidRPr="001129EE" w:rsidRDefault="001129EE" w:rsidP="001129EE">
      <w:pPr>
        <w:spacing w:before="240" w:after="240" w:line="360" w:lineRule="auto"/>
        <w:jc w:val="both"/>
        <w:rPr>
          <w:lang w:eastAsia="en-CA"/>
        </w:rPr>
      </w:pPr>
      <w:r w:rsidRPr="001129EE">
        <w:rPr>
          <w:lang w:eastAsia="en-CA"/>
        </w:rPr>
        <w:t xml:space="preserve">Data analysis reveals a major challenge in prevention mechanisms by the Ombudsperson’s Office. Despite issuing warnings for two decades, success is </w:t>
      </w:r>
      <w:r w:rsidR="004E3D2E">
        <w:rPr>
          <w:lang w:eastAsia="en-CA"/>
        </w:rPr>
        <w:t xml:space="preserve">rather </w:t>
      </w:r>
      <w:r w:rsidRPr="001129EE">
        <w:rPr>
          <w:lang w:eastAsia="en-CA"/>
        </w:rPr>
        <w:t>limited. A comprehensive analysis of recommendations is hindered by inconclusive data due to changes in form and concepts. Yet, our data indicate Strongholds and Localized groups pose a significant threat, requiring a unified institutional and legal approach for prevention, intervention, and support</w:t>
      </w:r>
      <w:r w:rsidR="004E3D2E">
        <w:rPr>
          <w:lang w:eastAsia="en-CA"/>
        </w:rPr>
        <w:t xml:space="preserve"> of affected youth</w:t>
      </w:r>
      <w:r w:rsidRPr="001129EE">
        <w:rPr>
          <w:lang w:eastAsia="en-CA"/>
        </w:rPr>
        <w:t>. Effective strategies must closely consider cultural and social contexts, draw lessons from other Latin American countries, and prioritize the perspectives of recruited children over focusing solely on involved groups</w:t>
      </w:r>
      <w:r w:rsidR="004E3D2E">
        <w:rPr>
          <w:lang w:eastAsia="en-CA"/>
        </w:rPr>
        <w:t xml:space="preserve"> (see also </w:t>
      </w:r>
      <w:proofErr w:type="spellStart"/>
      <w:r w:rsidR="004E3D2E">
        <w:rPr>
          <w:lang w:eastAsia="en-CA"/>
        </w:rPr>
        <w:t>Bodineau</w:t>
      </w:r>
      <w:proofErr w:type="spellEnd"/>
      <w:r w:rsidR="004E3D2E">
        <w:rPr>
          <w:lang w:eastAsia="en-CA"/>
        </w:rPr>
        <w:t xml:space="preserve"> in this volume)</w:t>
      </w:r>
      <w:r w:rsidRPr="001129EE">
        <w:rPr>
          <w:lang w:eastAsia="en-CA"/>
        </w:rPr>
        <w:t>.</w:t>
      </w:r>
      <w:r w:rsidR="00FD1F78">
        <w:rPr>
          <w:lang w:eastAsia="en-CA"/>
        </w:rPr>
        <w:t xml:space="preserve"> </w:t>
      </w:r>
      <w:r w:rsidR="004E3D2E">
        <w:rPr>
          <w:lang w:eastAsia="en-CA"/>
        </w:rPr>
        <w:t>Updating</w:t>
      </w:r>
      <w:r w:rsidR="00FD1F78">
        <w:rPr>
          <w:lang w:eastAsia="en-CA"/>
        </w:rPr>
        <w:t xml:space="preserve"> group classification</w:t>
      </w:r>
      <w:r w:rsidR="00BE0E88">
        <w:rPr>
          <w:lang w:eastAsia="en-CA"/>
        </w:rPr>
        <w:t>s</w:t>
      </w:r>
      <w:r w:rsidR="00FD1F78">
        <w:rPr>
          <w:lang w:eastAsia="en-CA"/>
        </w:rPr>
        <w:t xml:space="preserve"> or the legal guarantees for truth and reparation for victims regardless of the group </w:t>
      </w:r>
      <w:r w:rsidR="00BE0E88">
        <w:rPr>
          <w:lang w:eastAsia="en-CA"/>
        </w:rPr>
        <w:t xml:space="preserve">remains </w:t>
      </w:r>
      <w:r w:rsidR="00FD1F78">
        <w:rPr>
          <w:lang w:eastAsia="en-CA"/>
        </w:rPr>
        <w:t xml:space="preserve">crucial. </w:t>
      </w:r>
    </w:p>
    <w:p w14:paraId="3014F782" w14:textId="52C8B525" w:rsidR="001129EE" w:rsidRPr="001129EE" w:rsidRDefault="001129EE" w:rsidP="001129EE">
      <w:pPr>
        <w:spacing w:before="240" w:after="240" w:line="360" w:lineRule="auto"/>
        <w:jc w:val="both"/>
        <w:rPr>
          <w:lang w:eastAsia="en-CA"/>
        </w:rPr>
      </w:pPr>
      <w:r w:rsidRPr="001129EE">
        <w:rPr>
          <w:lang w:eastAsia="en-CA"/>
        </w:rPr>
        <w:t xml:space="preserve">In conclusion, our proposal advocates </w:t>
      </w:r>
      <w:r w:rsidR="00BE0E88">
        <w:rPr>
          <w:lang w:eastAsia="en-CA"/>
        </w:rPr>
        <w:t xml:space="preserve">to </w:t>
      </w:r>
      <w:r w:rsidRPr="001129EE">
        <w:rPr>
          <w:lang w:eastAsia="en-CA"/>
        </w:rPr>
        <w:t xml:space="preserve">adopt inclusive and participatory methodologies </w:t>
      </w:r>
      <w:r w:rsidR="00BE0E88">
        <w:rPr>
          <w:lang w:eastAsia="en-CA"/>
        </w:rPr>
        <w:t xml:space="preserve">so as </w:t>
      </w:r>
      <w:r w:rsidRPr="001129EE">
        <w:rPr>
          <w:lang w:eastAsia="en-CA"/>
        </w:rPr>
        <w:t xml:space="preserve">to achieve </w:t>
      </w:r>
      <w:r w:rsidR="00FD1F78">
        <w:rPr>
          <w:lang w:eastAsia="en-CA"/>
        </w:rPr>
        <w:t xml:space="preserve">a </w:t>
      </w:r>
      <w:r w:rsidRPr="001129EE">
        <w:rPr>
          <w:lang w:eastAsia="en-CA"/>
        </w:rPr>
        <w:t xml:space="preserve">deeper understanding of the </w:t>
      </w:r>
      <w:r w:rsidR="00BE0E88">
        <w:rPr>
          <w:lang w:eastAsia="en-CA"/>
        </w:rPr>
        <w:t>entangled</w:t>
      </w:r>
      <w:r w:rsidRPr="001129EE">
        <w:rPr>
          <w:lang w:eastAsia="en-CA"/>
        </w:rPr>
        <w:t xml:space="preserve"> relationship</w:t>
      </w:r>
      <w:r w:rsidR="00BE0E88">
        <w:rPr>
          <w:lang w:eastAsia="en-CA"/>
        </w:rPr>
        <w:t>s between minors and violence. This understanding is pivotal to</w:t>
      </w:r>
      <w:r w:rsidRPr="001129EE">
        <w:rPr>
          <w:lang w:eastAsia="en-CA"/>
        </w:rPr>
        <w:t xml:space="preserve"> address the needs</w:t>
      </w:r>
      <w:r w:rsidR="00BE0E88">
        <w:rPr>
          <w:lang w:eastAsia="en-CA"/>
        </w:rPr>
        <w:t xml:space="preserve"> of minors</w:t>
      </w:r>
      <w:r w:rsidRPr="001129EE">
        <w:rPr>
          <w:lang w:eastAsia="en-CA"/>
        </w:rPr>
        <w:t>, and sensitize group classifications to current challenges. This approach promises significant contributions to prevent</w:t>
      </w:r>
      <w:r w:rsidR="00BE0E88">
        <w:rPr>
          <w:lang w:eastAsia="en-CA"/>
        </w:rPr>
        <w:t xml:space="preserve"> the illicit use of</w:t>
      </w:r>
      <w:r w:rsidRPr="001129EE">
        <w:rPr>
          <w:lang w:eastAsia="en-CA"/>
        </w:rPr>
        <w:t xml:space="preserve"> child</w:t>
      </w:r>
      <w:r w:rsidR="00BE0E88">
        <w:rPr>
          <w:lang w:eastAsia="en-CA"/>
        </w:rPr>
        <w:t xml:space="preserve">ren </w:t>
      </w:r>
      <w:r w:rsidRPr="001129EE">
        <w:rPr>
          <w:lang w:eastAsia="en-CA"/>
        </w:rPr>
        <w:t xml:space="preserve">and </w:t>
      </w:r>
      <w:r w:rsidR="00BE0E88">
        <w:rPr>
          <w:lang w:eastAsia="en-CA"/>
        </w:rPr>
        <w:t xml:space="preserve">to propound </w:t>
      </w:r>
      <w:r w:rsidRPr="001129EE">
        <w:rPr>
          <w:lang w:eastAsia="en-CA"/>
        </w:rPr>
        <w:t xml:space="preserve">post-conflict reconstruction. Implementing this shift requires acknowledging practical challenges and advocating further research on prevention strategies tailored to adolescents </w:t>
      </w:r>
      <w:r w:rsidR="00BE0E88">
        <w:rPr>
          <w:lang w:eastAsia="en-CA"/>
        </w:rPr>
        <w:t>hailing from</w:t>
      </w:r>
      <w:r w:rsidR="00BE0E88" w:rsidRPr="001129EE">
        <w:rPr>
          <w:lang w:eastAsia="en-CA"/>
        </w:rPr>
        <w:t xml:space="preserve"> </w:t>
      </w:r>
      <w:r w:rsidRPr="001129EE">
        <w:rPr>
          <w:lang w:eastAsia="en-CA"/>
        </w:rPr>
        <w:t>complex family backgrounds.</w:t>
      </w:r>
    </w:p>
    <w:p w14:paraId="6295ADC1" w14:textId="216262AF" w:rsidR="00483822" w:rsidRPr="003D1397" w:rsidRDefault="573E89DE" w:rsidP="003D1397">
      <w:pPr>
        <w:spacing w:before="240" w:after="240" w:line="360" w:lineRule="auto"/>
        <w:jc w:val="both"/>
        <w:rPr>
          <w:b/>
          <w:bCs/>
          <w:lang w:val="es-ES" w:eastAsia="en-CA"/>
        </w:rPr>
      </w:pPr>
      <w:r w:rsidRPr="003D1397">
        <w:rPr>
          <w:lang w:eastAsia="en-CA"/>
        </w:rPr>
        <w:t> </w:t>
      </w:r>
      <w:bookmarkStart w:id="130" w:name="_Hlk142037333"/>
      <w:r w:rsidRPr="003D1397">
        <w:rPr>
          <w:b/>
          <w:bCs/>
          <w:lang w:val="es-ES" w:eastAsia="en-CA"/>
        </w:rPr>
        <w:t>BIBLIOGRAPHY</w:t>
      </w:r>
    </w:p>
    <w:bookmarkEnd w:id="130"/>
    <w:p w14:paraId="1F830A19" w14:textId="77777777" w:rsidR="003853EE" w:rsidRPr="003853EE" w:rsidRDefault="00FB08BD" w:rsidP="003853EE">
      <w:pPr>
        <w:pStyle w:val="Bibliography"/>
        <w:rPr>
          <w:lang w:val="es-ES"/>
        </w:rPr>
      </w:pPr>
      <w:r>
        <w:rPr>
          <w:lang w:eastAsia="en-CA"/>
        </w:rPr>
        <w:fldChar w:fldCharType="begin"/>
      </w:r>
      <w:r w:rsidR="003853EE">
        <w:rPr>
          <w:lang w:val="es-ES" w:eastAsia="en-CA"/>
        </w:rPr>
        <w:instrText xml:space="preserve"> ADDIN ZOTERO_BIBL {"uncited":[],"omitted":[],"custom":[]} CSL_BIBLIOGRAPHY </w:instrText>
      </w:r>
      <w:r>
        <w:rPr>
          <w:lang w:eastAsia="en-CA"/>
        </w:rPr>
        <w:fldChar w:fldCharType="separate"/>
      </w:r>
      <w:r w:rsidR="003853EE" w:rsidRPr="003853EE">
        <w:rPr>
          <w:lang w:val="es-ES"/>
        </w:rPr>
        <w:t xml:space="preserve">Alvarado, Arturo. “La violencia juvenil en América Latina.” </w:t>
      </w:r>
      <w:r w:rsidR="003853EE" w:rsidRPr="003853EE">
        <w:rPr>
          <w:i/>
          <w:iCs/>
          <w:lang w:val="es-ES"/>
        </w:rPr>
        <w:t>Estudios Sociológicos</w:t>
      </w:r>
      <w:r w:rsidR="003853EE" w:rsidRPr="003853EE">
        <w:rPr>
          <w:lang w:val="es-ES"/>
        </w:rPr>
        <w:t xml:space="preserve"> XXXI, no. 91 (2013): 229–58.</w:t>
      </w:r>
    </w:p>
    <w:p w14:paraId="01272C3D" w14:textId="77777777" w:rsidR="003853EE" w:rsidRPr="003853EE" w:rsidRDefault="003853EE" w:rsidP="003853EE">
      <w:pPr>
        <w:pStyle w:val="Bibliography"/>
        <w:rPr>
          <w:lang w:val="es-ES"/>
        </w:rPr>
      </w:pPr>
      <w:r w:rsidRPr="003853EE">
        <w:rPr>
          <w:lang w:val="es-ES"/>
        </w:rPr>
        <w:t xml:space="preserve">Callejas Fonseca, Leopoldo, and </w:t>
      </w:r>
      <w:proofErr w:type="spellStart"/>
      <w:r w:rsidRPr="003853EE">
        <w:rPr>
          <w:lang w:val="es-ES"/>
        </w:rPr>
        <w:t>Cupatitzio</w:t>
      </w:r>
      <w:proofErr w:type="spellEnd"/>
      <w:r w:rsidRPr="003853EE">
        <w:rPr>
          <w:lang w:val="es-ES"/>
        </w:rPr>
        <w:t xml:space="preserve"> Piña Mendoza. “La Estigmatización Social Como Factor Fundamental de La Discriminación Juvenil.” </w:t>
      </w:r>
      <w:r w:rsidRPr="003853EE">
        <w:rPr>
          <w:i/>
          <w:iCs/>
          <w:lang w:val="es-ES"/>
        </w:rPr>
        <w:t>El Cotidiano</w:t>
      </w:r>
      <w:r w:rsidRPr="003853EE">
        <w:rPr>
          <w:lang w:val="es-ES"/>
        </w:rPr>
        <w:t xml:space="preserve"> 21, no. 134 (2005): 64–70.</w:t>
      </w:r>
    </w:p>
    <w:p w14:paraId="56D8DAC1" w14:textId="77777777" w:rsidR="003853EE" w:rsidRDefault="003853EE" w:rsidP="003853EE">
      <w:pPr>
        <w:pStyle w:val="Bibliography"/>
      </w:pPr>
      <w:proofErr w:type="spellStart"/>
      <w:r w:rsidRPr="003853EE">
        <w:rPr>
          <w:lang w:val="es-ES"/>
        </w:rPr>
        <w:t>Cardeli</w:t>
      </w:r>
      <w:proofErr w:type="spellEnd"/>
      <w:r w:rsidRPr="003853EE">
        <w:rPr>
          <w:lang w:val="es-ES"/>
        </w:rPr>
        <w:t xml:space="preserve">, Emma, Mia Bloom, Sarah Gillespie, </w:t>
      </w:r>
      <w:proofErr w:type="spellStart"/>
      <w:r w:rsidRPr="003853EE">
        <w:rPr>
          <w:lang w:val="es-ES"/>
        </w:rPr>
        <w:t>Tanya</w:t>
      </w:r>
      <w:proofErr w:type="spellEnd"/>
      <w:r w:rsidRPr="003853EE">
        <w:rPr>
          <w:lang w:val="es-ES"/>
        </w:rPr>
        <w:t xml:space="preserve"> </w:t>
      </w:r>
      <w:proofErr w:type="spellStart"/>
      <w:r w:rsidRPr="003853EE">
        <w:rPr>
          <w:lang w:val="es-ES"/>
        </w:rPr>
        <w:t>Zayed</w:t>
      </w:r>
      <w:proofErr w:type="spellEnd"/>
      <w:r w:rsidRPr="003853EE">
        <w:rPr>
          <w:lang w:val="es-ES"/>
        </w:rPr>
        <w:t xml:space="preserve">, and B. Heidi Ellis. </w:t>
      </w:r>
      <w:r>
        <w:t xml:space="preserve">“Exploring the Social-Ecological Factors That Mobilize Children into Violence.” </w:t>
      </w:r>
      <w:r>
        <w:rPr>
          <w:i/>
          <w:iCs/>
        </w:rPr>
        <w:t>Terrorism and Political Violence</w:t>
      </w:r>
      <w:r>
        <w:t xml:space="preserve"> 34, no. 2 (February 17, 2022): 318–40. https://doi.org/10.1080/09546553.2019.1701444.</w:t>
      </w:r>
    </w:p>
    <w:p w14:paraId="584CF99A" w14:textId="77777777" w:rsidR="003853EE" w:rsidRPr="00E63BB2" w:rsidRDefault="003853EE" w:rsidP="003853EE">
      <w:pPr>
        <w:pStyle w:val="Bibliography"/>
        <w:rPr>
          <w:lang w:val="es-ES"/>
        </w:rPr>
      </w:pPr>
      <w:r>
        <w:t xml:space="preserve">———. “Exploring the Social-Ecological Factors That Mobilize Children into Violence.” </w:t>
      </w:r>
      <w:proofErr w:type="spellStart"/>
      <w:r w:rsidRPr="00E63BB2">
        <w:rPr>
          <w:i/>
          <w:iCs/>
          <w:lang w:val="es-ES"/>
        </w:rPr>
        <w:t>Terrorism</w:t>
      </w:r>
      <w:proofErr w:type="spellEnd"/>
      <w:r w:rsidRPr="00E63BB2">
        <w:rPr>
          <w:i/>
          <w:iCs/>
          <w:lang w:val="es-ES"/>
        </w:rPr>
        <w:t xml:space="preserve"> and </w:t>
      </w:r>
      <w:proofErr w:type="spellStart"/>
      <w:r w:rsidRPr="00E63BB2">
        <w:rPr>
          <w:i/>
          <w:iCs/>
          <w:lang w:val="es-ES"/>
        </w:rPr>
        <w:t>Political</w:t>
      </w:r>
      <w:proofErr w:type="spellEnd"/>
      <w:r w:rsidRPr="00E63BB2">
        <w:rPr>
          <w:i/>
          <w:iCs/>
          <w:lang w:val="es-ES"/>
        </w:rPr>
        <w:t xml:space="preserve"> </w:t>
      </w:r>
      <w:proofErr w:type="spellStart"/>
      <w:r w:rsidRPr="00E63BB2">
        <w:rPr>
          <w:i/>
          <w:iCs/>
          <w:lang w:val="es-ES"/>
        </w:rPr>
        <w:t>Violence</w:t>
      </w:r>
      <w:proofErr w:type="spellEnd"/>
      <w:r w:rsidRPr="00E63BB2">
        <w:rPr>
          <w:lang w:val="es-ES"/>
        </w:rPr>
        <w:t xml:space="preserve"> 34, no. 2 (</w:t>
      </w:r>
      <w:proofErr w:type="spellStart"/>
      <w:r w:rsidRPr="00E63BB2">
        <w:rPr>
          <w:lang w:val="es-ES"/>
        </w:rPr>
        <w:t>February</w:t>
      </w:r>
      <w:proofErr w:type="spellEnd"/>
      <w:r w:rsidRPr="00E63BB2">
        <w:rPr>
          <w:lang w:val="es-ES"/>
        </w:rPr>
        <w:t xml:space="preserve"> 17, 2022): 318–40. https://doi.org/10.1080/09546553.2019.1701444.</w:t>
      </w:r>
    </w:p>
    <w:p w14:paraId="1C1065EF" w14:textId="77777777" w:rsidR="003853EE" w:rsidRPr="003853EE" w:rsidRDefault="003853EE" w:rsidP="003853EE">
      <w:pPr>
        <w:pStyle w:val="Bibliography"/>
        <w:rPr>
          <w:lang w:val="es-ES"/>
        </w:rPr>
      </w:pPr>
      <w:r w:rsidRPr="00E63BB2">
        <w:rPr>
          <w:lang w:val="es-ES"/>
        </w:rPr>
        <w:t xml:space="preserve">Cárdenas Díaz, Javier Alonso, Nadia </w:t>
      </w:r>
      <w:proofErr w:type="spellStart"/>
      <w:r w:rsidRPr="00E63BB2">
        <w:rPr>
          <w:lang w:val="es-ES"/>
        </w:rPr>
        <w:t>Stefania</w:t>
      </w:r>
      <w:proofErr w:type="spellEnd"/>
      <w:r w:rsidRPr="00E63BB2">
        <w:rPr>
          <w:lang w:val="es-ES"/>
        </w:rPr>
        <w:t xml:space="preserve"> Pérez Páez, Raúl Iván Clavijo Mejía, Javier Alonso Cárdenas Díaz, Nadia </w:t>
      </w:r>
      <w:proofErr w:type="spellStart"/>
      <w:r w:rsidRPr="00E63BB2">
        <w:rPr>
          <w:lang w:val="es-ES"/>
        </w:rPr>
        <w:t>Stefania</w:t>
      </w:r>
      <w:proofErr w:type="spellEnd"/>
      <w:r w:rsidRPr="00E63BB2">
        <w:rPr>
          <w:lang w:val="es-ES"/>
        </w:rPr>
        <w:t xml:space="preserve"> Pérez Páez, and Raúl Iván Clavijo Mejía. </w:t>
      </w:r>
      <w:r w:rsidRPr="003853EE">
        <w:rPr>
          <w:lang w:val="es-ES"/>
        </w:rPr>
        <w:t xml:space="preserve">“DDR y </w:t>
      </w:r>
      <w:r w:rsidRPr="003853EE">
        <w:rPr>
          <w:lang w:val="es-ES"/>
        </w:rPr>
        <w:lastRenderedPageBreak/>
        <w:t xml:space="preserve">Comisiones de Verdad, Límites y Puntos de Encuentro: Evidencia desde los Casos de Namibia, El Congo, Indonesia y Colombia.” </w:t>
      </w:r>
      <w:r w:rsidRPr="003853EE">
        <w:rPr>
          <w:i/>
          <w:iCs/>
          <w:lang w:val="es-ES"/>
        </w:rPr>
        <w:t>Análisis Político</w:t>
      </w:r>
      <w:r w:rsidRPr="003853EE">
        <w:rPr>
          <w:lang w:val="es-ES"/>
        </w:rPr>
        <w:t xml:space="preserve"> 31, no. 93 (</w:t>
      </w:r>
      <w:proofErr w:type="spellStart"/>
      <w:r w:rsidRPr="003853EE">
        <w:rPr>
          <w:lang w:val="es-ES"/>
        </w:rPr>
        <w:t>August</w:t>
      </w:r>
      <w:proofErr w:type="spellEnd"/>
      <w:r w:rsidRPr="003853EE">
        <w:rPr>
          <w:lang w:val="es-ES"/>
        </w:rPr>
        <w:t xml:space="preserve"> 2018): 20–42. https://doi.org/10.15446/anpol.v31n93.75615.</w:t>
      </w:r>
    </w:p>
    <w:p w14:paraId="3C234543" w14:textId="77777777" w:rsidR="003853EE" w:rsidRDefault="003853EE" w:rsidP="003853EE">
      <w:pPr>
        <w:pStyle w:val="Bibliography"/>
      </w:pPr>
      <w:r w:rsidRPr="003853EE">
        <w:rPr>
          <w:lang w:val="es-ES"/>
        </w:rPr>
        <w:t xml:space="preserve">Casas-Casas, Andrés, </w:t>
      </w:r>
      <w:proofErr w:type="spellStart"/>
      <w:r w:rsidRPr="003853EE">
        <w:rPr>
          <w:lang w:val="es-ES"/>
        </w:rPr>
        <w:t>Nathalie</w:t>
      </w:r>
      <w:proofErr w:type="spellEnd"/>
      <w:r w:rsidRPr="003853EE">
        <w:rPr>
          <w:lang w:val="es-ES"/>
        </w:rPr>
        <w:t xml:space="preserve"> </w:t>
      </w:r>
      <w:proofErr w:type="spellStart"/>
      <w:r w:rsidRPr="003853EE">
        <w:rPr>
          <w:lang w:val="es-ES"/>
        </w:rPr>
        <w:t>Mendez</w:t>
      </w:r>
      <w:proofErr w:type="spellEnd"/>
      <w:r w:rsidRPr="003853EE">
        <w:rPr>
          <w:lang w:val="es-ES"/>
        </w:rPr>
        <w:t xml:space="preserve">, and Juan Federico Pino. </w:t>
      </w:r>
      <w:r>
        <w:t xml:space="preserve">“Trust and Prospective Reconciliation: Evidence </w:t>
      </w:r>
      <w:proofErr w:type="gramStart"/>
      <w:r>
        <w:t>From</w:t>
      </w:r>
      <w:proofErr w:type="gramEnd"/>
      <w:r>
        <w:t xml:space="preserve"> a Protracted Armed Conflict.” </w:t>
      </w:r>
      <w:r>
        <w:rPr>
          <w:i/>
          <w:iCs/>
        </w:rPr>
        <w:t>Journal of Peacebuilding &amp; Development</w:t>
      </w:r>
      <w:r>
        <w:t xml:space="preserve"> 15, no. 3 (December 1, 2020): 298–315. https://doi.org/10.1177/1542316620945968.</w:t>
      </w:r>
    </w:p>
    <w:p w14:paraId="3024E119" w14:textId="77777777" w:rsidR="003853EE" w:rsidRPr="003853EE" w:rsidRDefault="003853EE" w:rsidP="003853EE">
      <w:pPr>
        <w:pStyle w:val="Bibliography"/>
        <w:rPr>
          <w:lang w:val="fr-CA"/>
        </w:rPr>
      </w:pPr>
      <w:r>
        <w:t xml:space="preserve">Colombian Ministry of Defense. </w:t>
      </w:r>
      <w:r w:rsidRPr="003853EE">
        <w:rPr>
          <w:lang w:val="fr-CA"/>
        </w:rPr>
        <w:t>“Permanent Directive No. 15,” 2016. https://www.mindefensa.gov.co/irj/go/km/docs/Mindefensa/Documentos/descargas/Prensa/Documentos/dir_15_2016.pdf.</w:t>
      </w:r>
    </w:p>
    <w:p w14:paraId="11DC5A0C" w14:textId="77777777" w:rsidR="003853EE" w:rsidRDefault="003853EE" w:rsidP="003853EE">
      <w:pPr>
        <w:pStyle w:val="Bibliography"/>
      </w:pPr>
      <w:r>
        <w:t xml:space="preserve">Daly, Sarah Zukerman. “Determinants of Ex-Combatants’ Attitudes toward Transitional Justice in Colombia.” </w:t>
      </w:r>
      <w:r>
        <w:rPr>
          <w:i/>
          <w:iCs/>
        </w:rPr>
        <w:t>Conflict Management and Peace Science</w:t>
      </w:r>
      <w:r>
        <w:t xml:space="preserve"> 35, no. 6 (2018): 656–73.</w:t>
      </w:r>
    </w:p>
    <w:p w14:paraId="4D77294B" w14:textId="77777777" w:rsidR="003853EE" w:rsidRDefault="003853EE" w:rsidP="003853EE">
      <w:pPr>
        <w:pStyle w:val="Bibliography"/>
      </w:pPr>
      <w:proofErr w:type="spellStart"/>
      <w:r>
        <w:t>Daughton</w:t>
      </w:r>
      <w:proofErr w:type="spellEnd"/>
      <w:r>
        <w:t xml:space="preserve">, Ashlynn R., Geoffrey Fairchild, </w:t>
      </w:r>
      <w:proofErr w:type="spellStart"/>
      <w:r>
        <w:t>Chrysm</w:t>
      </w:r>
      <w:proofErr w:type="spellEnd"/>
      <w:r>
        <w:t xml:space="preserve"> Watson Ross, and Sara Y. Del Valle. “Topic Modeling </w:t>
      </w:r>
      <w:proofErr w:type="gramStart"/>
      <w:r>
        <w:t>To</w:t>
      </w:r>
      <w:proofErr w:type="gramEnd"/>
      <w:r>
        <w:t xml:space="preserve"> Contextualize Event-Based Datasets: The Colombian Peace Process.” In </w:t>
      </w:r>
      <w:r>
        <w:rPr>
          <w:i/>
          <w:iCs/>
        </w:rPr>
        <w:t>Proceedings of the 2nd ACM SIGSPATIAL International Workshop on Advances on Resilient and Intelligent Cities</w:t>
      </w:r>
      <w:r>
        <w:t>, 9–12. ARIC’19. New York, NY, USA: Association for Computing Machinery, 2019. https://doi.org/10.1145/3356395.3365540.</w:t>
      </w:r>
    </w:p>
    <w:p w14:paraId="6F77FF28" w14:textId="77777777" w:rsidR="003853EE" w:rsidRPr="003853EE" w:rsidRDefault="003853EE" w:rsidP="003853EE">
      <w:pPr>
        <w:pStyle w:val="Bibliography"/>
        <w:rPr>
          <w:lang w:val="es-ES"/>
        </w:rPr>
      </w:pPr>
      <w:r w:rsidRPr="003853EE">
        <w:rPr>
          <w:lang w:val="es-ES"/>
        </w:rPr>
        <w:t>Defensoría del Pueblo. “Alerta Temprana N° 004-2022 Documento de Advertencia Por Proceso Electoral 2022,” 2022. chrome-extension://efaidnbmnnnibpcajpcglclefindmkaj/https://alertasstg.blob.core.windows.net/alertas/004-22.pdf.</w:t>
      </w:r>
    </w:p>
    <w:p w14:paraId="6984845C" w14:textId="77777777" w:rsidR="003853EE" w:rsidRPr="003853EE" w:rsidRDefault="003853EE" w:rsidP="003853EE">
      <w:pPr>
        <w:pStyle w:val="Bibliography"/>
        <w:rPr>
          <w:lang w:val="es-ES"/>
        </w:rPr>
      </w:pPr>
      <w:r w:rsidRPr="003853EE">
        <w:rPr>
          <w:lang w:val="es-ES"/>
        </w:rPr>
        <w:t>Defensoría el Pueblo. “El sistema de alertas tempranas - SAT, de la Defensoría: un instrumento de prevención humanitaria en el conflicto armado en el país,” 2006. https://www.defensoria.gov.co/-/el-sistema-de-alertas-tempranas-sat-de-la-defensor%C3%ADa-un-instrumento-de-prevenci%C3%B3n-humanitaria-en-el-conflicto-armado-en-el-pa%C3%ADs.</w:t>
      </w:r>
    </w:p>
    <w:p w14:paraId="1BD6ADBE" w14:textId="77777777" w:rsidR="003853EE" w:rsidRPr="003853EE" w:rsidRDefault="003853EE" w:rsidP="003853EE">
      <w:pPr>
        <w:pStyle w:val="Bibliography"/>
        <w:rPr>
          <w:lang w:val="es-ES"/>
        </w:rPr>
      </w:pPr>
      <w:r w:rsidRPr="003853EE">
        <w:rPr>
          <w:lang w:val="es-ES"/>
        </w:rPr>
        <w:t xml:space="preserve">Delgado Barón, Mariana. “La Ley de Justicia y Paz en Colombia: La Configuración de un </w:t>
      </w:r>
      <w:proofErr w:type="spellStart"/>
      <w:r w:rsidRPr="003853EE">
        <w:rPr>
          <w:lang w:val="es-ES"/>
        </w:rPr>
        <w:t>Subcampo</w:t>
      </w:r>
      <w:proofErr w:type="spellEnd"/>
      <w:r w:rsidRPr="003853EE">
        <w:rPr>
          <w:lang w:val="es-ES"/>
        </w:rPr>
        <w:t xml:space="preserve"> Jurídico-Político y las Luchas Simbólicas por la Inclusión.” </w:t>
      </w:r>
      <w:r w:rsidRPr="003853EE">
        <w:rPr>
          <w:i/>
          <w:iCs/>
          <w:lang w:val="es-ES"/>
        </w:rPr>
        <w:t>Revista de Relaciones Internacionales, Estrategia y Seguridad</w:t>
      </w:r>
      <w:r w:rsidRPr="003853EE">
        <w:rPr>
          <w:lang w:val="es-ES"/>
        </w:rPr>
        <w:t xml:space="preserve"> 6, no. 2 (</w:t>
      </w:r>
      <w:proofErr w:type="spellStart"/>
      <w:r w:rsidRPr="003853EE">
        <w:rPr>
          <w:lang w:val="es-ES"/>
        </w:rPr>
        <w:t>December</w:t>
      </w:r>
      <w:proofErr w:type="spellEnd"/>
      <w:r w:rsidRPr="003853EE">
        <w:rPr>
          <w:lang w:val="es-ES"/>
        </w:rPr>
        <w:t xml:space="preserve"> 2011): 179–94.</w:t>
      </w:r>
    </w:p>
    <w:p w14:paraId="15D41038" w14:textId="77777777" w:rsidR="003853EE" w:rsidRDefault="003853EE" w:rsidP="003853EE">
      <w:pPr>
        <w:pStyle w:val="Bibliography"/>
      </w:pPr>
      <w:proofErr w:type="spellStart"/>
      <w:r w:rsidRPr="003853EE">
        <w:rPr>
          <w:lang w:val="es-ES"/>
        </w:rPr>
        <w:t>Drumbl</w:t>
      </w:r>
      <w:proofErr w:type="spellEnd"/>
      <w:r w:rsidRPr="003853EE">
        <w:rPr>
          <w:lang w:val="es-ES"/>
        </w:rPr>
        <w:t>, Mark A. “</w:t>
      </w:r>
      <w:proofErr w:type="spellStart"/>
      <w:r w:rsidRPr="003853EE">
        <w:rPr>
          <w:lang w:val="es-ES"/>
        </w:rPr>
        <w:t>Child</w:t>
      </w:r>
      <w:proofErr w:type="spellEnd"/>
      <w:r w:rsidRPr="003853EE">
        <w:rPr>
          <w:lang w:val="es-ES"/>
        </w:rPr>
        <w:t xml:space="preserve"> </w:t>
      </w:r>
      <w:proofErr w:type="spellStart"/>
      <w:r w:rsidRPr="003853EE">
        <w:rPr>
          <w:lang w:val="es-ES"/>
        </w:rPr>
        <w:t>Soldiers</w:t>
      </w:r>
      <w:proofErr w:type="spellEnd"/>
      <w:r w:rsidRPr="003853EE">
        <w:rPr>
          <w:lang w:val="es-ES"/>
        </w:rPr>
        <w:t xml:space="preserve"> and </w:t>
      </w:r>
      <w:proofErr w:type="spellStart"/>
      <w:r w:rsidRPr="003853EE">
        <w:rPr>
          <w:lang w:val="es-ES"/>
        </w:rPr>
        <w:t>Clicktivism</w:t>
      </w:r>
      <w:proofErr w:type="spellEnd"/>
      <w:r w:rsidRPr="003853EE">
        <w:rPr>
          <w:lang w:val="es-ES"/>
        </w:rPr>
        <w:t xml:space="preserve">: </w:t>
      </w:r>
      <w:proofErr w:type="spellStart"/>
      <w:r w:rsidRPr="003853EE">
        <w:rPr>
          <w:lang w:val="es-ES"/>
        </w:rPr>
        <w:t>Justice</w:t>
      </w:r>
      <w:proofErr w:type="spellEnd"/>
      <w:r w:rsidRPr="003853EE">
        <w:rPr>
          <w:lang w:val="es-ES"/>
        </w:rPr>
        <w:t xml:space="preserve">, </w:t>
      </w:r>
      <w:proofErr w:type="spellStart"/>
      <w:r w:rsidRPr="003853EE">
        <w:rPr>
          <w:lang w:val="es-ES"/>
        </w:rPr>
        <w:t>Myths</w:t>
      </w:r>
      <w:proofErr w:type="spellEnd"/>
      <w:r w:rsidRPr="003853EE">
        <w:rPr>
          <w:lang w:val="es-ES"/>
        </w:rPr>
        <w:t xml:space="preserve">, and </w:t>
      </w:r>
      <w:proofErr w:type="spellStart"/>
      <w:r w:rsidRPr="003853EE">
        <w:rPr>
          <w:lang w:val="es-ES"/>
        </w:rPr>
        <w:t>Prevention</w:t>
      </w:r>
      <w:proofErr w:type="spellEnd"/>
      <w:r w:rsidRPr="003853EE">
        <w:rPr>
          <w:lang w:val="es-ES"/>
        </w:rPr>
        <w:t xml:space="preserve">.” </w:t>
      </w:r>
      <w:r>
        <w:rPr>
          <w:i/>
          <w:iCs/>
        </w:rPr>
        <w:t>Journal of Human Rights Practice</w:t>
      </w:r>
      <w:r>
        <w:t xml:space="preserve"> 4, no. 3 (November 1, 2012): 481–85. https://doi.org/10.1093/jhuman/hus023.</w:t>
      </w:r>
    </w:p>
    <w:p w14:paraId="037EDEAF" w14:textId="501E5E2D" w:rsidR="003853EE" w:rsidRDefault="00BE0E88" w:rsidP="003853EE">
      <w:pPr>
        <w:pStyle w:val="Bibliography"/>
      </w:pPr>
      <w:r>
        <w:t xml:space="preserve"> </w:t>
      </w:r>
    </w:p>
    <w:p w14:paraId="353184BD" w14:textId="77777777" w:rsidR="003853EE" w:rsidRDefault="003853EE" w:rsidP="003853EE">
      <w:pPr>
        <w:pStyle w:val="Bibliography"/>
      </w:pPr>
      <w:r>
        <w:t xml:space="preserve">Durán-Martinez, Angelica. </w:t>
      </w:r>
      <w:r>
        <w:rPr>
          <w:i/>
          <w:iCs/>
        </w:rPr>
        <w:t>The Politics of Drug Violence: Criminals, Cops and Politicians in Colombia and Mexico</w:t>
      </w:r>
      <w:r>
        <w:t>. Oxford, New York: Oxford University Press, 2018.</w:t>
      </w:r>
    </w:p>
    <w:p w14:paraId="47BE2418" w14:textId="77777777" w:rsidR="003853EE" w:rsidRPr="003853EE" w:rsidRDefault="003853EE" w:rsidP="003853EE">
      <w:pPr>
        <w:pStyle w:val="Bibliography"/>
        <w:rPr>
          <w:lang w:val="es-ES"/>
        </w:rPr>
      </w:pPr>
      <w:proofErr w:type="spellStart"/>
      <w:r>
        <w:t>Espejo</w:t>
      </w:r>
      <w:proofErr w:type="spellEnd"/>
      <w:r>
        <w:t xml:space="preserve">, Maria Paula. “Drug-Trafficking in Colombia: The New Civil War Against Democracy and Peacebuilding.” </w:t>
      </w:r>
      <w:r w:rsidRPr="003853EE">
        <w:rPr>
          <w:i/>
          <w:iCs/>
          <w:lang w:val="es-ES"/>
        </w:rPr>
        <w:t>Co-Herencia</w:t>
      </w:r>
      <w:r w:rsidRPr="003853EE">
        <w:rPr>
          <w:lang w:val="es-ES"/>
        </w:rPr>
        <w:t xml:space="preserve"> 18, no. 34 (June 2, 2021): 157–92. https://doi.org/10.17230/co-herencia.18.34.6.</w:t>
      </w:r>
    </w:p>
    <w:p w14:paraId="647B99F6" w14:textId="77777777" w:rsidR="003853EE" w:rsidRPr="003853EE" w:rsidRDefault="003853EE" w:rsidP="003853EE">
      <w:pPr>
        <w:pStyle w:val="Bibliography"/>
        <w:rPr>
          <w:lang w:val="es-ES"/>
        </w:rPr>
      </w:pPr>
      <w:r w:rsidRPr="003853EE">
        <w:rPr>
          <w:lang w:val="es-ES"/>
        </w:rPr>
        <w:t xml:space="preserve">Espejo, María Paula. </w:t>
      </w:r>
      <w:r>
        <w:t xml:space="preserve">“Responsibility to Reconcile: Adopting New Terms to Foster Recognition.” </w:t>
      </w:r>
      <w:proofErr w:type="spellStart"/>
      <w:r w:rsidRPr="003853EE">
        <w:rPr>
          <w:i/>
          <w:iCs/>
          <w:lang w:val="es-ES"/>
        </w:rPr>
        <w:t>Forum</w:t>
      </w:r>
      <w:proofErr w:type="spellEnd"/>
      <w:r w:rsidRPr="003853EE">
        <w:rPr>
          <w:i/>
          <w:iCs/>
          <w:lang w:val="es-ES"/>
        </w:rPr>
        <w:t>. Revista Departamento de Ciencia Política</w:t>
      </w:r>
      <w:r w:rsidRPr="003853EE">
        <w:rPr>
          <w:lang w:val="es-ES"/>
        </w:rPr>
        <w:t>, no. 23 (</w:t>
      </w:r>
      <w:proofErr w:type="spellStart"/>
      <w:r w:rsidRPr="003853EE">
        <w:rPr>
          <w:lang w:val="es-ES"/>
        </w:rPr>
        <w:t>March</w:t>
      </w:r>
      <w:proofErr w:type="spellEnd"/>
      <w:r w:rsidRPr="003853EE">
        <w:rPr>
          <w:lang w:val="es-ES"/>
        </w:rPr>
        <w:t xml:space="preserve"> 28, 2023): 57–79. https://doi.org/10.15446/frdcp.n23.99063.</w:t>
      </w:r>
    </w:p>
    <w:p w14:paraId="74CE6C1F" w14:textId="77777777" w:rsidR="003853EE" w:rsidRDefault="003853EE" w:rsidP="003853EE">
      <w:pPr>
        <w:pStyle w:val="Bibliography"/>
      </w:pPr>
      <w:r>
        <w:t xml:space="preserve">———. “Victimizers No More: The Risk of Addressing Conflict’s Actors from Binary Readings *.” </w:t>
      </w:r>
      <w:proofErr w:type="spellStart"/>
      <w:r>
        <w:rPr>
          <w:i/>
          <w:iCs/>
        </w:rPr>
        <w:t>Papel</w:t>
      </w:r>
      <w:proofErr w:type="spellEnd"/>
      <w:r>
        <w:rPr>
          <w:i/>
          <w:iCs/>
        </w:rPr>
        <w:t xml:space="preserve"> </w:t>
      </w:r>
      <w:proofErr w:type="spellStart"/>
      <w:r>
        <w:rPr>
          <w:i/>
          <w:iCs/>
        </w:rPr>
        <w:t>Político</w:t>
      </w:r>
      <w:proofErr w:type="spellEnd"/>
      <w:r>
        <w:t xml:space="preserve"> 26 (2021): 1–13.</w:t>
      </w:r>
    </w:p>
    <w:p w14:paraId="2E16E7D6" w14:textId="77777777" w:rsidR="003853EE" w:rsidRPr="003853EE" w:rsidRDefault="003853EE" w:rsidP="003853EE">
      <w:pPr>
        <w:pStyle w:val="Bibliography"/>
        <w:rPr>
          <w:lang w:val="es-ES"/>
        </w:rPr>
      </w:pPr>
      <w:proofErr w:type="spellStart"/>
      <w:r>
        <w:t>Fenniak</w:t>
      </w:r>
      <w:proofErr w:type="spellEnd"/>
      <w:r>
        <w:t>, Mathieu. “</w:t>
      </w:r>
      <w:proofErr w:type="spellStart"/>
      <w:r>
        <w:t>Pypdf</w:t>
      </w:r>
      <w:proofErr w:type="spellEnd"/>
      <w:r>
        <w:t xml:space="preserve">: A Pure-Python PDF Library Capable of Splitting, Merging, Cropping, and Transforming PDF Files.” </w:t>
      </w:r>
      <w:r w:rsidRPr="003853EE">
        <w:rPr>
          <w:lang w:val="es-ES"/>
        </w:rPr>
        <w:t xml:space="preserve">OS </w:t>
      </w:r>
      <w:proofErr w:type="spellStart"/>
      <w:r w:rsidRPr="003853EE">
        <w:rPr>
          <w:lang w:val="es-ES"/>
        </w:rPr>
        <w:t>Independent</w:t>
      </w:r>
      <w:proofErr w:type="spellEnd"/>
      <w:r w:rsidRPr="003853EE">
        <w:rPr>
          <w:lang w:val="es-ES"/>
        </w:rPr>
        <w:t>, Python, 2014.</w:t>
      </w:r>
    </w:p>
    <w:p w14:paraId="3FC8B8E9" w14:textId="77777777" w:rsidR="003853EE" w:rsidRPr="003853EE" w:rsidRDefault="003853EE" w:rsidP="003853EE">
      <w:pPr>
        <w:pStyle w:val="Bibliography"/>
        <w:rPr>
          <w:lang w:val="es-ES"/>
        </w:rPr>
      </w:pPr>
      <w:proofErr w:type="spellStart"/>
      <w:r w:rsidRPr="003853EE">
        <w:rPr>
          <w:lang w:val="es-ES"/>
        </w:rPr>
        <w:lastRenderedPageBreak/>
        <w:t>Ferreri</w:t>
      </w:r>
      <w:proofErr w:type="spellEnd"/>
      <w:r w:rsidRPr="003853EE">
        <w:rPr>
          <w:lang w:val="es-ES"/>
        </w:rPr>
        <w:t xml:space="preserve"> </w:t>
      </w:r>
      <w:proofErr w:type="spellStart"/>
      <w:r w:rsidRPr="003853EE">
        <w:rPr>
          <w:lang w:val="es-ES"/>
        </w:rPr>
        <w:t>Nápoli</w:t>
      </w:r>
      <w:proofErr w:type="spellEnd"/>
      <w:r w:rsidRPr="003853EE">
        <w:rPr>
          <w:lang w:val="es-ES"/>
        </w:rPr>
        <w:t>, Jana. “La lucha de las víctimas del conflicto armado para la inclusión en el Registro Único de Víctimas - Estudio de cinco casos atendidos en el Centro de Atención a Víctimas del Consultorio Jurídico de la Universidad de Antioquia-.,” 2022. https://bibliotecadigital.udea.edu.co/handle/10495/32261.</w:t>
      </w:r>
    </w:p>
    <w:p w14:paraId="126A9704" w14:textId="77777777" w:rsidR="003853EE" w:rsidRDefault="003853EE" w:rsidP="003853EE">
      <w:pPr>
        <w:pStyle w:val="Bibliography"/>
      </w:pPr>
      <w:proofErr w:type="spellStart"/>
      <w:r>
        <w:t>Firchow</w:t>
      </w:r>
      <w:proofErr w:type="spellEnd"/>
      <w:r>
        <w:t xml:space="preserve">, </w:t>
      </w:r>
      <w:proofErr w:type="spellStart"/>
      <w:r>
        <w:t>Pamina</w:t>
      </w:r>
      <w:proofErr w:type="spellEnd"/>
      <w:r>
        <w:t xml:space="preserve">. </w:t>
      </w:r>
      <w:r>
        <w:rPr>
          <w:i/>
          <w:iCs/>
        </w:rPr>
        <w:t>Reclaiming Everyday Peace: Local Voices in Measurement and Evaluation After War</w:t>
      </w:r>
      <w:r>
        <w:t>. Cambridge: Cambridge University Press, 2018. https://doi.org/10.1017/9781108236140.</w:t>
      </w:r>
    </w:p>
    <w:p w14:paraId="1E303C29" w14:textId="77777777" w:rsidR="003853EE" w:rsidRDefault="003853EE" w:rsidP="003853EE">
      <w:pPr>
        <w:pStyle w:val="Bibliography"/>
      </w:pPr>
      <w:r>
        <w:t xml:space="preserve">———. </w:t>
      </w:r>
      <w:r>
        <w:rPr>
          <w:i/>
          <w:iCs/>
        </w:rPr>
        <w:t>Reclaiming Everyday Peace: Local Voices in Measurement and Evaluation after War</w:t>
      </w:r>
      <w:r>
        <w:t>. Cambridge, United Kingdom: Cambridge University Press, 2018.</w:t>
      </w:r>
    </w:p>
    <w:p w14:paraId="3B80C437" w14:textId="77777777" w:rsidR="003853EE" w:rsidRDefault="003853EE" w:rsidP="003853EE">
      <w:pPr>
        <w:pStyle w:val="Bibliography"/>
      </w:pPr>
      <w:r>
        <w:t xml:space="preserve">Fisher, Kirsten J. </w:t>
      </w:r>
      <w:r>
        <w:rPr>
          <w:i/>
          <w:iCs/>
        </w:rPr>
        <w:t>Transitional Justice for Child Soldiers</w:t>
      </w:r>
      <w:r>
        <w:t>. London: Palgrave Macmillan UK, 2013. https://doi.org/10.1057/9781137030504.</w:t>
      </w:r>
    </w:p>
    <w:p w14:paraId="55F44B38" w14:textId="77777777" w:rsidR="003853EE" w:rsidRDefault="003853EE" w:rsidP="003853EE">
      <w:pPr>
        <w:pStyle w:val="Bibliography"/>
      </w:pPr>
      <w:proofErr w:type="spellStart"/>
      <w:r>
        <w:t>Garbarino</w:t>
      </w:r>
      <w:proofErr w:type="spellEnd"/>
      <w:r>
        <w:t xml:space="preserve">, James, Amy </w:t>
      </w:r>
      <w:proofErr w:type="spellStart"/>
      <w:r>
        <w:t>Governale</w:t>
      </w:r>
      <w:proofErr w:type="spellEnd"/>
      <w:r>
        <w:t xml:space="preserve">, and Danielle </w:t>
      </w:r>
      <w:proofErr w:type="spellStart"/>
      <w:r>
        <w:t>Nesi</w:t>
      </w:r>
      <w:proofErr w:type="spellEnd"/>
      <w:r>
        <w:t xml:space="preserve">. “Vulnerable Children: Protection and Social Reintegration of Child Soldiers and Youth Members of Gangs.” </w:t>
      </w:r>
      <w:r>
        <w:rPr>
          <w:i/>
          <w:iCs/>
        </w:rPr>
        <w:t>Child Abuse &amp; Neglect</w:t>
      </w:r>
      <w:r>
        <w:t>, 30 Years of the Convention on the Rights of the Child: Evolving Progress and Prospects for Child Protection, 110 (December 1, 2020): 104415. https://doi.org/10.1016/j.chiabu.2020.104415.</w:t>
      </w:r>
    </w:p>
    <w:p w14:paraId="17F68A00" w14:textId="77777777" w:rsidR="003853EE" w:rsidRDefault="003853EE" w:rsidP="003853EE">
      <w:pPr>
        <w:pStyle w:val="Bibliography"/>
      </w:pPr>
      <w:r>
        <w:t xml:space="preserve">———. “Vulnerable Children: Protection and Social Reintegration of Child Soldiers and Youth Members of Gangs.” </w:t>
      </w:r>
      <w:r>
        <w:rPr>
          <w:i/>
          <w:iCs/>
        </w:rPr>
        <w:t>Child Abuse &amp; Neglect</w:t>
      </w:r>
      <w:r>
        <w:t>, 30 Years of the Convention on the Rights of the Child: Evolving Progress and Prospects for Child Protection, 110 (December 1, 2020): 104415. https://doi.org/10.1016/j.chiabu.2020.104415.</w:t>
      </w:r>
    </w:p>
    <w:p w14:paraId="6818CFA1" w14:textId="77777777" w:rsidR="003853EE" w:rsidRDefault="003853EE" w:rsidP="003853EE">
      <w:pPr>
        <w:pStyle w:val="Bibliography"/>
      </w:pPr>
      <w:r w:rsidRPr="003853EE">
        <w:rPr>
          <w:lang w:val="es-ES"/>
        </w:rPr>
        <w:t xml:space="preserve">Gordon, </w:t>
      </w:r>
      <w:proofErr w:type="spellStart"/>
      <w:r w:rsidRPr="003853EE">
        <w:rPr>
          <w:lang w:val="es-ES"/>
        </w:rPr>
        <w:t>Eleanor</w:t>
      </w:r>
      <w:proofErr w:type="spellEnd"/>
      <w:r w:rsidRPr="003853EE">
        <w:rPr>
          <w:lang w:val="es-ES"/>
        </w:rPr>
        <w:t xml:space="preserve">, </w:t>
      </w:r>
      <w:proofErr w:type="spellStart"/>
      <w:r w:rsidRPr="003853EE">
        <w:rPr>
          <w:lang w:val="es-ES"/>
        </w:rPr>
        <w:t>Sebastian</w:t>
      </w:r>
      <w:proofErr w:type="spellEnd"/>
      <w:r w:rsidRPr="003853EE">
        <w:rPr>
          <w:lang w:val="es-ES"/>
        </w:rPr>
        <w:t xml:space="preserve"> Restrepo Henao, Alejandra Zuluaga Duque, and </w:t>
      </w:r>
      <w:proofErr w:type="spellStart"/>
      <w:r w:rsidRPr="003853EE">
        <w:rPr>
          <w:lang w:val="es-ES"/>
        </w:rPr>
        <w:t>Elliot</w:t>
      </w:r>
      <w:proofErr w:type="spellEnd"/>
      <w:r w:rsidRPr="003853EE">
        <w:rPr>
          <w:lang w:val="es-ES"/>
        </w:rPr>
        <w:t xml:space="preserve"> </w:t>
      </w:r>
      <w:proofErr w:type="spellStart"/>
      <w:r w:rsidRPr="003853EE">
        <w:rPr>
          <w:lang w:val="es-ES"/>
        </w:rPr>
        <w:t>Dolan</w:t>
      </w:r>
      <w:proofErr w:type="spellEnd"/>
      <w:r w:rsidRPr="003853EE">
        <w:rPr>
          <w:lang w:val="es-ES"/>
        </w:rPr>
        <w:t xml:space="preserve">-Evans. </w:t>
      </w:r>
      <w:r>
        <w:t xml:space="preserve">“Power, Poverty and Peacebuilding: The Violence That Sustains Inequalities and Undermines Peace in Colombia.” </w:t>
      </w:r>
      <w:r>
        <w:rPr>
          <w:i/>
          <w:iCs/>
        </w:rPr>
        <w:t>Conflict, Security &amp; Development</w:t>
      </w:r>
      <w:r>
        <w:t xml:space="preserve"> 20, no. 6 (November 1, 2020): 697–721. https://doi.org/10.1080/14678802.2020.1848119.</w:t>
      </w:r>
    </w:p>
    <w:p w14:paraId="1AE24515" w14:textId="77777777" w:rsidR="003853EE" w:rsidRDefault="003853EE" w:rsidP="003853EE">
      <w:pPr>
        <w:pStyle w:val="Bibliography"/>
      </w:pPr>
      <w:r>
        <w:t>Government of Colombia and FARC-EP. Final Agreement to End the Armed Conflict and Build a Stable and Lasting Peace (2016).</w:t>
      </w:r>
    </w:p>
    <w:p w14:paraId="7580F830" w14:textId="77777777" w:rsidR="003853EE" w:rsidRDefault="003853EE" w:rsidP="003853EE">
      <w:pPr>
        <w:pStyle w:val="Bibliography"/>
      </w:pPr>
      <w:r>
        <w:t xml:space="preserve">Goyal, Archana, Vishal Gupta, and Manish Kumar. “Recent Named Entity Recognition and Classification Techniques: A Systematic Review.” </w:t>
      </w:r>
      <w:r>
        <w:rPr>
          <w:i/>
          <w:iCs/>
        </w:rPr>
        <w:t>Computer Science Review</w:t>
      </w:r>
      <w:r>
        <w:t xml:space="preserve"> 29 (August 1, 2018): 21–43. https://doi.org/10.1016/j.cosrev.2018.06.001.</w:t>
      </w:r>
    </w:p>
    <w:p w14:paraId="6FBE472A" w14:textId="77777777" w:rsidR="003853EE" w:rsidRDefault="003853EE" w:rsidP="003853EE">
      <w:pPr>
        <w:pStyle w:val="Bibliography"/>
      </w:pPr>
      <w:proofErr w:type="spellStart"/>
      <w:r>
        <w:t>Guaqueta</w:t>
      </w:r>
      <w:proofErr w:type="spellEnd"/>
      <w:r>
        <w:t xml:space="preserve">, Alexandra, and Gerson Arias. </w:t>
      </w:r>
      <w:r w:rsidRPr="003853EE">
        <w:rPr>
          <w:lang w:val="es-ES"/>
        </w:rPr>
        <w:t xml:space="preserve">“Impactos de Los Programas de Desmovilización y Reinserción Sobre La Sostenibilidad de La Paz: El Caso de Colombia.” In </w:t>
      </w:r>
      <w:r w:rsidRPr="003853EE">
        <w:rPr>
          <w:i/>
          <w:iCs/>
          <w:lang w:val="es-ES"/>
        </w:rPr>
        <w:t>La Desmovilización de Los Paramilitares En Colombia. Entre El Escepticismo y La Esperanza</w:t>
      </w:r>
      <w:r w:rsidRPr="003853EE">
        <w:rPr>
          <w:lang w:val="es-ES"/>
        </w:rPr>
        <w:t xml:space="preserve">, 465–513. </w:t>
      </w:r>
      <w:proofErr w:type="spellStart"/>
      <w:r>
        <w:t>Ediciones</w:t>
      </w:r>
      <w:proofErr w:type="spellEnd"/>
      <w:r>
        <w:t xml:space="preserve"> </w:t>
      </w:r>
      <w:proofErr w:type="spellStart"/>
      <w:r>
        <w:t>Uniandes</w:t>
      </w:r>
      <w:proofErr w:type="spellEnd"/>
      <w:r>
        <w:t>, 2011.</w:t>
      </w:r>
    </w:p>
    <w:p w14:paraId="71BD0EAA" w14:textId="77777777" w:rsidR="003853EE" w:rsidRDefault="003853EE" w:rsidP="003853EE">
      <w:pPr>
        <w:pStyle w:val="Bibliography"/>
      </w:pPr>
      <w:r>
        <w:t>Gutiérrez D., José Antonio, and Frances Thomson. “Rebels-Turned-</w:t>
      </w:r>
      <w:proofErr w:type="spellStart"/>
      <w:r>
        <w:t>Narcos</w:t>
      </w:r>
      <w:proofErr w:type="spellEnd"/>
      <w:r>
        <w:t xml:space="preserve">? The FARC-EP’s Political Involvement in Colombia’s Cocaine Economy.” </w:t>
      </w:r>
      <w:r>
        <w:rPr>
          <w:i/>
          <w:iCs/>
        </w:rPr>
        <w:t>Studies in Conflict &amp; Terrorism</w:t>
      </w:r>
      <w:r>
        <w:t xml:space="preserve"> 44, no. 1 (January 2, 2021): 26–51. https://doi.org/10.1080/1057610X.2020.1793456.</w:t>
      </w:r>
    </w:p>
    <w:p w14:paraId="7CE88C0F" w14:textId="77777777" w:rsidR="003853EE" w:rsidRPr="003853EE" w:rsidRDefault="003853EE" w:rsidP="003853EE">
      <w:pPr>
        <w:pStyle w:val="Bibliography"/>
        <w:rPr>
          <w:lang w:val="es-ES"/>
        </w:rPr>
      </w:pPr>
      <w:r>
        <w:t xml:space="preserve">Gutierrez, Eric Dante. “The Paradox of Illicit Economies: Survival, Resilience, and the Limits of Development and Drug Policy Orthodoxy.” </w:t>
      </w:r>
      <w:proofErr w:type="spellStart"/>
      <w:r w:rsidRPr="003853EE">
        <w:rPr>
          <w:i/>
          <w:iCs/>
          <w:lang w:val="es-ES"/>
        </w:rPr>
        <w:t>Globalizations</w:t>
      </w:r>
      <w:proofErr w:type="spellEnd"/>
      <w:r w:rsidRPr="003853EE">
        <w:rPr>
          <w:lang w:val="es-ES"/>
        </w:rPr>
        <w:t xml:space="preserve"> 17, no. 6 (</w:t>
      </w:r>
      <w:proofErr w:type="spellStart"/>
      <w:r w:rsidRPr="003853EE">
        <w:rPr>
          <w:lang w:val="es-ES"/>
        </w:rPr>
        <w:t>August</w:t>
      </w:r>
      <w:proofErr w:type="spellEnd"/>
      <w:r w:rsidRPr="003853EE">
        <w:rPr>
          <w:lang w:val="es-ES"/>
        </w:rPr>
        <w:t xml:space="preserve"> 17, 2020): 1008–26. https://doi.org/10.1080/14747731.2020.1718825.</w:t>
      </w:r>
    </w:p>
    <w:p w14:paraId="005228D8" w14:textId="77777777" w:rsidR="003853EE" w:rsidRPr="003853EE" w:rsidRDefault="003853EE" w:rsidP="003853EE">
      <w:pPr>
        <w:pStyle w:val="Bibliography"/>
        <w:rPr>
          <w:lang w:val="es-ES"/>
        </w:rPr>
      </w:pPr>
      <w:r w:rsidRPr="003853EE">
        <w:rPr>
          <w:lang w:val="es-ES"/>
        </w:rPr>
        <w:t xml:space="preserve">Guzmán Campos, Germán, Orlando </w:t>
      </w:r>
      <w:proofErr w:type="spellStart"/>
      <w:r w:rsidRPr="003853EE">
        <w:rPr>
          <w:lang w:val="es-ES"/>
        </w:rPr>
        <w:t>Fals</w:t>
      </w:r>
      <w:proofErr w:type="spellEnd"/>
      <w:r w:rsidRPr="003853EE">
        <w:rPr>
          <w:lang w:val="es-ES"/>
        </w:rPr>
        <w:t xml:space="preserve">-Borda, and Eduardo Umaña Luna. </w:t>
      </w:r>
      <w:r w:rsidRPr="003853EE">
        <w:rPr>
          <w:i/>
          <w:iCs/>
          <w:lang w:val="es-ES"/>
        </w:rPr>
        <w:t>La violencia en Colombia</w:t>
      </w:r>
      <w:r w:rsidRPr="003853EE">
        <w:rPr>
          <w:lang w:val="es-ES"/>
        </w:rPr>
        <w:t>. Taurus, 2005.</w:t>
      </w:r>
    </w:p>
    <w:p w14:paraId="6AF590A7" w14:textId="77777777" w:rsidR="003853EE" w:rsidRDefault="003853EE" w:rsidP="003853EE">
      <w:pPr>
        <w:pStyle w:val="Bibliography"/>
      </w:pPr>
      <w:proofErr w:type="spellStart"/>
      <w:r w:rsidRPr="003853EE">
        <w:rPr>
          <w:lang w:val="es-ES"/>
        </w:rPr>
        <w:t>Hoffstaetter</w:t>
      </w:r>
      <w:proofErr w:type="spellEnd"/>
      <w:r w:rsidRPr="003853EE">
        <w:rPr>
          <w:lang w:val="es-ES"/>
        </w:rPr>
        <w:t xml:space="preserve">, Samuel, </w:t>
      </w:r>
      <w:proofErr w:type="spellStart"/>
      <w:r w:rsidRPr="003853EE">
        <w:rPr>
          <w:lang w:val="es-ES"/>
        </w:rPr>
        <w:t>Juarez</w:t>
      </w:r>
      <w:proofErr w:type="spellEnd"/>
      <w:r w:rsidRPr="003853EE">
        <w:rPr>
          <w:lang w:val="es-ES"/>
        </w:rPr>
        <w:t xml:space="preserve"> </w:t>
      </w:r>
      <w:proofErr w:type="spellStart"/>
      <w:r w:rsidRPr="003853EE">
        <w:rPr>
          <w:lang w:val="es-ES"/>
        </w:rPr>
        <w:t>Bochi</w:t>
      </w:r>
      <w:proofErr w:type="spellEnd"/>
      <w:r w:rsidRPr="003853EE">
        <w:rPr>
          <w:lang w:val="es-ES"/>
        </w:rPr>
        <w:t xml:space="preserve">, </w:t>
      </w:r>
      <w:proofErr w:type="spellStart"/>
      <w:r w:rsidRPr="003853EE">
        <w:rPr>
          <w:lang w:val="es-ES"/>
        </w:rPr>
        <w:t>Matthias</w:t>
      </w:r>
      <w:proofErr w:type="spellEnd"/>
      <w:r w:rsidRPr="003853EE">
        <w:rPr>
          <w:lang w:val="es-ES"/>
        </w:rPr>
        <w:t xml:space="preserve"> Lee, Lars </w:t>
      </w:r>
      <w:proofErr w:type="spellStart"/>
      <w:r w:rsidRPr="003853EE">
        <w:rPr>
          <w:lang w:val="es-ES"/>
        </w:rPr>
        <w:t>Kistner</w:t>
      </w:r>
      <w:proofErr w:type="spellEnd"/>
      <w:r w:rsidRPr="003853EE">
        <w:rPr>
          <w:lang w:val="es-ES"/>
        </w:rPr>
        <w:t xml:space="preserve">, </w:t>
      </w:r>
      <w:proofErr w:type="spellStart"/>
      <w:r w:rsidRPr="003853EE">
        <w:rPr>
          <w:lang w:val="es-ES"/>
        </w:rPr>
        <w:t>Ryan</w:t>
      </w:r>
      <w:proofErr w:type="spellEnd"/>
      <w:r w:rsidRPr="003853EE">
        <w:rPr>
          <w:lang w:val="es-ES"/>
        </w:rPr>
        <w:t xml:space="preserve"> Mitchell, Emilio </w:t>
      </w:r>
      <w:proofErr w:type="spellStart"/>
      <w:r w:rsidRPr="003853EE">
        <w:rPr>
          <w:lang w:val="es-ES"/>
        </w:rPr>
        <w:t>Cecchini</w:t>
      </w:r>
      <w:proofErr w:type="spellEnd"/>
      <w:r w:rsidRPr="003853EE">
        <w:rPr>
          <w:lang w:val="es-ES"/>
        </w:rPr>
        <w:t xml:space="preserve">, John Hagen, </w:t>
      </w:r>
      <w:proofErr w:type="spellStart"/>
      <w:r w:rsidRPr="003853EE">
        <w:rPr>
          <w:lang w:val="es-ES"/>
        </w:rPr>
        <w:t>Darius</w:t>
      </w:r>
      <w:proofErr w:type="spellEnd"/>
      <w:r w:rsidRPr="003853EE">
        <w:rPr>
          <w:lang w:val="es-ES"/>
        </w:rPr>
        <w:t xml:space="preserve"> </w:t>
      </w:r>
      <w:proofErr w:type="spellStart"/>
      <w:r w:rsidRPr="003853EE">
        <w:rPr>
          <w:lang w:val="es-ES"/>
        </w:rPr>
        <w:t>Morawiec</w:t>
      </w:r>
      <w:proofErr w:type="spellEnd"/>
      <w:r w:rsidRPr="003853EE">
        <w:rPr>
          <w:lang w:val="es-ES"/>
        </w:rPr>
        <w:t xml:space="preserve">, Eddie </w:t>
      </w:r>
      <w:proofErr w:type="spellStart"/>
      <w:r w:rsidRPr="003853EE">
        <w:rPr>
          <w:lang w:val="es-ES"/>
        </w:rPr>
        <w:t>Bedada</w:t>
      </w:r>
      <w:proofErr w:type="spellEnd"/>
      <w:r w:rsidRPr="003853EE">
        <w:rPr>
          <w:lang w:val="es-ES"/>
        </w:rPr>
        <w:t xml:space="preserve">, and </w:t>
      </w:r>
      <w:proofErr w:type="spellStart"/>
      <w:r w:rsidRPr="003853EE">
        <w:rPr>
          <w:lang w:val="es-ES"/>
        </w:rPr>
        <w:t>Uğurcan</w:t>
      </w:r>
      <w:proofErr w:type="spellEnd"/>
      <w:r w:rsidRPr="003853EE">
        <w:rPr>
          <w:lang w:val="es-ES"/>
        </w:rPr>
        <w:t xml:space="preserve"> </w:t>
      </w:r>
      <w:proofErr w:type="spellStart"/>
      <w:r w:rsidRPr="003853EE">
        <w:rPr>
          <w:lang w:val="es-ES"/>
        </w:rPr>
        <w:t>Akyüz</w:t>
      </w:r>
      <w:proofErr w:type="spellEnd"/>
      <w:r w:rsidRPr="003853EE">
        <w:rPr>
          <w:lang w:val="es-ES"/>
        </w:rPr>
        <w:t xml:space="preserve">. </w:t>
      </w:r>
      <w:r>
        <w:t>“Python Tesseract.” Python, July 18, 2023. https://github.com/madmaze/pytesseract.</w:t>
      </w:r>
    </w:p>
    <w:p w14:paraId="69BB3A9F" w14:textId="77777777" w:rsidR="003853EE" w:rsidRDefault="003853EE" w:rsidP="003853EE">
      <w:pPr>
        <w:pStyle w:val="Bibliography"/>
      </w:pPr>
      <w:proofErr w:type="spellStart"/>
      <w:r>
        <w:lastRenderedPageBreak/>
        <w:t>Honnibal</w:t>
      </w:r>
      <w:proofErr w:type="spellEnd"/>
      <w:r>
        <w:t xml:space="preserve">, Matthew, Ines </w:t>
      </w:r>
      <w:proofErr w:type="spellStart"/>
      <w:r>
        <w:t>Montani</w:t>
      </w:r>
      <w:proofErr w:type="spellEnd"/>
      <w:r>
        <w:t xml:space="preserve">, Sofie Van </w:t>
      </w:r>
      <w:proofErr w:type="spellStart"/>
      <w:r>
        <w:t>Landeghem</w:t>
      </w:r>
      <w:proofErr w:type="spellEnd"/>
      <w:r>
        <w:t>, and Adriane Boyd. “</w:t>
      </w:r>
      <w:proofErr w:type="spellStart"/>
      <w:r>
        <w:t>spaCy</w:t>
      </w:r>
      <w:proofErr w:type="spellEnd"/>
      <w:r>
        <w:t>: Industrial-Strength Natural Language Processing in Python.” Python, 2020. https://doi.org/10.5281/zenodo.1212303.</w:t>
      </w:r>
    </w:p>
    <w:p w14:paraId="4EC4D9D3" w14:textId="77777777" w:rsidR="003853EE" w:rsidRDefault="003853EE" w:rsidP="003853EE">
      <w:pPr>
        <w:pStyle w:val="Bibliography"/>
      </w:pPr>
      <w:proofErr w:type="spellStart"/>
      <w:r>
        <w:t>Imbusch</w:t>
      </w:r>
      <w:proofErr w:type="spellEnd"/>
      <w:r>
        <w:t xml:space="preserve">, Peter, Michel </w:t>
      </w:r>
      <w:proofErr w:type="spellStart"/>
      <w:r>
        <w:t>Misse</w:t>
      </w:r>
      <w:proofErr w:type="spellEnd"/>
      <w:r>
        <w:t xml:space="preserve">, and Fernando </w:t>
      </w:r>
      <w:proofErr w:type="spellStart"/>
      <w:r>
        <w:t>Carrión</w:t>
      </w:r>
      <w:proofErr w:type="spellEnd"/>
      <w:r>
        <w:t xml:space="preserve">. “Violence Research in Latin America and the Caribbean: A Literature Review.” </w:t>
      </w:r>
      <w:r>
        <w:rPr>
          <w:i/>
          <w:iCs/>
        </w:rPr>
        <w:t>International Journal of Conflict and Violence (IJCV)</w:t>
      </w:r>
      <w:r>
        <w:t xml:space="preserve"> 5, no. 1 (June 6, 2011): 87–154. https://doi.org/10.4119/ijcv-2851.</w:t>
      </w:r>
    </w:p>
    <w:p w14:paraId="70E55B5A" w14:textId="77777777" w:rsidR="003853EE" w:rsidRPr="003853EE" w:rsidRDefault="003853EE" w:rsidP="003853EE">
      <w:pPr>
        <w:pStyle w:val="Bibliography"/>
        <w:rPr>
          <w:lang w:val="fr-CA"/>
        </w:rPr>
      </w:pPr>
      <w:r w:rsidRPr="003853EE">
        <w:rPr>
          <w:lang w:val="fr-CA"/>
        </w:rPr>
        <w:t>Kelly, Ryan. “</w:t>
      </w:r>
      <w:proofErr w:type="spellStart"/>
      <w:r w:rsidRPr="003853EE">
        <w:rPr>
          <w:lang w:val="fr-CA"/>
        </w:rPr>
        <w:t>PyEnchant</w:t>
      </w:r>
      <w:proofErr w:type="spellEnd"/>
      <w:r w:rsidRPr="003853EE">
        <w:rPr>
          <w:lang w:val="fr-CA"/>
        </w:rPr>
        <w:t xml:space="preserve"> — </w:t>
      </w:r>
      <w:proofErr w:type="spellStart"/>
      <w:r w:rsidRPr="003853EE">
        <w:rPr>
          <w:lang w:val="fr-CA"/>
        </w:rPr>
        <w:t>PyEnchant</w:t>
      </w:r>
      <w:proofErr w:type="spellEnd"/>
      <w:r w:rsidRPr="003853EE">
        <w:rPr>
          <w:lang w:val="fr-CA"/>
        </w:rPr>
        <w:t xml:space="preserve"> 3.3.0rc1 Documentation,” 2011. http://pyenchant.github.io/pyenchant/index.html.</w:t>
      </w:r>
    </w:p>
    <w:p w14:paraId="29EE7486" w14:textId="77777777" w:rsidR="003853EE" w:rsidRPr="003853EE" w:rsidRDefault="003853EE" w:rsidP="003853EE">
      <w:pPr>
        <w:pStyle w:val="Bibliography"/>
        <w:rPr>
          <w:lang w:val="es-ES"/>
        </w:rPr>
      </w:pPr>
      <w:proofErr w:type="spellStart"/>
      <w:r>
        <w:t>Kiyala</w:t>
      </w:r>
      <w:proofErr w:type="spellEnd"/>
      <w:r>
        <w:t xml:space="preserve">, Jean </w:t>
      </w:r>
      <w:proofErr w:type="spellStart"/>
      <w:r>
        <w:t>Chrysostome</w:t>
      </w:r>
      <w:proofErr w:type="spellEnd"/>
      <w:r>
        <w:t xml:space="preserve"> K. “Combining Restorative Justice and Social Justice: Prospects of Child Soldiering Transitional Justice.” </w:t>
      </w:r>
      <w:proofErr w:type="spellStart"/>
      <w:r w:rsidRPr="003853EE">
        <w:rPr>
          <w:i/>
          <w:iCs/>
          <w:lang w:val="es-ES"/>
        </w:rPr>
        <w:t>African</w:t>
      </w:r>
      <w:proofErr w:type="spellEnd"/>
      <w:r w:rsidRPr="003853EE">
        <w:rPr>
          <w:i/>
          <w:iCs/>
          <w:lang w:val="es-ES"/>
        </w:rPr>
        <w:t xml:space="preserve"> Security </w:t>
      </w:r>
      <w:proofErr w:type="spellStart"/>
      <w:r w:rsidRPr="003853EE">
        <w:rPr>
          <w:i/>
          <w:iCs/>
          <w:lang w:val="es-ES"/>
        </w:rPr>
        <w:t>Review</w:t>
      </w:r>
      <w:proofErr w:type="spellEnd"/>
      <w:r w:rsidRPr="003853EE">
        <w:rPr>
          <w:lang w:val="es-ES"/>
        </w:rPr>
        <w:t xml:space="preserve"> 27, no. 3–4 (</w:t>
      </w:r>
      <w:proofErr w:type="spellStart"/>
      <w:r w:rsidRPr="003853EE">
        <w:rPr>
          <w:lang w:val="es-ES"/>
        </w:rPr>
        <w:t>October</w:t>
      </w:r>
      <w:proofErr w:type="spellEnd"/>
      <w:r w:rsidRPr="003853EE">
        <w:rPr>
          <w:lang w:val="es-ES"/>
        </w:rPr>
        <w:t xml:space="preserve"> 2, 2018): 193–211. https://doi.org/10.1080/10246029.2018.1559868.</w:t>
      </w:r>
    </w:p>
    <w:p w14:paraId="3BF8F0A7" w14:textId="77777777" w:rsidR="003853EE" w:rsidRPr="003853EE" w:rsidRDefault="003853EE" w:rsidP="003853EE">
      <w:pPr>
        <w:pStyle w:val="Bibliography"/>
        <w:rPr>
          <w:lang w:val="es-ES"/>
        </w:rPr>
      </w:pPr>
      <w:r w:rsidRPr="003853EE">
        <w:rPr>
          <w:lang w:val="es-ES"/>
        </w:rPr>
        <w:t>La Comisión. “Cifras de la Comisión de la Verdad presentadas junto con el Informe Final,” 2022. https://web.comisiondelaverdad.co/actualidad/noticias/principales-cifras-comision-de-la-verdad-informe-final.</w:t>
      </w:r>
    </w:p>
    <w:p w14:paraId="58350471" w14:textId="77777777" w:rsidR="003853EE" w:rsidRDefault="003853EE" w:rsidP="003853EE">
      <w:pPr>
        <w:pStyle w:val="Bibliography"/>
      </w:pPr>
      <w:proofErr w:type="spellStart"/>
      <w:r>
        <w:t>Laengle</w:t>
      </w:r>
      <w:proofErr w:type="spellEnd"/>
      <w:r>
        <w:t xml:space="preserve"> </w:t>
      </w:r>
      <w:proofErr w:type="spellStart"/>
      <w:r>
        <w:t>Scarlazetta</w:t>
      </w:r>
      <w:proofErr w:type="spellEnd"/>
      <w:r>
        <w:t xml:space="preserve">, </w:t>
      </w:r>
      <w:proofErr w:type="spellStart"/>
      <w:r>
        <w:t>Sigifredo</w:t>
      </w:r>
      <w:proofErr w:type="spellEnd"/>
      <w:r>
        <w:t xml:space="preserve">, Gino Loyola Fuentes, and David </w:t>
      </w:r>
      <w:proofErr w:type="spellStart"/>
      <w:r>
        <w:t>Tobón</w:t>
      </w:r>
      <w:proofErr w:type="spellEnd"/>
      <w:r>
        <w:t xml:space="preserve"> Orozco. “Bargaining under Polarization: The Case of the Colombian Armed Conflict.” </w:t>
      </w:r>
      <w:r>
        <w:rPr>
          <w:i/>
          <w:iCs/>
        </w:rPr>
        <w:t>Journal of Peace Research</w:t>
      </w:r>
      <w:r>
        <w:t>, 2020. https://doi.org/10.1177/0022343319892675.</w:t>
      </w:r>
    </w:p>
    <w:p w14:paraId="04F851B9" w14:textId="77777777" w:rsidR="003853EE" w:rsidRPr="003853EE" w:rsidRDefault="003853EE" w:rsidP="003853EE">
      <w:pPr>
        <w:pStyle w:val="Bibliography"/>
        <w:rPr>
          <w:lang w:val="es-ES"/>
        </w:rPr>
      </w:pPr>
      <w:proofErr w:type="spellStart"/>
      <w:r>
        <w:t>Leongómez</w:t>
      </w:r>
      <w:proofErr w:type="spellEnd"/>
      <w:r>
        <w:t xml:space="preserve">, Eduardo Pizarro. </w:t>
      </w:r>
      <w:r w:rsidRPr="003853EE">
        <w:rPr>
          <w:lang w:val="es-ES"/>
        </w:rPr>
        <w:t xml:space="preserve">“Elementos para una sociología de la guerrilla en Colombia.” </w:t>
      </w:r>
      <w:r w:rsidRPr="003853EE">
        <w:rPr>
          <w:i/>
          <w:iCs/>
          <w:lang w:val="es-ES"/>
        </w:rPr>
        <w:t>Análisis Político</w:t>
      </w:r>
      <w:r w:rsidRPr="003853EE">
        <w:rPr>
          <w:lang w:val="es-ES"/>
        </w:rPr>
        <w:t>, no. 12 (</w:t>
      </w:r>
      <w:proofErr w:type="spellStart"/>
      <w:r w:rsidRPr="003853EE">
        <w:rPr>
          <w:lang w:val="es-ES"/>
        </w:rPr>
        <w:t>January</w:t>
      </w:r>
      <w:proofErr w:type="spellEnd"/>
      <w:r w:rsidRPr="003853EE">
        <w:rPr>
          <w:lang w:val="es-ES"/>
        </w:rPr>
        <w:t xml:space="preserve"> 1, 1991): 7–22.</w:t>
      </w:r>
    </w:p>
    <w:p w14:paraId="4563E48C" w14:textId="77777777" w:rsidR="003853EE" w:rsidRDefault="003853EE" w:rsidP="003853EE">
      <w:pPr>
        <w:pStyle w:val="Bibliography"/>
      </w:pPr>
      <w:r w:rsidRPr="003853EE">
        <w:rPr>
          <w:lang w:val="es-ES"/>
        </w:rPr>
        <w:t>Lizama-</w:t>
      </w:r>
      <w:proofErr w:type="spellStart"/>
      <w:r w:rsidRPr="003853EE">
        <w:rPr>
          <w:lang w:val="es-ES"/>
        </w:rPr>
        <w:t>Mué</w:t>
      </w:r>
      <w:proofErr w:type="spellEnd"/>
      <w:r w:rsidRPr="003853EE">
        <w:rPr>
          <w:lang w:val="es-ES"/>
        </w:rPr>
        <w:t xml:space="preserve">, Yadira, and Juan-Luis Suarez. </w:t>
      </w:r>
      <w:r>
        <w:t xml:space="preserve">“The Reddit Data Analysis Pipeline for Researchers.” In </w:t>
      </w:r>
      <w:proofErr w:type="gramStart"/>
      <w:r>
        <w:rPr>
          <w:i/>
          <w:iCs/>
        </w:rPr>
        <w:t>The</w:t>
      </w:r>
      <w:proofErr w:type="gramEnd"/>
      <w:r>
        <w:rPr>
          <w:i/>
          <w:iCs/>
        </w:rPr>
        <w:t xml:space="preserve"> SAGE Handbook of Social Media Research Methods</w:t>
      </w:r>
      <w:r>
        <w:t>, edited by Anabel Quan-</w:t>
      </w:r>
      <w:proofErr w:type="spellStart"/>
      <w:r>
        <w:t>Haase</w:t>
      </w:r>
      <w:proofErr w:type="spellEnd"/>
      <w:r>
        <w:t xml:space="preserve"> and Luke Sloan, 546–67. SAGE, 2022.</w:t>
      </w:r>
    </w:p>
    <w:p w14:paraId="2443AD7F" w14:textId="77777777" w:rsidR="003853EE" w:rsidRDefault="003853EE" w:rsidP="003853EE">
      <w:pPr>
        <w:pStyle w:val="Bibliography"/>
      </w:pPr>
      <w:r>
        <w:t xml:space="preserve">Nagle, Luz E. “Criminal Gangs in Latin America: The Next Great Threat to Regional Security and Stability.” </w:t>
      </w:r>
      <w:r>
        <w:rPr>
          <w:i/>
          <w:iCs/>
        </w:rPr>
        <w:t>Texas Hispanic Journal of Law &amp; Policy</w:t>
      </w:r>
      <w:r>
        <w:t xml:space="preserve"> 14 (2008): 7–28.</w:t>
      </w:r>
    </w:p>
    <w:p w14:paraId="5363A46C" w14:textId="77777777" w:rsidR="003853EE" w:rsidRDefault="003853EE" w:rsidP="003853EE">
      <w:pPr>
        <w:pStyle w:val="Bibliography"/>
      </w:pPr>
      <w:r>
        <w:t xml:space="preserve">———. “Criminal Gangs in Latin America: The Next Great Threat to Regional Security and Stability.” </w:t>
      </w:r>
      <w:r>
        <w:rPr>
          <w:i/>
          <w:iCs/>
        </w:rPr>
        <w:t>Texas Hispanic Journal of Law &amp; Policy</w:t>
      </w:r>
      <w:r>
        <w:t xml:space="preserve"> 14 (2008): 7–28.</w:t>
      </w:r>
    </w:p>
    <w:p w14:paraId="30A7A16C" w14:textId="77777777" w:rsidR="003853EE" w:rsidRPr="003853EE" w:rsidRDefault="003853EE" w:rsidP="003853EE">
      <w:pPr>
        <w:pStyle w:val="Bibliography"/>
        <w:rPr>
          <w:lang w:val="es-ES"/>
        </w:rPr>
      </w:pPr>
      <w:proofErr w:type="spellStart"/>
      <w:r>
        <w:t>Olarte</w:t>
      </w:r>
      <w:proofErr w:type="spellEnd"/>
      <w:r>
        <w:t xml:space="preserve">, Gladys Carolina </w:t>
      </w:r>
      <w:proofErr w:type="spellStart"/>
      <w:r>
        <w:t>Chavarría</w:t>
      </w:r>
      <w:proofErr w:type="spellEnd"/>
      <w:r>
        <w:t xml:space="preserve">. </w:t>
      </w:r>
      <w:r w:rsidRPr="003853EE">
        <w:rPr>
          <w:lang w:val="es-ES"/>
        </w:rPr>
        <w:t xml:space="preserve">“Estrategias utilizadas para la satisfacción de la garantía de no repetición en desmovilizados de grupos armados ilegales: un estudio con desmovilizados de grupos paramilitares de las Autodefensas Unidas de Colombia. Medellín, Valle de </w:t>
      </w:r>
      <w:proofErr w:type="spellStart"/>
      <w:r w:rsidRPr="003853EE">
        <w:rPr>
          <w:lang w:val="es-ES"/>
        </w:rPr>
        <w:t>Aburrá</w:t>
      </w:r>
      <w:proofErr w:type="spellEnd"/>
      <w:r w:rsidRPr="003853EE">
        <w:rPr>
          <w:lang w:val="es-ES"/>
        </w:rPr>
        <w:t xml:space="preserve"> – Colombia.” </w:t>
      </w:r>
      <w:r w:rsidRPr="003853EE">
        <w:rPr>
          <w:i/>
          <w:iCs/>
          <w:lang w:val="es-ES"/>
        </w:rPr>
        <w:t>Revista de la Facultad de Derecho y Ciencias Políticas</w:t>
      </w:r>
      <w:r w:rsidRPr="003853EE">
        <w:rPr>
          <w:lang w:val="es-ES"/>
        </w:rPr>
        <w:t xml:space="preserve"> 42, no. 116 (June 15, 2012): 195–252.</w:t>
      </w:r>
    </w:p>
    <w:p w14:paraId="29E86C13" w14:textId="77777777" w:rsidR="003853EE" w:rsidRPr="003853EE" w:rsidRDefault="003853EE" w:rsidP="003853EE">
      <w:pPr>
        <w:pStyle w:val="Bibliography"/>
        <w:rPr>
          <w:lang w:val="es-ES"/>
        </w:rPr>
      </w:pPr>
      <w:r w:rsidRPr="003853EE">
        <w:rPr>
          <w:lang w:val="es-ES"/>
        </w:rPr>
        <w:t xml:space="preserve">Pizarro </w:t>
      </w:r>
      <w:proofErr w:type="spellStart"/>
      <w:r w:rsidRPr="003853EE">
        <w:rPr>
          <w:lang w:val="es-ES"/>
        </w:rPr>
        <w:t>Leongómez</w:t>
      </w:r>
      <w:proofErr w:type="spellEnd"/>
      <w:r w:rsidRPr="003853EE">
        <w:rPr>
          <w:lang w:val="es-ES"/>
        </w:rPr>
        <w:t xml:space="preserve">, Eduardo. “Una lectura múltiple y pluralista de la historia.” In </w:t>
      </w:r>
      <w:r w:rsidRPr="003853EE">
        <w:rPr>
          <w:i/>
          <w:iCs/>
          <w:lang w:val="es-ES"/>
        </w:rPr>
        <w:t>Comisión de Historia del Conflicto y sus Víctimas. Contribución al entendimiento del conflicto armado en Colombia</w:t>
      </w:r>
      <w:r w:rsidRPr="003853EE">
        <w:rPr>
          <w:lang w:val="es-ES"/>
        </w:rPr>
        <w:t xml:space="preserve">, 5–98. </w:t>
      </w:r>
      <w:proofErr w:type="spellStart"/>
      <w:r w:rsidRPr="003853EE">
        <w:rPr>
          <w:lang w:val="es-ES"/>
        </w:rPr>
        <w:t>Bogota</w:t>
      </w:r>
      <w:proofErr w:type="spellEnd"/>
      <w:r w:rsidRPr="003853EE">
        <w:rPr>
          <w:lang w:val="es-ES"/>
        </w:rPr>
        <w:t>, 2015. https://www.redeamerica.org/Recursos/Publicaciones/Detalle/ArtMID/1024/ArticleID/153/Una-lectura-m250ltiple-y-pluralista-de-la-historia.</w:t>
      </w:r>
    </w:p>
    <w:p w14:paraId="5486E573" w14:textId="77777777" w:rsidR="003853EE" w:rsidRPr="00E63BB2" w:rsidRDefault="003853EE" w:rsidP="003853EE">
      <w:pPr>
        <w:pStyle w:val="Bibliography"/>
        <w:rPr>
          <w:lang w:val="es-ES"/>
        </w:rPr>
      </w:pPr>
      <w:r>
        <w:t xml:space="preserve">Romero, Mauricio. “Reform and Reaction: Paramilitary Groups in Contemporary Colombia.” In </w:t>
      </w:r>
      <w:r>
        <w:rPr>
          <w:i/>
          <w:iCs/>
        </w:rPr>
        <w:t>Irregular Armed Forces and Their Role in Politics and State Formation</w:t>
      </w:r>
      <w:r>
        <w:t xml:space="preserve">, edited by Anthony W. Pereira and Diane E. Davis, 178–208. </w:t>
      </w:r>
      <w:r w:rsidRPr="00E63BB2">
        <w:rPr>
          <w:lang w:val="es-ES"/>
        </w:rPr>
        <w:t xml:space="preserve">Cambridge: Cambridge </w:t>
      </w:r>
      <w:proofErr w:type="spellStart"/>
      <w:r w:rsidRPr="00E63BB2">
        <w:rPr>
          <w:lang w:val="es-ES"/>
        </w:rPr>
        <w:t>University</w:t>
      </w:r>
      <w:proofErr w:type="spellEnd"/>
      <w:r w:rsidRPr="00E63BB2">
        <w:rPr>
          <w:lang w:val="es-ES"/>
        </w:rPr>
        <w:t xml:space="preserve"> </w:t>
      </w:r>
      <w:proofErr w:type="spellStart"/>
      <w:r w:rsidRPr="00E63BB2">
        <w:rPr>
          <w:lang w:val="es-ES"/>
        </w:rPr>
        <w:t>Press</w:t>
      </w:r>
      <w:proofErr w:type="spellEnd"/>
      <w:r w:rsidRPr="00E63BB2">
        <w:rPr>
          <w:lang w:val="es-ES"/>
        </w:rPr>
        <w:t>, 2003. https://doi.org/10.1017/CBO9780511510038.008.</w:t>
      </w:r>
    </w:p>
    <w:p w14:paraId="561D50BB" w14:textId="77777777" w:rsidR="003853EE" w:rsidRDefault="003853EE" w:rsidP="003853EE">
      <w:pPr>
        <w:pStyle w:val="Bibliography"/>
      </w:pPr>
      <w:r w:rsidRPr="00E63BB2">
        <w:rPr>
          <w:lang w:val="es-ES"/>
        </w:rPr>
        <w:t>Romero Vidal, Mauricio, and Ariel Fernando Ávila Martínez, eds. “</w:t>
      </w:r>
      <w:proofErr w:type="spellStart"/>
      <w:r w:rsidRPr="00E63BB2">
        <w:rPr>
          <w:lang w:val="es-ES"/>
        </w:rPr>
        <w:t>Drummond</w:t>
      </w:r>
      <w:proofErr w:type="spellEnd"/>
      <w:r w:rsidRPr="00E63BB2">
        <w:rPr>
          <w:lang w:val="es-ES"/>
        </w:rPr>
        <w:t xml:space="preserve">, Chiquita y Paramilitares: Adaptación y Negociación de Ventajas En Medio Del Conflicto.” In </w:t>
      </w:r>
      <w:r w:rsidRPr="00E63BB2">
        <w:rPr>
          <w:i/>
          <w:iCs/>
          <w:lang w:val="es-ES"/>
        </w:rPr>
        <w:t>La Economía de Los Paramilitares: Redes de Corrupción, Negocios y Política</w:t>
      </w:r>
      <w:r w:rsidRPr="00E63BB2">
        <w:rPr>
          <w:lang w:val="es-ES"/>
        </w:rPr>
        <w:t xml:space="preserve">, 1. ed., 149–89. </w:t>
      </w:r>
      <w:r>
        <w:t>Bogotá, D.C: Debate, 2011.</w:t>
      </w:r>
    </w:p>
    <w:p w14:paraId="3DAEFB9D" w14:textId="77777777" w:rsidR="003853EE" w:rsidRDefault="003853EE" w:rsidP="003853EE">
      <w:pPr>
        <w:pStyle w:val="Bibliography"/>
      </w:pPr>
      <w:r>
        <w:lastRenderedPageBreak/>
        <w:t xml:space="preserve">Segovia, Alexander, ed. </w:t>
      </w:r>
      <w:r>
        <w:rPr>
          <w:i/>
          <w:iCs/>
        </w:rPr>
        <w:t>The Relationships between Food Security and Violent Conflicts: The Case of Colombia</w:t>
      </w:r>
      <w:r>
        <w:t>. FAO Agricultural Development Economics Working Paper 17-06, 2017.</w:t>
      </w:r>
    </w:p>
    <w:p w14:paraId="7CF77C2A" w14:textId="77777777" w:rsidR="003853EE" w:rsidRDefault="003853EE" w:rsidP="003853EE">
      <w:pPr>
        <w:pStyle w:val="Bibliography"/>
      </w:pPr>
      <w:r>
        <w:t xml:space="preserve">Segura, Renata, and Delphine </w:t>
      </w:r>
      <w:proofErr w:type="spellStart"/>
      <w:r>
        <w:t>Mechoulan</w:t>
      </w:r>
      <w:proofErr w:type="spellEnd"/>
      <w:r>
        <w:t>. “Made in Havana: How Colombia and the FARC Decided to End the War.” International Peace Institute, 2017. https://www.ipinst.org/wp-content/uploads/2017/02/IPI-Rpt-Made-in-Havana.pdf.</w:t>
      </w:r>
    </w:p>
    <w:p w14:paraId="3D63580F" w14:textId="77777777" w:rsidR="003853EE" w:rsidRDefault="003853EE" w:rsidP="003853EE">
      <w:pPr>
        <w:pStyle w:val="Bibliography"/>
      </w:pPr>
      <w:r>
        <w:t xml:space="preserve">Spanish. “Spanish · </w:t>
      </w:r>
      <w:proofErr w:type="spellStart"/>
      <w:r>
        <w:t>spaCy</w:t>
      </w:r>
      <w:proofErr w:type="spellEnd"/>
      <w:r>
        <w:t xml:space="preserve"> Models Documentation,” 2022. https://spacy.io/models/es.</w:t>
      </w:r>
    </w:p>
    <w:p w14:paraId="27361A95" w14:textId="77777777" w:rsidR="003853EE" w:rsidRDefault="003853EE" w:rsidP="003853EE">
      <w:pPr>
        <w:pStyle w:val="Bibliography"/>
      </w:pPr>
      <w:proofErr w:type="spellStart"/>
      <w:r>
        <w:t>Steinl</w:t>
      </w:r>
      <w:proofErr w:type="spellEnd"/>
      <w:r>
        <w:t xml:space="preserve">, Leonie. </w:t>
      </w:r>
      <w:r>
        <w:rPr>
          <w:i/>
          <w:iCs/>
        </w:rPr>
        <w:t>Child Soldiers as Agents of War and Peace</w:t>
      </w:r>
      <w:r>
        <w:t>. Vol. 14. International Criminal Justice Series. The Hague: T.M.C. Asser Press, 2017. https://doi.org/10.1007/978-94-6265-201-9.</w:t>
      </w:r>
    </w:p>
    <w:p w14:paraId="61A68584" w14:textId="77777777" w:rsidR="003853EE" w:rsidRDefault="003853EE" w:rsidP="003853EE">
      <w:pPr>
        <w:pStyle w:val="Bibliography"/>
      </w:pPr>
      <w:r w:rsidRPr="00E63BB2">
        <w:rPr>
          <w:lang w:val="es-ES"/>
        </w:rPr>
        <w:t>Suárez, Juan-Luis, and Yadira Lizama-</w:t>
      </w:r>
      <w:proofErr w:type="spellStart"/>
      <w:r w:rsidRPr="00E63BB2">
        <w:rPr>
          <w:lang w:val="es-ES"/>
        </w:rPr>
        <w:t>Mué</w:t>
      </w:r>
      <w:proofErr w:type="spellEnd"/>
      <w:r w:rsidRPr="00E63BB2">
        <w:rPr>
          <w:lang w:val="es-ES"/>
        </w:rPr>
        <w:t xml:space="preserve">. </w:t>
      </w:r>
      <w:r>
        <w:t xml:space="preserve">“Victims of Language: Language as a Pre-Condition of Transitional Justice in Colombia’s Peace Agreement.” In </w:t>
      </w:r>
      <w:r>
        <w:rPr>
          <w:i/>
          <w:iCs/>
        </w:rPr>
        <w:t>Transitional Justice in Comparative Perspective: Preconditions for Success</w:t>
      </w:r>
      <w:r>
        <w:t>, edited by Samar El-</w:t>
      </w:r>
      <w:proofErr w:type="spellStart"/>
      <w:r>
        <w:t>Masri</w:t>
      </w:r>
      <w:proofErr w:type="spellEnd"/>
      <w:r>
        <w:t>, Tammy Lambert, and Joanna R. Quinn, 97–127. Memory Politics and Transitional Justice. Cham: Springer International Publishing, 2020. https://doi.org/10.1007/978-3-030-34917-2_5.</w:t>
      </w:r>
    </w:p>
    <w:p w14:paraId="4C5D0C6B" w14:textId="77777777" w:rsidR="003853EE" w:rsidRDefault="003853EE" w:rsidP="003853EE">
      <w:pPr>
        <w:pStyle w:val="Bibliography"/>
      </w:pPr>
      <w:r>
        <w:t xml:space="preserve">———. “Why Language Matters? Colombia’s Passing Theory of Peace.” </w:t>
      </w:r>
      <w:r>
        <w:rPr>
          <w:i/>
          <w:iCs/>
        </w:rPr>
        <w:t>Peacebuilding</w:t>
      </w:r>
      <w:r>
        <w:t xml:space="preserve"> 9, no. 4 (October 2, 2021): 409–24. https://doi.org/10.1080/21647259.2021.1895614.</w:t>
      </w:r>
    </w:p>
    <w:p w14:paraId="28B23B31" w14:textId="77777777" w:rsidR="003853EE" w:rsidRDefault="003853EE" w:rsidP="003853EE">
      <w:pPr>
        <w:pStyle w:val="Bibliography"/>
      </w:pPr>
      <w:r>
        <w:t>The World Bank. “Gini Index - Colombia,” 2023. https://data.worldbank.org/indicator/SI.POV.GINI?locations=CO&amp;most_recent_value_desc=false.</w:t>
      </w:r>
    </w:p>
    <w:p w14:paraId="589583DE" w14:textId="77777777" w:rsidR="003853EE" w:rsidRDefault="003853EE" w:rsidP="003853EE">
      <w:pPr>
        <w:pStyle w:val="Bibliography"/>
      </w:pPr>
      <w:r>
        <w:t xml:space="preserve">UN General Assembly. “Impact of Armed Conflict on Children: Report of the Expert of the Secretary-General, Ms. </w:t>
      </w:r>
      <w:proofErr w:type="spellStart"/>
      <w:r>
        <w:t>Graça</w:t>
      </w:r>
      <w:proofErr w:type="spellEnd"/>
      <w:r>
        <w:t xml:space="preserve"> Machel, Submitted Pursuant to General Assembly Resolution 48/157.” UN Resolution A/RES/51/306. New York, 1996. https://digitallibrary.un.org/record/223213?ln=en.</w:t>
      </w:r>
    </w:p>
    <w:p w14:paraId="7AF0B6E8" w14:textId="77777777" w:rsidR="003853EE" w:rsidRDefault="003853EE" w:rsidP="003853EE">
      <w:pPr>
        <w:pStyle w:val="Bibliography"/>
      </w:pPr>
      <w:r>
        <w:t>UN Global Pulse. “E-Analytics Guide: Using Data and New Technology for Peacemaking, Preventive Diplomacy, and Peacebuilding – UN Global Pulse,” 2019. https://www.unglobalpulse.org/document/e-analytics-guide-using-data-and-new-technology-for-peacemaking-preventive-diplomacy-and-peacebuilding/.</w:t>
      </w:r>
    </w:p>
    <w:p w14:paraId="7FA5EB9F" w14:textId="77777777" w:rsidR="003853EE" w:rsidRDefault="003853EE" w:rsidP="003853EE">
      <w:pPr>
        <w:pStyle w:val="Bibliography"/>
      </w:pPr>
      <w:r w:rsidRPr="00E63BB2">
        <w:rPr>
          <w:lang w:val="es-ES"/>
        </w:rPr>
        <w:t xml:space="preserve">Vélez, María Alejandra, and Iván Lobo. </w:t>
      </w:r>
      <w:r>
        <w:t>“Challenges of Organised Community Resistance in the Context of Illicit Economies and Drug War Policies: Insights from Colombia” 1, no. 1 (January 14, 2019): 72. https://doi.org/10.31389/jied.15.</w:t>
      </w:r>
    </w:p>
    <w:p w14:paraId="1B54C004" w14:textId="7B5E42D6" w:rsidR="003305B0" w:rsidRPr="003D1397" w:rsidRDefault="00FB08BD" w:rsidP="002D0191">
      <w:pPr>
        <w:spacing w:line="360" w:lineRule="auto"/>
        <w:rPr>
          <w:lang w:eastAsia="en-CA"/>
        </w:rPr>
      </w:pPr>
      <w:r>
        <w:rPr>
          <w:lang w:eastAsia="en-CA"/>
        </w:rPr>
        <w:fldChar w:fldCharType="end"/>
      </w:r>
    </w:p>
    <w:sectPr w:rsidR="003305B0" w:rsidRPr="003D139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rumbl, Mark" w:date="2024-03-28T09:14:00Z" w:initials="DM">
    <w:p w14:paraId="179AE0E6" w14:textId="77777777" w:rsidR="00E63BB2" w:rsidRDefault="00E63BB2">
      <w:pPr>
        <w:pStyle w:val="CommentText"/>
      </w:pPr>
      <w:r>
        <w:rPr>
          <w:rStyle w:val="CommentReference"/>
        </w:rPr>
        <w:annotationRef/>
      </w:r>
      <w:r>
        <w:t xml:space="preserve">This chapter needs to conform to the style guide for the book. </w:t>
      </w:r>
    </w:p>
    <w:p w14:paraId="7EFEFBDF" w14:textId="77777777" w:rsidR="00E63BB2" w:rsidRDefault="00E63BB2">
      <w:pPr>
        <w:pStyle w:val="CommentText"/>
      </w:pPr>
    </w:p>
    <w:p w14:paraId="05D9149C" w14:textId="77777777" w:rsidR="00E63BB2" w:rsidRDefault="00E63BB2">
      <w:pPr>
        <w:pStyle w:val="CommentText"/>
      </w:pPr>
      <w:r>
        <w:t>First, this means converting all footnotes to endnotes.</w:t>
      </w:r>
    </w:p>
    <w:p w14:paraId="4F8EAD5C" w14:textId="77777777" w:rsidR="00E63BB2" w:rsidRDefault="00E63BB2">
      <w:pPr>
        <w:pStyle w:val="CommentText"/>
      </w:pPr>
      <w:r>
        <w:t xml:space="preserve">Second, this means converting all endnotes into the Chicago style citation form directly in the text itself. This means (Smith, 2002, p. 34) for example or (Smith, 2002) if there is no specific page reference. No endnotes should be used for references. The only endnotes that should remain are ones that contain additional content. And for these the Chicago style should be used in the endnote itself for citation. All sources in all citations should appear in a bibliography. You have a bibliography, so this should be double-checked to ensure it contains all cited sources. Please let us know should you have any questions about this process. </w:t>
      </w:r>
    </w:p>
    <w:p w14:paraId="493EB64B" w14:textId="77777777" w:rsidR="00E63BB2" w:rsidRDefault="00E63BB2">
      <w:pPr>
        <w:pStyle w:val="CommentText"/>
      </w:pPr>
    </w:p>
    <w:p w14:paraId="7F46B034" w14:textId="77777777" w:rsidR="00E63BB2" w:rsidRDefault="00E63BB2">
      <w:pPr>
        <w:pStyle w:val="CommentText"/>
      </w:pPr>
      <w:r>
        <w:t xml:space="preserve">Please accept all the editorial changes we suggest, answer the few questions that remain, and convert the footnotes to endnotes and then to Chicago style. The converted endnotes should then be entirely deleted. </w:t>
      </w:r>
    </w:p>
    <w:p w14:paraId="781063F1" w14:textId="77777777" w:rsidR="00E63BB2" w:rsidRDefault="00E63BB2">
      <w:pPr>
        <w:pStyle w:val="CommentText"/>
      </w:pPr>
    </w:p>
    <w:p w14:paraId="4D744F4C" w14:textId="5FB9D22D" w:rsidR="00E63BB2" w:rsidRDefault="00E63BB2">
      <w:pPr>
        <w:pStyle w:val="CommentText"/>
      </w:pPr>
      <w:r>
        <w:t xml:space="preserve">I suggest some removal of some sentences that are slightly repetitive, and a bit of reordering. </w:t>
      </w:r>
    </w:p>
    <w:p w14:paraId="2C8DD2B7" w14:textId="77777777" w:rsidR="00E63BB2" w:rsidRDefault="00E63BB2">
      <w:pPr>
        <w:pStyle w:val="CommentText"/>
      </w:pPr>
    </w:p>
    <w:p w14:paraId="3B6A3C9D" w14:textId="69BB6605" w:rsidR="00E63BB2" w:rsidRDefault="00E63BB2">
      <w:pPr>
        <w:pStyle w:val="CommentText"/>
      </w:pPr>
      <w:r>
        <w:t>This is an excellent chapter with first rate analysis and extremely important findings about the inability of peace agreements fully to prevent youth violence, notably, because of the shift from armed violence to criminal violence and the multiplication of new groups emerging out of former groups. This is a crucial chapter for the book as a whole.</w:t>
      </w:r>
    </w:p>
  </w:comment>
  <w:comment w:id="1" w:author="Drumbl, Mark" w:date="2024-03-28T09:18:00Z" w:initials="DM">
    <w:p w14:paraId="188C14F2" w14:textId="08B685B1" w:rsidR="00E63BB2" w:rsidRDefault="00E63BB2">
      <w:pPr>
        <w:pStyle w:val="CommentText"/>
      </w:pPr>
      <w:r>
        <w:rPr>
          <w:rStyle w:val="CommentReference"/>
        </w:rPr>
        <w:annotationRef/>
      </w:r>
      <w:r>
        <w:t>For this footnote, and related ones that list information about the treaties as to endorsements and ratifications and elaborations, this specific information can remain in the endnote or you can find a way to integrate it into the text itself. Ideally the endnotes that remain should be few in number.</w:t>
      </w:r>
    </w:p>
  </w:comment>
  <w:comment w:id="2" w:author="Microsoft Office User" w:date="2024-04-01T15:30:00Z" w:initials="MOU">
    <w:p w14:paraId="7BB8348C" w14:textId="36553866" w:rsidR="00B13C01" w:rsidRDefault="00B13C01">
      <w:pPr>
        <w:pStyle w:val="CommentText"/>
      </w:pPr>
      <w:r>
        <w:rPr>
          <w:rStyle w:val="CommentReference"/>
        </w:rPr>
        <w:annotationRef/>
      </w:r>
      <w:r>
        <w:t xml:space="preserve">Change made to respond to comment. </w:t>
      </w:r>
    </w:p>
  </w:comment>
  <w:comment w:id="3" w:author="Microsoft Office User" w:date="2024-04-01T15:37:00Z" w:initials="MOU">
    <w:p w14:paraId="7AA90C54" w14:textId="035B9174" w:rsidR="00B13C01" w:rsidRDefault="00B13C01">
      <w:pPr>
        <w:pStyle w:val="CommentText"/>
      </w:pPr>
      <w:r>
        <w:rPr>
          <w:rStyle w:val="CommentReference"/>
        </w:rPr>
        <w:annotationRef/>
      </w:r>
      <w:r>
        <w:t xml:space="preserve">Inclusion was made to follow a suggestion made in one of the comments. </w:t>
      </w:r>
    </w:p>
  </w:comment>
  <w:comment w:id="18" w:author="Microsoft Office User" w:date="2024-04-01T15:27:00Z" w:initials="MOU">
    <w:p w14:paraId="1B9AC76F" w14:textId="2147DA42" w:rsidR="00B9427B" w:rsidRDefault="00B9427B">
      <w:pPr>
        <w:pStyle w:val="CommentText"/>
      </w:pPr>
      <w:r>
        <w:rPr>
          <w:rStyle w:val="CommentReference"/>
        </w:rPr>
        <w:annotationRef/>
      </w:r>
      <w:r>
        <w:t xml:space="preserve">Change made </w:t>
      </w:r>
      <w:r w:rsidR="00B13C01">
        <w:t xml:space="preserve">to reply comment. </w:t>
      </w:r>
    </w:p>
  </w:comment>
  <w:comment w:id="29" w:author="Drumbl, Mark" w:date="2024-03-28T10:04:00Z" w:initials="DM">
    <w:p w14:paraId="398C8698" w14:textId="3DE41A80" w:rsidR="00E63BB2" w:rsidRDefault="00E63BB2">
      <w:pPr>
        <w:pStyle w:val="CommentText"/>
      </w:pPr>
      <w:r>
        <w:rPr>
          <w:rStyle w:val="CommentReference"/>
        </w:rPr>
        <w:annotationRef/>
      </w:r>
      <w:r>
        <w:t>Please clarify this sentence, I am not fully following what you mean here.</w:t>
      </w:r>
    </w:p>
  </w:comment>
  <w:comment w:id="34" w:author="Drumbl, Mark" w:date="2024-03-28T10:07:00Z" w:initials="DM">
    <w:p w14:paraId="74204E7D" w14:textId="7572C6E1" w:rsidR="00E63BB2" w:rsidRDefault="00E63BB2">
      <w:pPr>
        <w:pStyle w:val="CommentText"/>
      </w:pPr>
      <w:r>
        <w:rPr>
          <w:rStyle w:val="CommentReference"/>
        </w:rPr>
        <w:annotationRef/>
      </w:r>
      <w:r>
        <w:t>Did you prepare all of the Figures and Table yourselves? If so you might indicate this somewhere in the text. These are extremely helpful for the reader.</w:t>
      </w:r>
    </w:p>
  </w:comment>
  <w:comment w:id="35" w:author="Drumbl, Mark" w:date="2024-03-28T10:08:00Z" w:initials="DM">
    <w:p w14:paraId="6FCF0C40" w14:textId="4353064C" w:rsidR="00E63BB2" w:rsidRDefault="00E63BB2">
      <w:pPr>
        <w:pStyle w:val="CommentText"/>
      </w:pPr>
      <w:r>
        <w:rPr>
          <w:rStyle w:val="CommentReference"/>
        </w:rPr>
        <w:annotationRef/>
      </w:r>
      <w:r>
        <w:t xml:space="preserve">I find this a little hard to follow, perhaps explain with a little bit more detail. </w:t>
      </w:r>
    </w:p>
  </w:comment>
  <w:comment w:id="36" w:author="Drumbl, Mark" w:date="2024-03-28T10:09:00Z" w:initials="DM">
    <w:p w14:paraId="4E7184AE" w14:textId="7A3F5265" w:rsidR="00E63BB2" w:rsidRDefault="00E63BB2">
      <w:pPr>
        <w:pStyle w:val="CommentText"/>
      </w:pPr>
      <w:r>
        <w:rPr>
          <w:rStyle w:val="CommentReference"/>
        </w:rPr>
        <w:annotationRef/>
      </w:r>
      <w:r>
        <w:t>This might perhaps be better mentioned in an endnote.</w:t>
      </w:r>
    </w:p>
  </w:comment>
  <w:comment w:id="37" w:author="Drumbl, Mark" w:date="2024-03-28T10:09:00Z" w:initials="DM">
    <w:p w14:paraId="25C74584" w14:textId="7914F7BC" w:rsidR="00E63BB2" w:rsidRDefault="00E63BB2">
      <w:pPr>
        <w:pStyle w:val="CommentText"/>
      </w:pPr>
      <w:r>
        <w:rPr>
          <w:rStyle w:val="CommentReference"/>
        </w:rPr>
        <w:annotationRef/>
      </w:r>
      <w:r>
        <w:t xml:space="preserve">Please explain what this means. I doubt readers will be familiar with these terms. </w:t>
      </w:r>
    </w:p>
  </w:comment>
  <w:comment w:id="38" w:author="Drumbl, Mark" w:date="2024-03-28T10:10:00Z" w:initials="DM">
    <w:p w14:paraId="1441D335" w14:textId="7998770D" w:rsidR="00E63BB2" w:rsidRDefault="00E63BB2">
      <w:pPr>
        <w:pStyle w:val="CommentText"/>
      </w:pPr>
      <w:r>
        <w:rPr>
          <w:rStyle w:val="CommentReference"/>
        </w:rPr>
        <w:annotationRef/>
      </w:r>
      <w:r>
        <w:t xml:space="preserve">Should this be </w:t>
      </w:r>
      <w:proofErr w:type="spellStart"/>
      <w:r>
        <w:t>SpaCy</w:t>
      </w:r>
      <w:proofErr w:type="spellEnd"/>
    </w:p>
  </w:comment>
  <w:comment w:id="51" w:author="Drumbl, Mark" w:date="2024-03-28T10:22:00Z" w:initials="DM">
    <w:p w14:paraId="41E0343E" w14:textId="3F94996B" w:rsidR="00E63BB2" w:rsidRDefault="00E63BB2">
      <w:pPr>
        <w:pStyle w:val="CommentText"/>
      </w:pPr>
      <w:r>
        <w:rPr>
          <w:rStyle w:val="CommentReference"/>
        </w:rPr>
        <w:annotationRef/>
      </w:r>
      <w:r>
        <w:t>What do you mean here?</w:t>
      </w:r>
    </w:p>
  </w:comment>
  <w:comment w:id="62" w:author="Drumbl, Mark" w:date="2024-03-28T10:24:00Z" w:initials="DM">
    <w:p w14:paraId="2862AC6D" w14:textId="3B7C8F19" w:rsidR="00E63BB2" w:rsidRDefault="00E63BB2">
      <w:pPr>
        <w:pStyle w:val="CommentText"/>
      </w:pPr>
      <w:r>
        <w:rPr>
          <w:rStyle w:val="CommentReference"/>
        </w:rPr>
        <w:annotationRef/>
      </w:r>
      <w:r>
        <w:t xml:space="preserve">I think this is such a hugely important point, and I wonder whether you might mention it at the start of the chapter as among your eventual </w:t>
      </w:r>
      <w:proofErr w:type="gramStart"/>
      <w:r>
        <w:t>findings  conclusions</w:t>
      </w:r>
      <w:proofErr w:type="gramEnd"/>
      <w:r>
        <w:t>.</w:t>
      </w:r>
    </w:p>
  </w:comment>
  <w:comment w:id="63" w:author="Microsoft Office User" w:date="2024-04-01T15:26:00Z" w:initials="MOU">
    <w:p w14:paraId="57AD4C9E" w14:textId="77777777" w:rsidR="00B9427B" w:rsidRDefault="00B9427B">
      <w:pPr>
        <w:pStyle w:val="CommentText"/>
      </w:pPr>
      <w:r>
        <w:rPr>
          <w:rStyle w:val="CommentReference"/>
        </w:rPr>
        <w:annotationRef/>
      </w:r>
      <w:r>
        <w:t xml:space="preserve">Added. </w:t>
      </w:r>
    </w:p>
    <w:p w14:paraId="6F116807" w14:textId="72844739" w:rsidR="00B9427B" w:rsidRDefault="00B9427B">
      <w:pPr>
        <w:pStyle w:val="CommentText"/>
      </w:pPr>
    </w:p>
  </w:comment>
  <w:comment w:id="64" w:author="Drumbl, Mark" w:date="2024-03-28T10:33:00Z" w:initials="DM">
    <w:p w14:paraId="3E5136FA" w14:textId="1D177634" w:rsidR="00E63BB2" w:rsidRDefault="00E63BB2">
      <w:pPr>
        <w:pStyle w:val="CommentText"/>
      </w:pPr>
      <w:r>
        <w:rPr>
          <w:rStyle w:val="CommentReference"/>
        </w:rPr>
        <w:annotationRef/>
      </w:r>
      <w:r>
        <w:t>I think it would be helpful here if you could introduce and better explain these important terms that form part of your analysis.</w:t>
      </w:r>
    </w:p>
  </w:comment>
  <w:comment w:id="89" w:author="Drumbl, Mark" w:date="2024-03-28T10:34:00Z" w:initials="DM">
    <w:p w14:paraId="281E59D2" w14:textId="2CAA2133" w:rsidR="00E63BB2" w:rsidRDefault="00E63BB2">
      <w:pPr>
        <w:pStyle w:val="CommentText"/>
      </w:pPr>
      <w:r>
        <w:rPr>
          <w:rStyle w:val="CommentReference"/>
        </w:rPr>
        <w:annotationRef/>
      </w:r>
      <w:r>
        <w:t xml:space="preserve">Please explain this term for readers. Readers not versed in methodology will not be fully familiar with this language. </w:t>
      </w:r>
    </w:p>
  </w:comment>
  <w:comment w:id="90" w:author="Drumbl, Mark" w:date="2024-03-28T10:35:00Z" w:initials="DM">
    <w:p w14:paraId="6B5EF1F2" w14:textId="35361F6D" w:rsidR="00E63BB2" w:rsidRDefault="00E63BB2">
      <w:pPr>
        <w:pStyle w:val="CommentText"/>
      </w:pPr>
      <w:r>
        <w:rPr>
          <w:rStyle w:val="CommentReference"/>
        </w:rPr>
        <w:annotationRef/>
      </w:r>
      <w:r>
        <w:t>Please once again specify the time period here.</w:t>
      </w:r>
    </w:p>
  </w:comment>
  <w:comment w:id="91" w:author="Microsoft Office User" w:date="2024-04-01T14:55:00Z" w:initials="MOU">
    <w:p w14:paraId="12B70A70" w14:textId="20EA7CCE" w:rsidR="00CB4A12" w:rsidRDefault="00CB4A12">
      <w:pPr>
        <w:pStyle w:val="CommentText"/>
      </w:pPr>
      <w:r>
        <w:rPr>
          <w:rStyle w:val="CommentReference"/>
        </w:rPr>
        <w:annotationRef/>
      </w:r>
      <w:r>
        <w:t xml:space="preserve">Year added. </w:t>
      </w:r>
    </w:p>
  </w:comment>
  <w:comment w:id="95" w:author="Drumbl, Mark" w:date="2024-03-28T10:36:00Z" w:initials="DM">
    <w:p w14:paraId="471C5727" w14:textId="0F96F924" w:rsidR="00E63BB2" w:rsidRDefault="00E63BB2">
      <w:pPr>
        <w:pStyle w:val="CommentText"/>
      </w:pPr>
      <w:r>
        <w:rPr>
          <w:rStyle w:val="CommentReference"/>
        </w:rPr>
        <w:annotationRef/>
      </w:r>
      <w:r>
        <w:t>In some of these figures, the words are hard to read because the dots obscure the letters. I am wondering whether you might be able to alter the format of the figure somewhat in light of this.</w:t>
      </w:r>
    </w:p>
  </w:comment>
  <w:comment w:id="96" w:author="Drumbl, Mark" w:date="2024-03-28T10:38:00Z" w:initials="DM">
    <w:p w14:paraId="18F089C3" w14:textId="743CE9E1" w:rsidR="00E63BB2" w:rsidRDefault="00E63BB2">
      <w:pPr>
        <w:pStyle w:val="CommentText"/>
      </w:pPr>
      <w:r>
        <w:rPr>
          <w:rStyle w:val="CommentReference"/>
        </w:rPr>
        <w:annotationRef/>
      </w:r>
      <w:r>
        <w:t>Again, what is meant here?</w:t>
      </w:r>
    </w:p>
  </w:comment>
  <w:comment w:id="100" w:author="Drumbl, Mark" w:date="2024-03-28T10:49:00Z" w:initials="DM">
    <w:p w14:paraId="566B3467" w14:textId="2B0A3F0B" w:rsidR="00E63BB2" w:rsidRDefault="00E63BB2">
      <w:pPr>
        <w:pStyle w:val="CommentText"/>
      </w:pPr>
      <w:r>
        <w:rPr>
          <w:rStyle w:val="CommentReference"/>
        </w:rPr>
        <w:annotationRef/>
      </w:r>
      <w:r>
        <w:t>This is a catchy phrase, but it also seems to be that the use of ‘post’ conflict is a bit generous, no? These transitions seem more inter-conflict. But perhaps and hopefully this latest Accord will indeed create a post-conflict space, though again there is the need to focus on the criminal context.</w:t>
      </w:r>
    </w:p>
  </w:comment>
  <w:comment w:id="126" w:author="Drumbl, Mark" w:date="2024-03-28T10:50:00Z" w:initials="DM">
    <w:p w14:paraId="43215A71" w14:textId="2714A3DC" w:rsidR="00E63BB2" w:rsidRDefault="00E63BB2">
      <w:pPr>
        <w:pStyle w:val="CommentText"/>
      </w:pPr>
      <w:r>
        <w:rPr>
          <w:rStyle w:val="CommentReference"/>
        </w:rPr>
        <w:annotationRef/>
      </w:r>
      <w:r>
        <w:t>Please explain a bit what you mea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6A3C9D" w15:done="0"/>
  <w15:commentEx w15:paraId="188C14F2" w15:done="0"/>
  <w15:commentEx w15:paraId="7BB8348C" w15:done="0"/>
  <w15:commentEx w15:paraId="7AA90C54" w15:done="0"/>
  <w15:commentEx w15:paraId="1B9AC76F" w15:done="0"/>
  <w15:commentEx w15:paraId="398C8698" w15:done="0"/>
  <w15:commentEx w15:paraId="74204E7D" w15:done="0"/>
  <w15:commentEx w15:paraId="6FCF0C40" w15:done="0"/>
  <w15:commentEx w15:paraId="4E7184AE" w15:done="0"/>
  <w15:commentEx w15:paraId="25C74584" w15:done="0"/>
  <w15:commentEx w15:paraId="1441D335" w15:done="0"/>
  <w15:commentEx w15:paraId="41E0343E" w15:done="0"/>
  <w15:commentEx w15:paraId="2862AC6D" w15:done="0"/>
  <w15:commentEx w15:paraId="6F116807" w15:paraIdParent="2862AC6D" w15:done="0"/>
  <w15:commentEx w15:paraId="3E5136FA" w15:done="0"/>
  <w15:commentEx w15:paraId="281E59D2" w15:done="0"/>
  <w15:commentEx w15:paraId="6B5EF1F2" w15:done="0"/>
  <w15:commentEx w15:paraId="12B70A70" w15:paraIdParent="6B5EF1F2" w15:done="0"/>
  <w15:commentEx w15:paraId="471C5727" w15:done="0"/>
  <w15:commentEx w15:paraId="18F089C3" w15:done="0"/>
  <w15:commentEx w15:paraId="566B3467" w15:done="0"/>
  <w15:commentEx w15:paraId="43215A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6A3C9D" w16cid:durableId="29AFB393"/>
  <w16cid:commentId w16cid:paraId="188C14F2" w16cid:durableId="29AFB470"/>
  <w16cid:commentId w16cid:paraId="7BB8348C" w16cid:durableId="29B5519C"/>
  <w16cid:commentId w16cid:paraId="7AA90C54" w16cid:durableId="29B55320"/>
  <w16cid:commentId w16cid:paraId="1B9AC76F" w16cid:durableId="29B550F7"/>
  <w16cid:commentId w16cid:paraId="398C8698" w16cid:durableId="29AFBF16"/>
  <w16cid:commentId w16cid:paraId="74204E7D" w16cid:durableId="29AFBFF0"/>
  <w16cid:commentId w16cid:paraId="6FCF0C40" w16cid:durableId="29AFC023"/>
  <w16cid:commentId w16cid:paraId="4E7184AE" w16cid:durableId="29AFC057"/>
  <w16cid:commentId w16cid:paraId="25C74584" w16cid:durableId="29AFC076"/>
  <w16cid:commentId w16cid:paraId="1441D335" w16cid:durableId="29AFC0A0"/>
  <w16cid:commentId w16cid:paraId="41E0343E" w16cid:durableId="29AFC362"/>
  <w16cid:commentId w16cid:paraId="2862AC6D" w16cid:durableId="29AFC3C6"/>
  <w16cid:commentId w16cid:paraId="6F116807" w16cid:durableId="29B550BF"/>
  <w16cid:commentId w16cid:paraId="3E5136FA" w16cid:durableId="29AFC60D"/>
  <w16cid:commentId w16cid:paraId="281E59D2" w16cid:durableId="29AFC638"/>
  <w16cid:commentId w16cid:paraId="6B5EF1F2" w16cid:durableId="29AFC67C"/>
  <w16cid:commentId w16cid:paraId="12B70A70" w16cid:durableId="29B5494D"/>
  <w16cid:commentId w16cid:paraId="471C5727" w16cid:durableId="29AFC6AF"/>
  <w16cid:commentId w16cid:paraId="18F089C3" w16cid:durableId="29AFC723"/>
  <w16cid:commentId w16cid:paraId="566B3467" w16cid:durableId="29AFC9AC"/>
  <w16cid:commentId w16cid:paraId="43215A71" w16cid:durableId="29AFCA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E52507" w14:textId="77777777" w:rsidR="008025E0" w:rsidRDefault="008025E0" w:rsidP="001236F0">
      <w:r>
        <w:separator/>
      </w:r>
    </w:p>
  </w:endnote>
  <w:endnote w:type="continuationSeparator" w:id="0">
    <w:p w14:paraId="16B95628" w14:textId="77777777" w:rsidR="008025E0" w:rsidRDefault="008025E0" w:rsidP="00123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Emoji">
    <w:panose1 w:val="020B0604020202020204"/>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34C34" w14:textId="77777777" w:rsidR="008025E0" w:rsidRDefault="008025E0" w:rsidP="001236F0">
      <w:r>
        <w:separator/>
      </w:r>
    </w:p>
  </w:footnote>
  <w:footnote w:type="continuationSeparator" w:id="0">
    <w:p w14:paraId="5E137907" w14:textId="77777777" w:rsidR="008025E0" w:rsidRDefault="008025E0" w:rsidP="001236F0">
      <w:r>
        <w:continuationSeparator/>
      </w:r>
    </w:p>
  </w:footnote>
  <w:footnote w:id="1">
    <w:p w14:paraId="4C4C27FA" w14:textId="2EA0E6BE"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IsrQSerE","properties":{"formattedCitation":"UN General Assembly, \\uc0\\u8220{}Impact of Armed Conflict on Children: Report of the Expert of the Secretary-General, Ms. Gra\\uc0\\u231{}a Machel, Submitted Pursuant to General Assembly Resolution 48/157,\\uc0\\u8221{} 1.","plainCitation":"UN General Assembly, “Impact of Armed Conflict on Children: Report of the Expert of the Secretary-General, Ms. Graça Machel, Submitted Pursuant to General Assembly Resolution 48/157,” 1.","noteIndex":1},"citationItems":[{"id":"DxIz0V1N/lXzMs99F","uris":["http://zotero.org/groups/759738/items/LVA8RRRD"],"itemData":{"id":8379,"type":"report","event-place":"New York","genre":"UN Resolution A/RES/51/306","publisher-place":"New York","title":"Impact of armed conflict on children: Report of the expert of the Secretary-General, Ms. Graça Machel, submitted pursuant to General Assembly resolution 48/157","URL":"https://digitallibrary.un.org/record/223213?ln=en","author":[{"literal":"UN General Assembly"}],"issued":{"date-parts":[["1996"]]}},"locator":"1","label":"page"}],"schema":"https://github.com/citation-style-language/schema/raw/master/csl-citation.json"} </w:instrText>
      </w:r>
      <w:r w:rsidRPr="003D1397">
        <w:rPr>
          <w:lang w:eastAsia="en-CA"/>
        </w:rPr>
        <w:fldChar w:fldCharType="separate"/>
      </w:r>
      <w:r w:rsidRPr="00DA649E">
        <w:t>UN General Assembly, “Impact of Armed Conflict on Children: Report of the Expert of the Secretary-General, Ms. Graça Machel, Submitted Pursuant to General Assembly Resolution 48/157,” 1.</w:t>
      </w:r>
      <w:r w:rsidRPr="003D1397">
        <w:rPr>
          <w:lang w:eastAsia="en-CA"/>
        </w:rPr>
        <w:fldChar w:fldCharType="end"/>
      </w:r>
    </w:p>
  </w:footnote>
  <w:footnote w:id="2">
    <w:p w14:paraId="3BCA0801" w14:textId="50A1DA91" w:rsidR="00E63BB2" w:rsidRPr="00D92142" w:rsidRDefault="00E63BB2">
      <w:pPr>
        <w:pStyle w:val="FootnoteText"/>
      </w:pPr>
      <w:r>
        <w:rPr>
          <w:rStyle w:val="FootnoteReference"/>
        </w:rPr>
        <w:footnoteRef/>
      </w:r>
      <w:r>
        <w:t xml:space="preserve"> Rome Statute of the International Criminal Court, 17 July 1998, 2187 UNTS 3 (entered into force 1 July 2002). </w:t>
      </w:r>
    </w:p>
  </w:footnote>
  <w:footnote w:id="3">
    <w:p w14:paraId="4A865968" w14:textId="4A206ECA" w:rsidR="00E63BB2" w:rsidRPr="008B549D" w:rsidRDefault="00E63BB2">
      <w:pPr>
        <w:pStyle w:val="FootnoteText"/>
        <w:rPr>
          <w:lang w:val="en"/>
        </w:rPr>
      </w:pPr>
      <w:r>
        <w:rPr>
          <w:rStyle w:val="FootnoteReference"/>
        </w:rPr>
        <w:footnoteRef/>
      </w:r>
      <w:r>
        <w:t xml:space="preserve"> </w:t>
      </w:r>
      <w:r w:rsidRPr="00D92142">
        <w:rPr>
          <w:lang w:val="en"/>
        </w:rPr>
        <w:t>Paris Commitments to Protect Children from Unlawful Recruitment or Use by Armed Forces or Armed Groups (initially endorsed by 58 states at a ministerial meeting held in Paris in February 2007, and endorsed by 100 states as of September 2011).</w:t>
      </w:r>
    </w:p>
  </w:footnote>
  <w:footnote w:id="4">
    <w:p w14:paraId="79250D20" w14:textId="6C0114F5" w:rsidR="00E63BB2" w:rsidRPr="008B549D" w:rsidRDefault="00E63BB2">
      <w:pPr>
        <w:pStyle w:val="FootnoteText"/>
        <w:rPr>
          <w:lang w:val="en"/>
        </w:rPr>
      </w:pPr>
      <w:r>
        <w:rPr>
          <w:rStyle w:val="FootnoteReference"/>
        </w:rPr>
        <w:footnoteRef/>
      </w:r>
      <w:r>
        <w:t xml:space="preserve"> </w:t>
      </w:r>
      <w:r w:rsidRPr="00D92142">
        <w:rPr>
          <w:lang w:val="en"/>
        </w:rPr>
        <w:t>Convention on the Rights of the Child, 20 November 1989, 1577 UNTS 3</w:t>
      </w:r>
      <w:r>
        <w:rPr>
          <w:lang w:val="en"/>
        </w:rPr>
        <w:t xml:space="preserve">. </w:t>
      </w:r>
    </w:p>
  </w:footnote>
  <w:footnote w:id="5">
    <w:p w14:paraId="19BD9E16" w14:textId="47F74FCB" w:rsidR="00E63BB2" w:rsidRPr="008B549D" w:rsidRDefault="00E63BB2">
      <w:pPr>
        <w:pStyle w:val="FootnoteText"/>
        <w:rPr>
          <w:lang w:val="en"/>
        </w:rPr>
      </w:pPr>
      <w:r>
        <w:rPr>
          <w:rStyle w:val="FootnoteReference"/>
        </w:rPr>
        <w:footnoteRef/>
      </w:r>
      <w:r>
        <w:t xml:space="preserve"> </w:t>
      </w:r>
      <w:r w:rsidRPr="00D92142">
        <w:rPr>
          <w:lang w:val="en"/>
        </w:rPr>
        <w:t xml:space="preserve">Optional Protocol to the Convention on the Rights of the Child on the </w:t>
      </w:r>
      <w:r>
        <w:rPr>
          <w:lang w:val="en"/>
        </w:rPr>
        <w:t>I</w:t>
      </w:r>
      <w:r w:rsidRPr="00D92142">
        <w:rPr>
          <w:lang w:val="en"/>
        </w:rPr>
        <w:t xml:space="preserve">nvolvement of </w:t>
      </w:r>
      <w:r>
        <w:rPr>
          <w:lang w:val="en"/>
        </w:rPr>
        <w:t>C</w:t>
      </w:r>
      <w:r w:rsidRPr="00D92142">
        <w:rPr>
          <w:lang w:val="en"/>
        </w:rPr>
        <w:t xml:space="preserve">hildren in </w:t>
      </w:r>
      <w:r>
        <w:rPr>
          <w:lang w:val="en"/>
        </w:rPr>
        <w:t>A</w:t>
      </w:r>
      <w:r w:rsidRPr="00D92142">
        <w:rPr>
          <w:lang w:val="en"/>
        </w:rPr>
        <w:t xml:space="preserve">rmed </w:t>
      </w:r>
      <w:r>
        <w:rPr>
          <w:lang w:val="en"/>
        </w:rPr>
        <w:t>C</w:t>
      </w:r>
      <w:r w:rsidRPr="00D92142">
        <w:rPr>
          <w:lang w:val="en"/>
        </w:rPr>
        <w:t>onflict, 25 May 2000, 2173 UNTS 222 (entered into force 12 February 2002).</w:t>
      </w:r>
    </w:p>
  </w:footnote>
  <w:footnote w:id="6">
    <w:p w14:paraId="206D16F0" w14:textId="20C907A8" w:rsidR="00E63BB2" w:rsidRPr="008B549D" w:rsidRDefault="00E63BB2">
      <w:pPr>
        <w:pStyle w:val="FootnoteText"/>
        <w:rPr>
          <w:lang w:val="en"/>
        </w:rPr>
      </w:pPr>
      <w:r>
        <w:rPr>
          <w:rStyle w:val="FootnoteReference"/>
        </w:rPr>
        <w:footnoteRef/>
      </w:r>
      <w:r>
        <w:t xml:space="preserve"> </w:t>
      </w:r>
      <w:r w:rsidRPr="00D92142">
        <w:rPr>
          <w:lang w:val="en"/>
        </w:rPr>
        <w:t>Paris Principles and Guidelines on Children Associated with Armed Forces or Armed Groups (an elaborative document referenced by the February 2007 Paris Commitments).</w:t>
      </w:r>
    </w:p>
  </w:footnote>
  <w:footnote w:id="7">
    <w:p w14:paraId="7C303E51" w14:textId="1A26EF34" w:rsidR="00E63BB2" w:rsidRPr="005C44F7" w:rsidRDefault="00E63BB2">
      <w:pPr>
        <w:pStyle w:val="FootnoteText"/>
        <w:rPr>
          <w:lang w:val="en"/>
        </w:rPr>
      </w:pPr>
      <w:r>
        <w:rPr>
          <w:rStyle w:val="FootnoteReference"/>
        </w:rPr>
        <w:footnoteRef/>
      </w:r>
      <w:r>
        <w:t xml:space="preserve"> </w:t>
      </w:r>
      <w:r w:rsidRPr="00D92142">
        <w:rPr>
          <w:lang w:val="en"/>
        </w:rPr>
        <w:t>Cape Town Principles and Best Practices (adopted at a symposium on the prevention of recruitment of children into the armed forces and on demobilization and social reintegration of child soldiers in Africa, convened by the NGO Working Group on the Convention on the Rights of the Child and UNICEF, Cape Town, 27–30 April 1997).</w:t>
      </w:r>
    </w:p>
  </w:footnote>
  <w:footnote w:id="8">
    <w:p w14:paraId="1E139168" w14:textId="0375FFB9"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ZX6G58n5","properties":{"formattedCitation":"\\uc0\\u8220{}Child Soldiers and Clicktivism,\\uc0\\u8221{} November 1, 2012, 482.","plainCitation":"“Child Soldiers and Clicktivism,” November 1, 2012, 482.","noteIndex":8},"citationItems":[{"id":"DxIz0V1N/4ky9d0Yc","uris":["http://zotero.org/groups/759738/items/GWRMMMPI"],"itemData":{"id":8280,"type":"article-journal","container-title":"Journal of Human Rights Practice","DOI":"10.1093/jhuman/hus023","ISSN":"1757-9619","issue":"3","journalAbbreviation":"Journal of Human Rights Practice","page":"481-485","source":"Silverchair","title":"Child Soldiers and Clicktivism: Justice, Myths, and Prevention","title-short":"Child Soldiers and Clicktivism","volume":"4","author":[{"family":"Drumbl","given":"Mark A."}],"issued":{"date-parts":[["2012",11,1]]}},"locator":"482","label":"page","suppress-author":true}],"schema":"https://github.com/citation-style-language/schema/raw/master/csl-citation.json"} </w:instrText>
      </w:r>
      <w:r w:rsidRPr="003D1397">
        <w:rPr>
          <w:lang w:eastAsia="en-CA"/>
        </w:rPr>
        <w:fldChar w:fldCharType="separate"/>
      </w:r>
      <w:r w:rsidRPr="00CD6A44">
        <w:t>“Child Soldiers and Clicktivism,” November 1, 2012, 482.</w:t>
      </w:r>
      <w:r w:rsidRPr="003D1397">
        <w:rPr>
          <w:lang w:eastAsia="en-CA"/>
        </w:rPr>
        <w:fldChar w:fldCharType="end"/>
      </w:r>
    </w:p>
  </w:footnote>
  <w:footnote w:id="9">
    <w:p w14:paraId="6B5055F6" w14:textId="469E4D6A" w:rsidR="00E63BB2" w:rsidRDefault="00E63BB2">
      <w:pPr>
        <w:pStyle w:val="FootnoteText"/>
      </w:pPr>
      <w:r>
        <w:rPr>
          <w:rStyle w:val="FootnoteReference"/>
        </w:rPr>
        <w:footnoteRef/>
      </w:r>
      <w:r>
        <w:t xml:space="preserve"> </w:t>
      </w:r>
      <w:r>
        <w:fldChar w:fldCharType="begin"/>
      </w:r>
      <w:r>
        <w:instrText xml:space="preserve"> ADDIN ZOTERO_ITEM CSL_CITATION {"citationID":"DUphIti4","properties":{"formattedCitation":"Drumbl, \\uc0\\u8220{}Child Soldiers and Clicktivism,\\uc0\\u8221{} November 1, 2012, 481.","plainCitation":"Drumbl, “Child Soldiers and Clicktivism,” November 1, 2012, 481.","noteIndex":9},"citationItems":[{"id":9659,"uris":["http://zotero.org/users/3452269/items/N37KE25T"],"itemData":{"id":9659,"type":"article-journal","container-title":"Journal of Human Rights Practice","DOI":"10.1093/jhuman/hus023","ISSN":"1757-9619","issue":"3","journalAbbreviation":"Journal of Human Rights Practice","page":"481-485","source":"Silverchair","title":"Child Soldiers and Clicktivism: Justice, Myths, and Prevention","title-short":"Child Soldiers and Clicktivism","volume":"4","author":[{"family":"Drumbl","given":"Mark A."}],"issued":{"date-parts":[["2012",11,1]]}},"locator":"481","label":"page"}],"schema":"https://github.com/citation-style-language/schema/raw/master/csl-citation.json"} </w:instrText>
      </w:r>
      <w:r>
        <w:fldChar w:fldCharType="separate"/>
      </w:r>
      <w:r w:rsidRPr="00CD6A44">
        <w:t>Drumbl, “Child Soldiers and Clicktivism,” November 1, 2012, 481.</w:t>
      </w:r>
      <w:r>
        <w:fldChar w:fldCharType="end"/>
      </w:r>
    </w:p>
  </w:footnote>
  <w:footnote w:id="10">
    <w:p w14:paraId="599ED837" w14:textId="0E963578"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tqhmGT59","properties":{"formattedCitation":"Firchow, {\\i{}Reclaiming Everyday Peace}, 2018, 24.","plainCitation":"Firchow, Reclaiming Everyday Peace, 2018, 24.","noteIndex":10},"citationItems":[{"id":"DxIz0V1N/cdODFs5C","uris":["http://zotero.org/groups/759738/items/6RBIQRLV"],"itemData":{"id":8283,"type":"book","abstract":"Bringing armed conflicts to an end is difficult; restoring a lasting peace can be considerably harder. Reclaiming Everyday Peace addresses the effectiveness and impact of local level interventions on communities affected by war. Using an innovative methodology to generate participatory numbers, Pamina Firchow finds that communities saturated with external interventions after war do not have substantive higher levels of peacefulness according to community-defined indicators of peace than those with lower levels of interventions. These findings suggest that current international peacebuilding efforts are not very effective at achieving peace by local standards because disproportionate attention is paid to reconstruction, governance and development assistance with little attention paid to community ties and healing. Firchow argues that a more bottom up approach to measuring the effectiveness of peacebuilding is required. By finding ways to effectively communicate local community needs and priorities to the international community, efforts to create an atmosphere for an enduring peace are possible.","event-place":"Cambridge","ISBN":"978-1-108-41625-2","note":"DOI: 10.1017/9781108236140","publisher":"Cambridge University Press","publisher-place":"Cambridge","source":"Cambridge University Press","title":"Reclaiming Everyday Peace: Local Voices in Measurement and Evaluation After War","title-short":"Reclaiming Everyday Peace","URL":"https://www.cambridge.org/core/books/reclaiming-everyday-peace/BEB6532292D692933AABC68EFFF9ACB3","author":[{"family":"Firchow","given":"Pamina"}],"accessed":{"date-parts":[["2023",7,18]]},"issued":{"date-parts":[["2018"]]}},"locator":"24","label":"page"}],"schema":"https://github.com/citation-style-language/schema/raw/master/csl-citation.json"} </w:instrText>
      </w:r>
      <w:r w:rsidRPr="003D1397">
        <w:rPr>
          <w:lang w:eastAsia="en-CA"/>
        </w:rPr>
        <w:fldChar w:fldCharType="separate"/>
      </w:r>
      <w:r w:rsidRPr="00D921C5">
        <w:t xml:space="preserve">Firchow, </w:t>
      </w:r>
      <w:r w:rsidRPr="00D921C5">
        <w:rPr>
          <w:i/>
          <w:iCs/>
        </w:rPr>
        <w:t>Reclaiming Everyday Peace</w:t>
      </w:r>
      <w:r w:rsidRPr="00D921C5">
        <w:t>, 2018, 24.</w:t>
      </w:r>
      <w:r w:rsidRPr="003D1397">
        <w:rPr>
          <w:lang w:eastAsia="en-CA"/>
        </w:rPr>
        <w:fldChar w:fldCharType="end"/>
      </w:r>
    </w:p>
  </w:footnote>
  <w:footnote w:id="11">
    <w:p w14:paraId="2AF4B99C" w14:textId="5A16C62A"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kPGfYid6","properties":{"formattedCitation":"Garbarino, Governale, and Nesi, \\uc0\\u8220{}Vulnerable Children,\\uc0\\u8221{} December 1, 2020, 4.","plainCitation":"Garbarino, Governale, and Nesi, “Vulnerable Children,” December 1, 2020, 4.","noteIndex":11},"citationItems":[{"id":"DxIz0V1N/7eWBxElo","uris":["http://zotero.org/groups/759738/items/MRJSWQYM"],"itemData":{"id":8286,"type":"article-journal","abstract":"In the 30 years since the adoption of the United Nation’s Convention of the Rights of the Child (CRC), international policy and research has continuously examined the impact of community violence exposure on child development. This article uses the framework of the CRC to review how the world has studied the involvement of child soldiers in armed conflict. We then apply Article 38 of the CRC (which prohibits the use of child soldiers) to parallel the literature regarding youth involvement in gangs. We argue that due to high similarities of these groups, including in regards to risk factors, traumatic experiences, and post-experience sequelae, youth gang members should be included as a protected group under the CRC as are child soldiers. We conclude with a discussion of programs that may be effective at preventing recruitment into armed conflict and gang memberships, and programs that reduce traumatic symptoms of children who experience and perpetrate violence.","collection-title":"30 Years of the Convention on the Rights of the Child: Evolving Progress and Prospects for Child Protection","container-title":"Child Abuse &amp; Neglect","DOI":"10.1016/j.chiabu.2020.104415","ISSN":"0145-2134","journalAbbreviation":"Child Abuse &amp; Neglect","language":"en","page":"104415","source":"ScienceDirect","title":"Vulnerable children: Protection and social reintegration of child soldiers and youth members of gangs","title-short":"Vulnerable children","volume":"110","author":[{"family":"Garbarino","given":"James"},{"family":"Governale","given":"Amy"},{"family":"Nesi","given":"Danielle"}],"issued":{"date-parts":[["2020",12,1]]}},"locator":"4","label":"page"}],"schema":"https://github.com/citation-style-language/schema/raw/master/csl-citation.json"} </w:instrText>
      </w:r>
      <w:r w:rsidRPr="003D1397">
        <w:rPr>
          <w:lang w:eastAsia="en-CA"/>
        </w:rPr>
        <w:fldChar w:fldCharType="separate"/>
      </w:r>
      <w:r w:rsidRPr="00D921C5">
        <w:t>Garbarino, Governale, and Nesi, “Vulnerable Children,” December 1, 2020, 4.</w:t>
      </w:r>
      <w:r w:rsidRPr="003D1397">
        <w:rPr>
          <w:lang w:eastAsia="en-CA"/>
        </w:rPr>
        <w:fldChar w:fldCharType="end"/>
      </w:r>
    </w:p>
  </w:footnote>
  <w:footnote w:id="12">
    <w:p w14:paraId="7772D578" w14:textId="4970DB85"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TdWcjNOL","properties":{"formattedCitation":"V\\uc0\\u233{}lez and Lobo, \\uc0\\u8220{}Challenges of Organised Community Resistance in the Context of Illicit Economies and Drug War Policies,\\uc0\\u8221{} 72; Gutierrez, \\uc0\\u8220{}The Paradox of Illicit Economies,\\uc0\\u8221{} 1008.","plainCitation":"Vélez and Lobo, “Challenges of Organised Community Resistance in the Context of Illicit Economies and Drug War Policies,” 72; Gutierrez, “The Paradox of Illicit Economies,” 1008.","noteIndex":12},"citationItems":[{"id":"DxIz0V1N/pGBCQvek","uris":["http://zotero.org/groups/759738/items/BXAVEMTS"],"itemData":{"id":8297,"type":"article-journal","abstract":"The voice and role of communities, particularly their capacity to organise and resist, has been understudied in the specialised literature on illicit crops and largely ignored in policy debates. Based on ongoing research in Colombia, this policy paper explores the capacity of communities to organise and resist – as a manifestation of cultural and social capital – in the context of illicit economies. The paper argues that in the context of weak states, the effectiveness of drug policies could be enhanced by drawing upon and investing in communities’ organisational capacity and active local leadership to increase the non-monetary benefits of eradication and substitution. Acknowledging how resistance reflects the experiences of communities and responds to their different needs, the paper offers relevant insights for policy that can inform drug policy formulation in Colombia and similar contexts.","DOI":"10.31389/jied.15","ISSN":"2516-7227","issue":"1","language":"en-US","note":"number: 1\npublisher: LSE Press","page":"72","source":"jied.lse.ac.uk","title":"Challenges of Organised Community Resistance in the Context of Illicit Economies and Drug War Policies: Insights from Colombia","title-short":"Challenges of Organised Community Resistance in the Context of Illicit Economies and Drug War Policies","volume":"1","author":[{"family":"Vélez","given":"María Alejandra"},{"family":"Lobo","given":"Iván"}],"issued":{"date-parts":[["2019",1,14]]}},"locator":"72","label":"page"},{"id":"DxIz0V1N/UpD6DOaf","uris":["http://zotero.org/groups/759738/items/E6MAJ4PN"],"itemData":{"id":8299,"type":"article-journal","abstract":"The illicit drug crops opium and coca are conventionally regarded as sources of instability, an ‘evil’ that breeds fragility and violence. Fragile states are supposed to be most vulnerable to their production and consequent harms. Yet by looking into the local contexts of the world’s leading opium and coca producers – Afghanistan, Myanmar, Colombia and Bolivia – these illicit crops are found to also be sources of stability, even drivers of economic growth. They enable marginalized communities and territories abandoned by the state to be reinserted into national and global markets. Within so-called ‘fragile’ and conflict-affected areas are displaced and dispossessed households adopting innovative and unorthodox strategies for coping and survival in changing and insecure environments. This paper maps out an approach, useful for examining the resilience that has emerged amidst violence and uncertainty in illicit-crop-producing territories, and which can hopefully tackle the continuing disconnect between drugs and development policy.","container-title":"Globalizations","DOI":"10.1080/14747731.2020.1718825","ISSN":"1474-7731","issue":"6","note":"publisher: Routledge\n_eprint: https://doi.org/10.1080/14747731.2020.1718825","page":"1008-1026","source":"Taylor and Francis+NEJM","title":"The paradox of illicit economies: survival, resilience, and the limits of development and drug policy orthodoxy","title-short":"The paradox of illicit economies","volume":"17","author":[{"family":"Gutierrez","given":"Eric Dante"}],"issued":{"date-parts":[["2020",8,17]]}},"locator":"1008","label":"page"}],"schema":"https://github.com/citation-style-language/schema/raw/master/csl-citation.json"} </w:instrText>
      </w:r>
      <w:r w:rsidRPr="003D1397">
        <w:rPr>
          <w:lang w:eastAsia="en-CA"/>
        </w:rPr>
        <w:fldChar w:fldCharType="separate"/>
      </w:r>
      <w:r w:rsidRPr="00305EFE">
        <w:t>Vélez and Lobo, “Challenges of Organised Community Resistance in the Context of Illicit Economies and Drug War Policies,” 72; Gutierrez, “The Paradox of Illicit Economies,” 1008.</w:t>
      </w:r>
      <w:r w:rsidRPr="003D1397">
        <w:rPr>
          <w:lang w:eastAsia="en-CA"/>
        </w:rPr>
        <w:fldChar w:fldCharType="end"/>
      </w:r>
    </w:p>
  </w:footnote>
  <w:footnote w:id="13">
    <w:p w14:paraId="485C32E4" w14:textId="217CC4D4" w:rsidR="00E63BB2" w:rsidRPr="00DA649E" w:rsidRDefault="00E63BB2" w:rsidP="005C44F7">
      <w:pPr>
        <w:pStyle w:val="FootnoteText"/>
        <w:rPr>
          <w:lang w:val="es-ES"/>
        </w:rPr>
      </w:pPr>
      <w:r>
        <w:rPr>
          <w:rStyle w:val="FootnoteReference"/>
        </w:rPr>
        <w:footnoteRef/>
      </w:r>
      <w:r w:rsidRPr="00DA649E">
        <w:rPr>
          <w:lang w:val="es-ES"/>
        </w:rPr>
        <w:t xml:space="preserve"> </w:t>
      </w:r>
      <w:r w:rsidRPr="00AA2A1B">
        <w:rPr>
          <w:lang w:eastAsia="en-CA"/>
        </w:rPr>
        <w:fldChar w:fldCharType="begin"/>
      </w:r>
      <w:r>
        <w:rPr>
          <w:lang w:val="es-ES" w:eastAsia="en-CA"/>
        </w:rPr>
        <w:instrText xml:space="preserve"> ADDIN ZOTERO_ITEM CSL_CITATION {"citationID":"AawwJVhZ","properties":{"formattedCitation":"Alvarado, \\uc0\\u8220{}La violencia juvenil en Am\\uc0\\u233{}rica Latina,\\uc0\\u8221{} 230; Callejas Fonseca and Pi\\uc0\\u241{}a Mendoza, \\uc0\\u8220{}La Estigmatizaci\\uc0\\u243{}n Social Como Factor Fundamental de La Discriminaci\\uc0\\u243{}n Juvenil,\\uc0\\u8221{} 64.","plainCitation":"Alvarado, “La violencia juvenil en América Latina,” 230; Callejas Fonseca and Piña Mendoza, “La Estigmatización Social Como Factor Fundamental de La Discriminación Juvenil,” 64.","noteIndex":13},"citationItems":[{"id":"DxIz0V1N/JtBJ8UtE","uris":["http://zotero.org/groups/759738/items/PK4E4MD3"],"itemData":{"id":8291,"type":"article-journal","abstract":"Este trabajo muestra un panorama cuantitativo y cualitativo de la violencia que afec- ta a la población juvenil de 10 a 29 años, y las principales conductas que ésta adopta en distintos ámbitos de su vida personal y comunitaria, ya sea como espectadora, co- mo víctima o como agresora. El material utilizado proviene de datos estadísticos de mortalidad de las instituciones de cada país de la región, así como de un estudio cualitativo sobre la violencia juvenil entre jóvenes de barrios populares de las princi- pales ciudades en cinco países latinoamericanos. El objetivo principal es conocer la percepción, las experiencias y las reacciones de los jóvenes ante la violencia. Tam- bién se analizan las relaciones con la autoridad y el conocimiento y la aceptación de normas sociales y legales. En cada ámbito se destacan las diferencias que existen entre hombres y mujeres al percibir y experimentar la violencia. Palabras clave: violencia juvenil, mortalidad por homicidios, familia, barrio, escuela, trabajo, conocimiento de derecho, concepción de legalidad.","container-title":"Estudios Sociológicos","ISSN":"0185-4186, 2448-6442","issue":"91","language":"Español","note":"publisher: El Colegio de México, A.C.","page":"229-258","source":"www.redalyc.org","title":"La violencia juvenil en América Latina","volume":"XXXI","author":[{"family":"Alvarado","given":"Arturo"}],"issued":{"date-parts":[["2013"]]}},"locator":"230","label":"page"},{"id":"DxIz0V1N/EqeJ2Pav","uris":["http://zotero.org/groups/759738/items/XYLM5P6Q"],"itemData":{"id":8289,"type":"article-journal","abstract":"La estigmatización social como factor fundamental de la discriminación juvenil","container-title":"El cotidiano","ISSN":"0186-1840","issue":"134","language":"en","note":"number: 134","page":"64-70","source":"biblat.unam.mx","title":"La estigmatización social como factor fundamental de la discriminación juvenil","volume":"21","author":[{"family":"Callejas Fonseca","given":"Leopoldo"},{"family":"Piña Mendoza","given":"Cupatitzio"}],"issued":{"date-parts":[["2005"]]}},"locator":"64","label":"page"}],"schema":"https://github.com/citation-style-language/schema/raw/master/csl-citation.json"} </w:instrText>
      </w:r>
      <w:r w:rsidRPr="00AA2A1B">
        <w:rPr>
          <w:lang w:eastAsia="en-CA"/>
        </w:rPr>
        <w:fldChar w:fldCharType="separate"/>
      </w:r>
      <w:r w:rsidRPr="00305EFE">
        <w:rPr>
          <w:lang w:val="es-ES"/>
        </w:rPr>
        <w:t>Alvarado, “La violencia juvenil en América Latina,” 230; Callejas Fonseca and Piña Mendoza, “La Estigmatización Social Como Factor Fundamental de La Discriminación Juvenil,” 64.</w:t>
      </w:r>
      <w:r w:rsidRPr="00AA2A1B">
        <w:rPr>
          <w:lang w:eastAsia="en-CA"/>
        </w:rPr>
        <w:fldChar w:fldCharType="end"/>
      </w:r>
    </w:p>
  </w:footnote>
  <w:footnote w:id="14">
    <w:p w14:paraId="72D8D072" w14:textId="77E98614" w:rsidR="00E63BB2" w:rsidRDefault="00E63BB2">
      <w:pPr>
        <w:pStyle w:val="FootnoteText"/>
      </w:pPr>
      <w:r>
        <w:rPr>
          <w:rStyle w:val="FootnoteReference"/>
        </w:rPr>
        <w:footnoteRef/>
      </w:r>
      <w:r>
        <w:t xml:space="preserve"> </w:t>
      </w:r>
      <w:r>
        <w:fldChar w:fldCharType="begin"/>
      </w:r>
      <w:r>
        <w:instrText xml:space="preserve"> ADDIN ZOTERO_ITEM CSL_CITATION {"citationID":"EnZzrKUr","properties":{"formattedCitation":"Espejo, \\uc0\\u8220{}Victimizers No More,\\uc0\\u8221{} 8.","plainCitation":"Espejo, “Victimizers No More,” 8.","noteIndex":14},"citationItems":[{"id":9672,"uris":["http://zotero.org/users/3452269/items/68N2K6T3"],"itemData":{"id":9672,"type":"article-journal","abstract":"In order to grasp the obstacles faced by peacebuilding processes it is important to analyze the basics: language. The way individuals are addressed matters b...","container-title":"Papel Político","language":"en","page":"1-13","source":"www.redalyc.org","title":"Victimizers no More: The Risk of Addressing Conflict’s Actors from Binary Readings *","title-short":"Victimizers no More","volume":"26","author":[{"family":"Espejo","given":"María Paula"}],"issued":{"date-parts":[["2021"]]}},"locator":"8","label":"page"}],"schema":"https://github.com/citation-style-language/schema/raw/master/csl-citation.json"} </w:instrText>
      </w:r>
      <w:r>
        <w:fldChar w:fldCharType="separate"/>
      </w:r>
      <w:r w:rsidRPr="00886F19">
        <w:t>Espejo, “Victimizers No More,” 8.</w:t>
      </w:r>
      <w:r>
        <w:fldChar w:fldCharType="end"/>
      </w:r>
    </w:p>
  </w:footnote>
  <w:footnote w:id="15">
    <w:p w14:paraId="0C1E4AAB" w14:textId="47F51335"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Ve8apuAa","properties":{"formattedCitation":"Guti\\uc0\\u233{}rrez D. and Thomson, \\uc0\\u8220{}Rebels-Turned-Narcos?,\\uc0\\u8221{} 26.","plainCitation":"Gutiérrez D. and Thomson, “Rebels-Turned-Narcos?,” 26.","noteIndex":15},"citationItems":[{"id":"DxIz0V1N/dQt15VZY","uris":["http://zotero.org/groups/759738/items/2R3KJMTP"],"itemData":{"id":8295,"type":"article-journal","abstract":"According to the ‘rebels-turned-narcos’ premise, increasing involvement in the illicit drug industry causes insurgent groups to lose sight of their political aims, as they shift their focus to profit-making. The (former) Colombian rebel group, the FARC-EP, became a paragon for this idea. Drawing on primary research, we argue that the FARC-EP’s involvement in the illicit drug economy was itself political. Their involvement included governance activities, which are by their very nature political. Furthermore, these activities formed part of the FARC-EP’s political project, aimed at ensuring the reproduction of the peasant smallholder economy. Our argument challenges the rebels-turned-narcos premise more broadly by showing why involvement in the illicit drug economy, on its own, is insufficient evidence to posit the depoliticization of an insurgent group.","container-title":"Studies in Conflict &amp; Terrorism","DOI":"10.1080/1057610X.2020.1793456","ISSN":"1057-610X","issue":"1","note":"publisher: Routledge\n_eprint: https://doi.org/10.1080/1057610X.2020.1793456","page":"26-51","source":"Taylor and Francis+NEJM","title":"Rebels-Turned-Narcos? The FARC-EP’s Political Involvement in Colombia’s Cocaine Economy","title-short":"Rebels-Turned-Narcos?","volume":"44","author":[{"family":"Gutiérrez D.","given":"José Antonio"},{"family":"Thomson","given":"Frances"}],"issued":{"date-parts":[["2021",1,2]]}},"locator":"26","label":"page"}],"schema":"https://github.com/citation-style-language/schema/raw/master/csl-citation.json"} </w:instrText>
      </w:r>
      <w:r w:rsidRPr="003D1397">
        <w:rPr>
          <w:lang w:eastAsia="en-CA"/>
        </w:rPr>
        <w:fldChar w:fldCharType="separate"/>
      </w:r>
      <w:r w:rsidRPr="00305EFE">
        <w:t>Gutiérrez D. and Thomson, “Rebels-Turned-Narcos?,” 26.</w:t>
      </w:r>
      <w:r w:rsidRPr="003D1397">
        <w:rPr>
          <w:lang w:eastAsia="en-CA"/>
        </w:rPr>
        <w:fldChar w:fldCharType="end"/>
      </w:r>
    </w:p>
  </w:footnote>
  <w:footnote w:id="16">
    <w:p w14:paraId="6D267900" w14:textId="3D398F0A"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Q48gyK0k","properties":{"formattedCitation":"Kiyala, \\uc0\\u8220{}Combining Restorative Justice and Social Justice,\\uc0\\u8221{} 194; Daly, \\uc0\\u8220{}Determinants of Ex-Combatants\\uc0\\u8217{} Attitudes toward Transitional Justice in Colombia,\\uc0\\u8221{} 656; Fisher, {\\i{}Transitional Justice for Child Soldiers}, 1; Steinl, {\\i{}Child Soldiers as Agents of War and Peace}, 14:1.","plainCitation":"Kiyala, “Combining Restorative Justice and Social Justice,” 194; Daly, “Determinants of Ex-Combatants’ Attitudes toward Transitional Justice in Colombia,” 656; Fisher, Transitional Justice for Child Soldiers, 1; Steinl, Child Soldiers as Agents of War and Peace, 14:1.","noteIndex":16},"citationItems":[{"id":"DxIz0V1N/8SF0CpHq","uris":["http://zotero.org/groups/759738/items/VC7NXIUE"],"itemData":{"id":8306,"type":"article-journal","abstract":"The most critical challenges faced by war-affected communities where children have allegedly perpetrated atrocities include: finding transitional justice practices that address the needs of former belligerent children and those of victims and their communities; and helping to reintegrate child soldiers into society and avoid returning to hostilities. This paper demonstrates that these challenges can be overcome by taking a holistic approach to child soldiering transitional justice, which assimilates restorative justice and social justice. Such an approach simultaneously addresses child soldiers’ criminal accountability and pursues their psychosocial wellbeing. The findings are based on a selective scholarship supported by fieldwork that was conducted in the Democratic Republic of Congo between May and December 2014 in North Kivu province. Data was gathered through semi-structured interviews, focus group discussions and survey questionnaires based on a randomised sample of 282 participants. These included self-demobilised child soldiers, members of war-affected communities, students/learners, educators, local traditional leaders, government officials, child protection lawyers and members of non-governmental organisations.","container-title":"African Security Review","DOI":"10.1080/10246029.2018.1559868","ISSN":"1024-6029","issue":"3-4","note":"publisher: Routledge\n_eprint: https://doi.org/10.1080/10246029.2018.1559868","page":"193-211","source":"Taylor and Francis+NEJM","title":"Combining restorative justice and social justice: Prospects of child soldiering transitional justice","title-short":"Combining restorative justice and social justice","volume":"27","author":[{"family":"Kiyala","given":"Jean Chrysostome K."}],"issued":{"date-parts":[["2018",10,2]]}},"locator":"194","label":"page"},{"id":"DxIz0V1N/0aE4XHbj","uris":["http://zotero.org/groups/759738/items/6PMTFU2F"],"itemData":{"id":8303,"type":"article-journal","abstract":"This article draws on original survey data of 10,951 Colombian ex-paramilitaries to study the determinants of victimizers' support for transitional justice. Understanding ex-combatants' attitudes toward victims of the conflict and measures of justice is critical to gaining leverage on when transitional justice is likely to prove effective. The data suggest that former fighters' views of transitional justice are shaped by the intimacy with which they experience transitional justice: whether they are known to, in close proximity, and accepted by the communities they victimized. Their attitudes are also constrained by the norms of justice in which they have been socialized, and by the extent of the risks to them personally: in judicial terms given their own culpability and in security terms given their vulnerability to retribution. The study has important implications for the prospects of successful transitional justice with the FARC rebels and for the consolidation of peace in Colombia.","container-title":"Conflict Management and Peace Science","ISSN":"0738-8942","issue":"6","note":"publisher: [Sage Publications, Ltd., Sage Publications, Inc.]","page":"656-673","source":"JSTOR","title":"Determinants of ex-combatants' attitudes toward transitional justice in Colombia","volume":"35","author":[{"family":"Daly","given":"Sarah Zukerman"}],"issued":{"date-parts":[["2018"]]}},"locator":"656","label":"page"},{"id":"DxIz0V1N/9Ki57sMB","uris":["http://zotero.org/groups/759738/items/DANJEUW8"],"itemData":{"id":8279,"type":"book","event-place":"London","ISBN":"978-1-349-44045-0","language":"en","note":"DOI: 10.1057/9781137030504","publisher":"Palgrave Macmillan UK","publisher-place":"London","source":"DOI.org (Crossref)","title":"Transitional Justice for Child Soldiers","URL":"http://link.springer.com/10.1057/9781137030504","author":[{"family":"Fisher","given":"Kirsten J."}],"accessed":{"date-parts":[["2023",7,17]]},"issued":{"date-parts":[["2013"]]}},"locator":"1","label":"page"},{"id":"DxIz0V1N/M3IGxQe4","uris":["http://zotero.org/groups/759738/items/S6GC859H"],"itemData":{"id":8305,"type":"book","collection-title":"International Criminal Justice Series","event-place":"The Hague","ISBN":"978-94-6265-200-2","note":"DOI: 10.1007/978-94-6265-201-9","publisher":"T.M.C. Asser Press","publisher-place":"The Hague","source":"DOI.org (Crossref)","title":"Child Soldiers as Agents of War and Peace","URL":"http://link.springer.com/10.1007/978-94-6265-201-9","volume":"14","author":[{"family":"Steinl","given":"Leonie"}],"accessed":{"date-parts":[["2023",7,18]]},"issued":{"date-parts":[["2017"]]}},"locator":"1","label":"page"}],"schema":"https://github.com/citation-style-language/schema/raw/master/csl-citation.json"} </w:instrText>
      </w:r>
      <w:r w:rsidRPr="003D1397">
        <w:rPr>
          <w:lang w:eastAsia="en-CA"/>
        </w:rPr>
        <w:fldChar w:fldCharType="separate"/>
      </w:r>
      <w:r w:rsidRPr="00305EFE">
        <w:t xml:space="preserve">Kiyala, “Combining Restorative Justice and Social Justice,” 194; Daly, “Determinants of Ex-Combatants’ Attitudes toward Transitional Justice in Colombia,” 656; Fisher, </w:t>
      </w:r>
      <w:r w:rsidRPr="00305EFE">
        <w:rPr>
          <w:i/>
          <w:iCs/>
        </w:rPr>
        <w:t>Transitional Justice for Child Soldiers</w:t>
      </w:r>
      <w:r w:rsidRPr="00305EFE">
        <w:t xml:space="preserve">, 1; Steinl, </w:t>
      </w:r>
      <w:r w:rsidRPr="00305EFE">
        <w:rPr>
          <w:i/>
          <w:iCs/>
        </w:rPr>
        <w:t>Child Soldiers as Agents of War and Peace</w:t>
      </w:r>
      <w:r w:rsidRPr="00305EFE">
        <w:t>, 14:1.</w:t>
      </w:r>
      <w:r w:rsidRPr="003D1397">
        <w:rPr>
          <w:lang w:eastAsia="en-CA"/>
        </w:rPr>
        <w:fldChar w:fldCharType="end"/>
      </w:r>
    </w:p>
  </w:footnote>
  <w:footnote w:id="17">
    <w:p w14:paraId="67D0F61C" w14:textId="3200A0C9"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ZZ2Dy1mI","properties":{"formattedCitation":"Laengle Scarlazetta, Loyola Fuentes, and Tob\\uc0\\u243{}n Orozco, \\uc0\\u8220{}Bargaining under Polarization,\\uc0\\u8221{} 1.","plainCitation":"Laengle Scarlazetta, Loyola Fuentes, and Tobón Orozco, “Bargaining under Polarization,” 1.","noteIndex":17},"citationItems":[{"id":"DxIz0V1N/jXMs4bJo","uris":["http://zotero.org/groups/759738/items/BG68JA48"],"itemData":{"id":8361,"type":"article-journal","abstract":"Repositorio académico de la Universidad de Chile. Tesis, artículos y libros publicados en formato digital con distintos niveles de acceso","container-title":"Journal of Peace Research","DOI":"10.1177/0022343319892675","language":"en","license":"Attribution-NonCommercial-NoDerivs 3.0 Chile","note":"Accepted: 2020-06-10T19:26:20Z\npublisher: SAGE","source":"repositorio.uchile.cl","title":"Bargaining under polarization: The case of the Colombian armed conflict","title-short":"Bargaining under polarization","URL":"https://repositorio.uchile.cl/handle/2250/175382","author":[{"family":"Laengle Scarlazetta","given":"Sigifredo"},{"family":"Loyola Fuentes","given":"Gino"},{"family":"Tobón Orozco","given":"David"}],"accessed":{"date-parts":[["2023",7,18]]},"issued":{"date-parts":[["2020"]]}},"locator":"1","label":"page"}],"schema":"https://github.com/citation-style-language/schema/raw/master/csl-citation.json"} </w:instrText>
      </w:r>
      <w:r w:rsidRPr="003D1397">
        <w:rPr>
          <w:lang w:eastAsia="en-CA"/>
        </w:rPr>
        <w:fldChar w:fldCharType="separate"/>
      </w:r>
      <w:r w:rsidRPr="00DA649E">
        <w:t>Laengle Scarlazetta, Loyola Fuentes, and Tobón Orozco, “Bargaining under Polarization,” 1.</w:t>
      </w:r>
      <w:r w:rsidRPr="003D1397">
        <w:rPr>
          <w:lang w:eastAsia="en-CA"/>
        </w:rPr>
        <w:fldChar w:fldCharType="end"/>
      </w:r>
    </w:p>
  </w:footnote>
  <w:footnote w:id="18">
    <w:p w14:paraId="18041721" w14:textId="5898E885" w:rsidR="00E63BB2" w:rsidRPr="00DA649E" w:rsidRDefault="00E63BB2">
      <w:pPr>
        <w:pStyle w:val="FootnoteText"/>
        <w:rPr>
          <w:lang w:val="es-ES"/>
        </w:rPr>
      </w:pPr>
      <w:r>
        <w:rPr>
          <w:rStyle w:val="FootnoteReference"/>
        </w:rPr>
        <w:footnoteRef/>
      </w:r>
      <w:r w:rsidRPr="00DA649E">
        <w:rPr>
          <w:lang w:val="es-ES"/>
        </w:rPr>
        <w:t xml:space="preserve"> </w:t>
      </w:r>
      <w:r w:rsidRPr="003D1397">
        <w:rPr>
          <w:lang w:eastAsia="en-CA"/>
        </w:rPr>
        <w:fldChar w:fldCharType="begin"/>
      </w:r>
      <w:r>
        <w:rPr>
          <w:lang w:val="es-ES" w:eastAsia="en-CA"/>
        </w:rPr>
        <w:instrText xml:space="preserve"> ADDIN ZOTERO_ITEM CSL_CITATION {"citationID":"NDPQlSib","properties":{"formattedCitation":"Su\\uc0\\u225{}rez and Lizama-Mu\\uc0\\u233{}, \\uc0\\u8220{}Victims of Language,\\uc0\\u8221{} 98.","plainCitation":"Suárez and Lizama-Mué, “Victims of Language,” 98.","noteIndex":18},"citationItems":[{"id":"DxIz0V1N/Gohft2gU","uris":["http://zotero.org/groups/759738/items/IJBJL2SI"],"itemData":{"id":8350,"type":"chapter","abstract":"The Colombian peace agreement, signed in 2016 between the government and the Colombian Revolutionary Armed Forces (FARC), claimed to put the victims in the center by building a comprehensive system of transitional justice, a Comprehensive System of Truth, Justice, Reparation and Non-repetition. To evaluate the declared centrality of victims, we aim to understand the language around them used during the negotiations that took place from 2012 to 2016, by analyzing all documents published in Havana using combined natural language processing techniques and a close reading of some key documents. Our argument is that, in order for language to become an ameliorating factor of the transitional justice process, language around victims included in the peace agreement needs to pass the language test that guarantees its effectiveness even beyond the end of the conflict. However, in the case of Colombia, results show a small statistical presence of victims in the conversations that contrast with the expressed statement about making them the focus of the agreement and the attempt to expand its description including the diversity of identities underneath this condition. We recommend that peace processes use data analysis techniques to ensure that the discourse really reflects the intention of the parties. This would avoid any gap between goals and semantics, facilitating the deployment of the post-agreement legislation in a fashion that closely reflects the parties’ intentions and the victims’ rights.","collection-title":"Memory Politics and Transitional Justice","container-title":"Transitional Justice in Comparative Perspective: Preconditions for Success","event-place":"Cham","ISBN":"978-3-030-34917-2","language":"en","license":"All rights reserved","note":"DOI: 10.1007/978-3-030-34917-2_5","page":"97-127","publisher":"Springer International Publishing","publisher-place":"Cham","source":"Springer Link","title":"Victims of Language: Language as a Pre-condition of Transitional Justice in Colombia’s Peace Agreement","title-short":"Victims of Language","URL":"https://doi.org/10.1007/978-3-030-34917-2_5","author":[{"family":"Suárez","given":"Juan-Luis"},{"family":"Lizama-Mué","given":"Yadira"}],"editor":[{"family":"El-Masri","given":"Samar"},{"family":"Lambert","given":"Tammy"},{"family":"Quinn","given":"Joanna R."}],"accessed":{"date-parts":[["2023",7,18]]},"issued":{"date-parts":[["2020"]]}},"locator":"98","label":"page"}],"schema":"https://github.com/citation-style-language/schema/raw/master/csl-citation.json"} </w:instrText>
      </w:r>
      <w:r w:rsidRPr="003D1397">
        <w:rPr>
          <w:lang w:eastAsia="en-CA"/>
        </w:rPr>
        <w:fldChar w:fldCharType="separate"/>
      </w:r>
      <w:r w:rsidRPr="00DA649E">
        <w:rPr>
          <w:lang w:val="es-ES"/>
        </w:rPr>
        <w:t>Suárez and Lizama-Mué, “Victims of Language,” 98.</w:t>
      </w:r>
      <w:r w:rsidRPr="003D1397">
        <w:rPr>
          <w:lang w:eastAsia="en-CA"/>
        </w:rPr>
        <w:fldChar w:fldCharType="end"/>
      </w:r>
    </w:p>
  </w:footnote>
  <w:footnote w:id="19">
    <w:p w14:paraId="29D5E4EC" w14:textId="763F40D9" w:rsidR="00E63BB2" w:rsidRPr="00A541FB" w:rsidRDefault="00E63BB2">
      <w:pPr>
        <w:pStyle w:val="FootnoteText"/>
        <w:rPr>
          <w:lang w:val="es-ES"/>
        </w:rPr>
      </w:pPr>
      <w:r>
        <w:rPr>
          <w:rStyle w:val="FootnoteReference"/>
        </w:rPr>
        <w:footnoteRef/>
      </w:r>
      <w:r w:rsidRPr="00A541FB">
        <w:rPr>
          <w:lang w:val="es-ES"/>
        </w:rPr>
        <w:t xml:space="preserve"> </w:t>
      </w:r>
      <w:r w:rsidRPr="003D1397">
        <w:rPr>
          <w:lang w:eastAsia="en-CA"/>
        </w:rPr>
        <w:fldChar w:fldCharType="begin"/>
      </w:r>
      <w:r>
        <w:rPr>
          <w:lang w:val="es-ES" w:eastAsia="en-CA"/>
        </w:rPr>
        <w:instrText xml:space="preserve"> ADDIN ZOTERO_ITEM CSL_CITATION {"citationID":"AQogKQQt","properties":{"formattedCitation":"Guzm\\uc0\\u225{}n Campos, Fals-Borda, and Uma\\uc0\\u241{}a Luna, {\\i{}La violencia en Colombia}, 1.","plainCitation":"Guzmán Campos, Fals-Borda, and Umaña Luna, La violencia en Colombia, 1.","noteIndex":19},"citationItems":[{"id":"DxIz0V1N/eXRBO9tw","uris":["http://zotero.org/groups/759738/items/YHZPDT4C"],"itemData":{"id":8355,"type":"book","abstract":"CONTENIDO: Normas propias y actitudes del conflicto - La primera ley del llano - La segunda ley del llano - La ley del sur del Tolima - Actitudes llaneras ante la transición bélica - Un problema social: la niñez abandonada - En busca de la terapéutica - Estadísticas de mortalidad - El nuevo antisocial - Otras formas estructurales - Etiología de la violencia - El tratamiento aplicado a la violencia - Sugerencias para una terapéutica.","ISBN":"978-958-704-296-2","language":"es","note":"Google-Books-ID: 0u8pAQAAMAAJ","number-of-pages":"532","publisher":"Taurus","source":"Google Books","title":"La violencia en Colombia","author":[{"family":"Guzmán Campos","given":"Germán"},{"family":"Fals-Borda","given":"Orlando"},{"family":"Umaña Luna","given":"Eduardo"}],"issued":{"date-parts":[["2005"]]}},"locator":"1","label":"page"}],"schema":"https://github.com/citation-style-language/schema/raw/master/csl-citation.json"} </w:instrText>
      </w:r>
      <w:r w:rsidRPr="003D1397">
        <w:rPr>
          <w:lang w:eastAsia="en-CA"/>
        </w:rPr>
        <w:fldChar w:fldCharType="separate"/>
      </w:r>
      <w:r w:rsidRPr="00305EFE">
        <w:rPr>
          <w:lang w:val="es-ES"/>
        </w:rPr>
        <w:t xml:space="preserve">Guzmán Campos, Fals-Borda, and Umaña Luna, </w:t>
      </w:r>
      <w:r w:rsidRPr="00305EFE">
        <w:rPr>
          <w:i/>
          <w:iCs/>
          <w:lang w:val="es-ES"/>
        </w:rPr>
        <w:t>La violencia en Colombia</w:t>
      </w:r>
      <w:r w:rsidRPr="00305EFE">
        <w:rPr>
          <w:lang w:val="es-ES"/>
        </w:rPr>
        <w:t>, 1.</w:t>
      </w:r>
      <w:r w:rsidRPr="003D1397">
        <w:rPr>
          <w:lang w:eastAsia="en-CA"/>
        </w:rPr>
        <w:fldChar w:fldCharType="end"/>
      </w:r>
    </w:p>
  </w:footnote>
  <w:footnote w:id="20">
    <w:p w14:paraId="580E1995" w14:textId="77777777" w:rsidR="00E63BB2" w:rsidRPr="00305EFE" w:rsidRDefault="00E63BB2" w:rsidP="008C14EB">
      <w:pPr>
        <w:pStyle w:val="FootnoteText"/>
        <w:rPr>
          <w:lang w:val="es-ES"/>
        </w:rPr>
      </w:pPr>
      <w:r>
        <w:rPr>
          <w:rStyle w:val="FootnoteReference"/>
        </w:rPr>
        <w:footnoteRef/>
      </w:r>
      <w:r w:rsidRPr="00305EFE">
        <w:rPr>
          <w:lang w:val="es-ES"/>
        </w:rPr>
        <w:t xml:space="preserve"> </w:t>
      </w:r>
      <w:r w:rsidRPr="003D1397">
        <w:rPr>
          <w:lang w:eastAsia="en-CA"/>
        </w:rPr>
        <w:fldChar w:fldCharType="begin"/>
      </w:r>
      <w:r>
        <w:rPr>
          <w:lang w:val="es-ES" w:eastAsia="en-CA"/>
        </w:rPr>
        <w:instrText xml:space="preserve"> ADDIN ZOTERO_ITEM CSL_CITATION {"citationID":"kM1OZXOd","properties":{"formattedCitation":"Delgado Bar\\uc0\\u243{}n, \\uc0\\u8220{}La Ley de Justicia y Paz en Colombia,\\uc0\\u8221{} 174; Olarte, \\uc0\\u8220{}Estrategias utilizadas para la satisfacci\\uc0\\u243{}n de la garant\\uc0\\u237{}a de no repetici\\uc0\\u243{}n en desmovilizados de grupos armados ilegales,\\uc0\\u8221{} 195.","plainCitation":"Delgado Barón, “La Ley de Justicia y Paz en Colombia,” 174; Olarte, “Estrategias utilizadas para la satisfacción de la garantía de no repetición en desmovilizados de grupos armados ilegales,” 195.","noteIndex":26},"citationItems":[{"id":9738,"uris":["http://zotero.org/users/3452269/items/5NLXLV35"],"itemData":{"id":9738,"type":"article-journal","container-title":"Revista de Relaciones Internacionales, Estrategia y Seguridad","ISSN":"1909-3063","issue":"2","language":"es","note":"publisher: Universidad Militar Nueva Granada","page":"179-194","source":"SciELO","title":"La Ley de Justicia y Paz en Colombia: La Configuración de un Subcampo Jurídico-Político y las Luchas Simbólicas por la Inclusión","title-short":"La Ley de Justicia y Paz en Colombia","volume":"6","author":[{"family":"Delgado Barón","given":"Mariana"}],"issued":{"date-parts":[["2011",12]]}},"locator":"174","label":"page"},{"id":9736,"uris":["http://zotero.org/users/3452269/items/M3SJMDPA"],"itemData":{"id":9736,"type":"article-journal","abstract":"To what extent do the justice and peace law, demobilization, reintegration and the institutions that have been created alongside with these processes, ensure that violent acts of illegal armed groups (in later GAI) against human rights will not be repeated in Colombia? The answer depends primarily on identifying and analyzing which are the legal, institutional and psychosocial strategies that have been devised from the national Government with the objective of satisfying the principle of guarantee of non-repetition, which constitutes one of the pillars of transitional justice and truth, justice and reparation, which in turn have been instituted as international standards that any Government should follow when dealing with the challenge of restoring democracy and peace because of the context of violence by armed conflict or repression by a dictatorial regime. It is with these instruments that a scenario plagued of political conflict, social inequity, legal and institutional empties, and human rights violations must addressed.","container-title":"Revista de la Facultad de Derecho y Ciencias Políticas","ISSN":"2390-0016","issue":"116","language":"es","license":"Derechos de autor 2020","note":"number: 116","page":"195-252","source":"revistas.upb.edu.co","title":"Estrategias utilizadas para la satisfacción de la garantía de no repetición en desmovilizados de grupos armados ilegales: un estudio con desmovilizados de grupos paramilitares de las Autodefensas Unidas de Colombia. Medellín, Valle de Aburrá – Colombia","title-short":"Estrategias utilizadas para la satisfacción de la garantía de no repetición en desmovilizados de grupos armados ilegales","volume":"42","author":[{"family":"Olarte","given":"Gladys Carolina Chavarría"}],"issued":{"date-parts":[["2012",6,15]]}},"locator":"195","label":"page"}],"schema":"https://github.com/citation-style-language/schema/raw/master/csl-citation.json"} </w:instrText>
      </w:r>
      <w:r w:rsidRPr="003D1397">
        <w:rPr>
          <w:lang w:eastAsia="en-CA"/>
        </w:rPr>
        <w:fldChar w:fldCharType="separate"/>
      </w:r>
      <w:r w:rsidRPr="002359B7">
        <w:rPr>
          <w:lang w:val="es-ES"/>
        </w:rPr>
        <w:t>Delgado Barón, “La Ley de Justicia y Paz en Colombia,” 174; Olarte, “Estrategias utilizadas para la satisfacción de la garantía de no repetición en desmovilizados de grupos armados ilegales,” 195.</w:t>
      </w:r>
      <w:r w:rsidRPr="003D1397">
        <w:rPr>
          <w:lang w:eastAsia="en-CA"/>
        </w:rPr>
        <w:fldChar w:fldCharType="end"/>
      </w:r>
    </w:p>
  </w:footnote>
  <w:footnote w:id="21">
    <w:p w14:paraId="2FF83F39" w14:textId="77777777" w:rsidR="00E63BB2" w:rsidRDefault="00E63BB2" w:rsidP="008C14EB">
      <w:pPr>
        <w:pStyle w:val="FootnoteText"/>
      </w:pPr>
      <w:r>
        <w:rPr>
          <w:rStyle w:val="FootnoteReference"/>
        </w:rPr>
        <w:footnoteRef/>
      </w:r>
      <w:r>
        <w:t xml:space="preserve"> </w:t>
      </w:r>
      <w:r>
        <w:rPr>
          <w:lang w:eastAsia="en-CA"/>
        </w:rPr>
        <w:t xml:space="preserve">See </w:t>
      </w:r>
      <w:r w:rsidRPr="003D1397">
        <w:rPr>
          <w:lang w:eastAsia="en-CA"/>
        </w:rPr>
        <w:fldChar w:fldCharType="begin"/>
      </w:r>
      <w:r>
        <w:rPr>
          <w:lang w:eastAsia="en-CA"/>
        </w:rPr>
        <w:instrText xml:space="preserve"> ADDIN ZOTERO_ITEM CSL_CITATION {"citationID":"LXbaN3qf","properties":{"formattedCitation":"Dur\\uc0\\u225{}n-Martinez, {\\i{}The Politics of Drug Violence}, 1.","plainCitation":"Durán-Martinez, The Politics of Drug Violence, 1.","noteIndex":27},"citationItems":[{"id":"DxIz0V1N/A5GTERu9","uris":["http://zotero.org/groups/759738/items/K6CMF5MM"],"itemData":{"id":8365,"type":"book","abstract":"Over the last few decades, drug trafficking organizations in Latin America became infamous for their shocking public crimes, from narcoterrorist assaults on the Colombian political system in the 1980s to the more recent wave of beheadings in Mexico. However, while these highly visible forms of public violence dominate headlines, they are neither the most common form of drug violence nor simply the result of brutality. Rather, they stem from structural conditions that vary from country to country and from era to era. In The Politics of Drug Violence, Angelica Durán-Martínez shows how variation in drug violence results from the complex relationship between state power and criminal competition. Drawing on remarkably extensive fieldwork, this book compares five cities that have been home to major trafficking organizations for the past four decades: Cali and Medellín in Colombia, and Ciudad Juárez, Culiacán, and Tijuana in Mexico. She shows that violence escalates when trafficking organizations compete and the state security apparatus is fragmented. However, when the criminal market is monopolized and the state security apparatus cohesive, violence tends to be more hidden and less frequent. The size of drug profits does not determine violence levels, and neither does the degree of state weakness. Rather, the forms and scale of violent crime derive primarily from the interplay between marketplace competition and state cohesiveness. An unprecedentedly rich empirical account of one of the worst problems of our era, the book will reshape our understanding of the forces driving organized criminal violence in Latin America and elsewhere. \n            ,  \n             Over the last few decades, drug trafficking organizations in Latin America became infamous for their shocking public crimes, from narcoterrorist assaults on the Colombian political system in the 1980s to the more recent wave of beheadings in Mexico. However, while these highly visible forms of public violence dominate headlines, they are neither the most common form of drug violence nor simply the result of brutality. Rather, they stem from structural conditions that vary from country to country and from era to era. In The Politics of Drug Violence, Angelica Durán-Martínez shows how variation in drug violence results from the complex relationship between state power and criminal competition. Drawing on remarkably extensive fieldwork, this book compares five cities that have been home to major trafficking organizations for the past four decades: Cali and Medellín in Colombia, and Ciudad Juárez, Culiacán, and Tijuana in Mexico. She shows that violence escalates when trafficking organizations compete and the state security apparatus is fragmented. However, when the criminal market is monopolized and the state security apparatus cohesive, violence tends to be more hidden and less frequent. The size of drug profits does not determine violence levels, and neither does the degree of state weakness. Rather, the forms and scale of violent crime derive primarily from the interplay between marketplace competition and state cohesiveness. An unprecedentedly rich empirical account of one of the worst problems of our era, the book will reshape our understanding of the forces driving organized criminal violence in Latin America and elsewhere.","event-place":"Oxford, New York","ISBN":"978-0-19-069595-8","number-of-pages":"328","publisher":"Oxford University Press","publisher-place":"Oxford, New York","source":"Oxford University Press","title":"The Politics of Drug Violence: Criminals, Cops and Politicians in Colombia and Mexico","title-short":"The Politics of Drug Violence","author":[{"family":"Durán-Martinez","given":"Angelica"}],"issued":{"date-parts":[["2018",1,12]]}},"locator":"1","label":"page"}],"schema":"https://github.com/citation-style-language/schema/raw/master/csl-citation.json"} </w:instrText>
      </w:r>
      <w:r w:rsidRPr="003D1397">
        <w:rPr>
          <w:lang w:eastAsia="en-CA"/>
        </w:rPr>
        <w:fldChar w:fldCharType="separate"/>
      </w:r>
      <w:r w:rsidRPr="00305EFE">
        <w:t xml:space="preserve">Durán-Martinez, </w:t>
      </w:r>
      <w:r w:rsidRPr="00305EFE">
        <w:rPr>
          <w:i/>
          <w:iCs/>
        </w:rPr>
        <w:t>The Politics of Drug Violence</w:t>
      </w:r>
      <w:r w:rsidRPr="00305EFE">
        <w:t>, 1.</w:t>
      </w:r>
      <w:r w:rsidRPr="003D1397">
        <w:rPr>
          <w:lang w:eastAsia="en-CA"/>
        </w:rPr>
        <w:fldChar w:fldCharType="end"/>
      </w:r>
    </w:p>
  </w:footnote>
  <w:footnote w:id="22">
    <w:p w14:paraId="3E083E6B" w14:textId="77777777" w:rsidR="00E63BB2" w:rsidRDefault="00E63BB2" w:rsidP="008C14EB">
      <w:pPr>
        <w:pStyle w:val="FootnoteText"/>
      </w:pPr>
      <w:r>
        <w:rPr>
          <w:rStyle w:val="FootnoteReference"/>
        </w:rPr>
        <w:footnoteRef/>
      </w:r>
      <w:r>
        <w:t xml:space="preserve"> </w:t>
      </w:r>
      <w:r>
        <w:fldChar w:fldCharType="begin"/>
      </w:r>
      <w:r>
        <w:instrText xml:space="preserve"> ADDIN ZOTERO_ITEM CSL_CITATION {"citationID":"toVQqToY","properties":{"formattedCitation":"Government of Colombia and FARC-EP, Final Agreement to End the Armed Conflict and Build a Stable and Lasting Peace, 1.","plainCitation":"Government of Colombia and FARC-EP, Final Agreement to End the Armed Conflict and Build a Stable and Lasting Peace, 1.","noteIndex":28},"citationItems":[{"id":3292,"uris":["http://zotero.org/users/3452269/items/K3YQL6AN"],"itemData":{"id":3292,"type":"legislation","title":"Final Agreement to End the Armed Conflict and Build a Stable and Lasting Peace","author":[{"literal":"Government of Colombia"},{"literal":"FARC-EP"}],"issued":{"date-parts":[["2016"]]}},"locator":"1","label":"page"}],"schema":"https://github.com/citation-style-language/schema/raw/master/csl-citation.json"} </w:instrText>
      </w:r>
      <w:r>
        <w:fldChar w:fldCharType="separate"/>
      </w:r>
      <w:r w:rsidRPr="00305EFE">
        <w:t>Government of Colombia and FARC-EP, Final Agreement to End the Armed Conflict and Build a Stable and Lasting Peace, 1.</w:t>
      </w:r>
      <w:r>
        <w:fldChar w:fldCharType="end"/>
      </w:r>
    </w:p>
  </w:footnote>
  <w:footnote w:id="23">
    <w:p w14:paraId="5D4F6D5B" w14:textId="77777777" w:rsidR="00E63BB2" w:rsidRDefault="00E63BB2" w:rsidP="008C14EB">
      <w:pPr>
        <w:pStyle w:val="FootnoteText"/>
      </w:pPr>
      <w:r>
        <w:rPr>
          <w:rStyle w:val="FootnoteReference"/>
        </w:rPr>
        <w:footnoteRef/>
      </w:r>
      <w:r>
        <w:t xml:space="preserve"> </w:t>
      </w:r>
      <w:r>
        <w:fldChar w:fldCharType="begin"/>
      </w:r>
      <w:r>
        <w:instrText xml:space="preserve"> ADDIN ZOTERO_ITEM CSL_CITATION {"citationID":"WMFNp38P","properties":{"formattedCitation":"Segura and Mechoulan, \\uc0\\u8220{}Made in Havana: How Colombia and the FARC Decided to End the War,\\uc0\\u8221{} 1.","plainCitation":"Segura and Mechoulan, “Made in Havana: How Colombia and the FARC Decided to End the War,” 1.","noteIndex":29},"citationItems":[{"id":11196,"uris":["http://zotero.org/users/3452269/items/KJA25TFT"],"itemData":{"id":11196,"type":"document","publisher":"International Peace Institute","title":"Made in Havana: How Colombia and the FARC decided to end the war","URL":"https://www.ipinst.org/wp-content/uploads/2017/02/IPI-Rpt-Made-in-Havana.pdf","author":[{"family":"Segura","given":"Renata"},{"family":"Mechoulan","given":"Delphine"}],"issued":{"date-parts":[["2017"]]}},"locator":"1","label":"page"}],"schema":"https://github.com/citation-style-language/schema/raw/master/csl-citation.json"} </w:instrText>
      </w:r>
      <w:r>
        <w:fldChar w:fldCharType="separate"/>
      </w:r>
      <w:r w:rsidRPr="00886F19">
        <w:t>Segura and Mechoulan, “Made in Havana: How Colombia and the FARC Decided to End the War,” 1.</w:t>
      </w:r>
      <w:r>
        <w:fldChar w:fldCharType="end"/>
      </w:r>
    </w:p>
  </w:footnote>
  <w:footnote w:id="24">
    <w:p w14:paraId="4B2317C5" w14:textId="77777777" w:rsidR="00E63BB2" w:rsidRPr="002701C5" w:rsidRDefault="00E63BB2" w:rsidP="008C14EB">
      <w:pPr>
        <w:pStyle w:val="FootnoteText"/>
      </w:pPr>
      <w:r>
        <w:rPr>
          <w:rStyle w:val="FootnoteReference"/>
        </w:rPr>
        <w:footnoteRef/>
      </w:r>
      <w:r w:rsidRPr="002701C5">
        <w:t xml:space="preserve"> There has been an ongoing debate around SAT’s warning</w:t>
      </w:r>
      <w:r>
        <w:t xml:space="preserve">s that get constantly challenged by the Defense sector that advocates several groups are organized crime or non-related to the armed conflict. This creates a gray zone because victims of these groups are not recognized as such and are not entitled to reparation despite being recruited, displaced, or threatened by their socio-political activity, among others.  </w:t>
      </w:r>
    </w:p>
  </w:footnote>
  <w:footnote w:id="25">
    <w:p w14:paraId="1C53C6FF" w14:textId="77777777" w:rsidR="00E63BB2" w:rsidRDefault="00E63BB2" w:rsidP="008C14EB">
      <w:pPr>
        <w:pStyle w:val="FootnoteText"/>
      </w:pPr>
      <w:r>
        <w:rPr>
          <w:rStyle w:val="FootnoteReference"/>
        </w:rPr>
        <w:footnoteRef/>
      </w:r>
      <w:r>
        <w:t xml:space="preserve"> </w:t>
      </w:r>
      <w:r>
        <w:fldChar w:fldCharType="begin"/>
      </w:r>
      <w:r>
        <w:instrText xml:space="preserve"> ADDIN ZOTERO_ITEM CSL_CITATION {"citationID":"RoIso3BT","properties":{"formattedCitation":"Espejo, \\uc0\\u8220{}Drug-Trafficking in Colombia,\\uc0\\u8221{} 157.","plainCitation":"Espejo, “Drug-Trafficking in Colombia,” 157.","noteIndex":31},"citationItems":[{"id":11197,"uris":["http://zotero.org/users/3452269/items/2S6AURQ4"],"itemData":{"id":11197,"type":"article-journal","abstract":"El narcotráfico en Colombia es un fenómeno ampliamente investigado, en especial ahora, cuando el país vive un proceso de transición con la guerrilla. Hoy más que nunca resulta fundamental examinar cómo las actividades delictivas de las organizaciones dedicadas al narcotráfico dificultan la consolidación de la paz. Este artículo revisa diferentes acercamientos al estudio de la violencia derivada del tráfico de drogas, con el fin de avanzar hacia los objetivos de la justicia transicional. Por ello, este trabajo parte de la premisa de que el tráfico de sustancias ilícitas genera y reproduce actos criminales promovidos por la violencia estructural en el contexto colombiano. Mi tesis sostiene que este fenómeno priva las garantías de no repetición y debilita la democracia, con tres argumentos principales en torno a la falta de consenso y a las implicaciones de considerar las guerras contra las drogas como guerras civiles; la forma en la que cierta aprehensión conceptual limita la competencia del derecho internacional humanitario, y la necesidad de aplicar estrategias holísticas para encarar el poder político y criminal del narcotráfico. Se exploran también las posibilidades que brinda cada argumento, y las contribuciones a un acercamiento más factible para combatir dicho fenómeno. Por último, defiendo por qué las acciones de abajo hacia arriba permitirán el avance hacia los objetivos intermedios y finales de la justicia transicional, ya que es la única alternativa que se aleja de los escenarios fatalistas, utópicos o intervencionistas.","container-title":"Co-herencia","DOI":"10.17230/co-herencia.18.34.6","ISSN":"2539-1208","issue":"34","journalAbbreviation":"Co-herencia","language":"en","license":"Derechos de autor 2021 Co-herencia","note":"number: 34","page":"157-192","source":"publicaciones.eafit.edu.co","title":"Drug-Trafficking in Colombia: The New Civil War Against Democracy and Peacebuilding","title-short":"Drug-Trafficking in Colombia","volume":"18","author":[{"family":"Espejo","given":"Maria Paula"}],"issued":{"date-parts":[["2021",6,2]]}},"locator":"157","label":"page"}],"schema":"https://github.com/citation-style-language/schema/raw/master/csl-citation.json"} </w:instrText>
      </w:r>
      <w:r>
        <w:fldChar w:fldCharType="separate"/>
      </w:r>
      <w:r w:rsidRPr="00886F19">
        <w:t>Espejo, “Drug-Trafficking in Colombia,” 157.</w:t>
      </w:r>
      <w:r>
        <w:fldChar w:fldCharType="end"/>
      </w:r>
    </w:p>
  </w:footnote>
  <w:footnote w:id="26">
    <w:p w14:paraId="037FEE80" w14:textId="77777777" w:rsidR="00E63BB2" w:rsidRPr="00E63BB2" w:rsidRDefault="00E63BB2" w:rsidP="008C14EB">
      <w:pPr>
        <w:pStyle w:val="FootnoteText"/>
        <w:rPr>
          <w:lang w:val="es-ES"/>
        </w:rPr>
      </w:pPr>
      <w:r>
        <w:rPr>
          <w:rStyle w:val="FootnoteReference"/>
        </w:rPr>
        <w:footnoteRef/>
      </w:r>
      <w:r w:rsidRPr="00E63BB2">
        <w:rPr>
          <w:lang w:val="es-ES"/>
        </w:rPr>
        <w:t xml:space="preserve"> </w:t>
      </w:r>
      <w:r w:rsidRPr="00E63BB2">
        <w:rPr>
          <w:lang w:val="es-ES" w:eastAsia="en-CA"/>
        </w:rPr>
        <w:t xml:space="preserve">; </w:t>
      </w:r>
      <w:r>
        <w:fldChar w:fldCharType="begin"/>
      </w:r>
      <w:r>
        <w:rPr>
          <w:lang w:val="es-ES"/>
        </w:rPr>
        <w:instrText xml:space="preserve"> ADDIN ZOTERO_ITEM CSL_CITATION {"citationID":"mzRr5Kuj","properties":{"formattedCitation":"C\\uc0\\u225{}rdenas D\\uc0\\u237{}az et al., \\uc0\\u8220{}DDR y Comisiones de Verdad, L\\uc0\\u237{}mites y Puntos de Encuentro,\\uc0\\u8221{} 23.","plainCitation":"Cárdenas Díaz et al., “DDR y Comisiones de Verdad, Límites y Puntos de Encuentro,” 23.","noteIndex":25},"citationItems":[{"id":9742,"uris":["http://zotero.org/users/3452269/items/5Q9JQDPJ"],"itemData":{"id":9742,"type":"article-journal","container-title":"Análisis Político","DOI":"10.15446/anpol.v31n93.75615","ISSN":"0121-4705","issue":"93","language":"es","note":"publisher: Instituto de Estudios Políticos y Relaciones Internacionales (IEPRI), Universidad Nacional de Colombia","page":"20-42","source":"SciELO","title":"DDR y Comisiones de Verdad, Límites y Puntos de Encuentro: Evidencia desde los Casos de Namibia, El Congo, Indonesia y Colombia","title-short":"DDR y Comisiones de Verdad, Límites y Puntos de Encuentro","volume":"31","author":[{"family":"Cárdenas Díaz","given":"Javier Alonso"},{"family":"Pérez Páez","given":"Nadia Stefania"},{"family":"Clavijo Mejía","given":"Raúl Iván"},{"family":"Cárdenas Díaz","given":"Javier Alonso"},{"family":"Pérez Páez","given":"Nadia Stefania"},{"family":"Clavijo Mejía","given":"Raúl Iván"}],"issued":{"date-parts":[["2018",8]]}},"locator":"23","label":"page"}],"schema":"https://github.com/citation-style-language/schema/raw/master/csl-citation.json"} </w:instrText>
      </w:r>
      <w:r>
        <w:fldChar w:fldCharType="separate"/>
      </w:r>
      <w:r w:rsidRPr="00305EFE">
        <w:rPr>
          <w:lang w:val="es-ES"/>
        </w:rPr>
        <w:t>Cárdenas Díaz et al., “DDR y Comisiones de Verdad, Límites y Puntos de Encuentro,” 23.</w:t>
      </w:r>
      <w:r>
        <w:fldChar w:fldCharType="end"/>
      </w:r>
    </w:p>
  </w:footnote>
  <w:footnote w:id="27">
    <w:p w14:paraId="5DED4EE8" w14:textId="77777777" w:rsidR="00E63BB2" w:rsidRPr="00A541FB" w:rsidRDefault="00E63BB2" w:rsidP="008C14EB">
      <w:pPr>
        <w:pStyle w:val="FootnoteText"/>
        <w:rPr>
          <w:lang w:val="es-ES"/>
        </w:rPr>
      </w:pPr>
      <w:r>
        <w:rPr>
          <w:rStyle w:val="FootnoteReference"/>
        </w:rPr>
        <w:footnoteRef/>
      </w:r>
      <w:r w:rsidRPr="00A541FB">
        <w:rPr>
          <w:lang w:val="es-ES"/>
        </w:rPr>
        <w:t xml:space="preserve"> </w:t>
      </w:r>
      <w:r w:rsidRPr="003D1397">
        <w:rPr>
          <w:lang w:eastAsia="en-CA"/>
        </w:rPr>
        <w:fldChar w:fldCharType="begin"/>
      </w:r>
      <w:r>
        <w:rPr>
          <w:lang w:val="es-ES" w:eastAsia="en-CA"/>
        </w:rPr>
        <w:instrText xml:space="preserve"> ADDIN ZOTERO_ITEM CSL_CITATION {"citationID":"aDDGx24w","properties":{"formattedCitation":"Pizarro Leong\\uc0\\u243{}mez, \\uc0\\u8220{}Una lectura m\\uc0\\u250{}ltiple y pluralista de la historia,\\uc0\\u8221{} 5.","plainCitation":"Pizarro Leongómez, “Una lectura múltiple y pluralista de la historia,” 5.","noteIndex":22},"citationItems":[{"id":"DxIz0V1N/Zkkae0SB","uris":["http://zotero.org/groups/759738/items/6LWZXA9W"],"itemData":{"id":8359,"type":"chapter","container-title":"Comisión de Historia del Conflicto y sus Víctimas. Contribución al entendimiento del conflicto armado en Colombia","event-place":"Bogota","language":"es-ES","page":"5-98","publisher-place":"Bogota","title":"Una lectura múltiple y pluralista de la historia","URL":"https://www.redeamerica.org/Recursos/Publicaciones/Detalle/ArtMID/1024/ArticleID/153/Una-lectura-m250ltiple-y-pluralista-de-la-historia","author":[{"family":"Pizarro Leongómez","given":"Eduardo"}],"accessed":{"date-parts":[["2023",7,18]]},"issued":{"date-parts":[["2015"]]}},"locator":"5","label":"page"}],"schema":"https://github.com/citation-style-language/schema/raw/master/csl-citation.json"} </w:instrText>
      </w:r>
      <w:r w:rsidRPr="003D1397">
        <w:rPr>
          <w:lang w:eastAsia="en-CA"/>
        </w:rPr>
        <w:fldChar w:fldCharType="separate"/>
      </w:r>
      <w:r w:rsidRPr="00DA649E">
        <w:rPr>
          <w:lang w:val="es-ES"/>
        </w:rPr>
        <w:t xml:space="preserve">Pizarro </w:t>
      </w:r>
      <w:proofErr w:type="spellStart"/>
      <w:r w:rsidRPr="00DA649E">
        <w:rPr>
          <w:lang w:val="es-ES"/>
        </w:rPr>
        <w:t>Leongómez</w:t>
      </w:r>
      <w:proofErr w:type="spellEnd"/>
      <w:r w:rsidRPr="00DA649E">
        <w:rPr>
          <w:lang w:val="es-ES"/>
        </w:rPr>
        <w:t>, “Una lectura múltiple y pluralista de la historia,” 5.</w:t>
      </w:r>
      <w:r w:rsidRPr="003D1397">
        <w:rPr>
          <w:lang w:eastAsia="en-CA"/>
        </w:rPr>
        <w:fldChar w:fldCharType="end"/>
      </w:r>
    </w:p>
  </w:footnote>
  <w:footnote w:id="28">
    <w:p w14:paraId="73F91323" w14:textId="77777777" w:rsidR="00E63BB2" w:rsidRDefault="00E63BB2" w:rsidP="008C14EB">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Ntrb35vp","properties":{"formattedCitation":"Gordon et al., \\uc0\\u8220{}Power, Poverty and Peacebuilding,\\uc0\\u8221{} 697.","plainCitation":"Gordon et al., “Power, Poverty and Peacebuilding,” 697.","noteIndex":23},"citationItems":[{"id":"DxIz0V1N/xNaY6Xzw","uris":["http://zotero.org/groups/759738/items/V7VMW2PK"],"itemData":{"id":8377,"type":"article-journal","abstract":"Despite the promise of the 2016 Colombian peace agreement, this paper argues that the intersection of poverty, insecurity and exclusion threatens sustainable peace in Colombia. In asserting this argument, the paper advances two case studies: the false positives scandal, which demonstrates the vulnerability of the poor to various security threats, and the coca eradication programme, which has fuelled further violence and economic insecurity on impoverished rural people. This paper uses these cases to highlight how poverty is used to legitimise, and is intertwined with, structural and physical violence in Colombia. These cases further shed light on the political economy of violence in Colombia, which legitimises the unequal distribution of wealth, exposes the poor to violence, and disguises crimes of the powerful through the narrative of the deviant or underserving poor and the rhetoric of maintaining security or advancing development. Fundamentally, this article posits that although the post-conflict moment presents a profound opportunity for transformational change, continued socio-economic inequalities and violence against the poor in Colombia will affect the ability to create a sustainable and meaningful peace.","container-title":"Conflict, Security &amp; Development","DOI":"10.1080/14678802.2020.1848119","ISSN":"1467-8802","issue":"6","note":"publisher: Routledge\n_eprint: https://doi.org/10.1080/14678802.2020.1848119","page":"697-721","source":"Taylor and Francis+NEJM","title":"Power, poverty and peacebuilding: the violence that sustains inequalities and undermines peace in Colombia","title-short":"Power, poverty and peacebuilding","volume":"20","author":[{"family":"Gordon","given":"Eleanor"},{"family":"Henao","given":"Sebastian Restrepo"},{"family":"Duque","given":"Alejandra Zuluaga"},{"family":"Dolan-Evans","given":"Elliot"}],"issued":{"date-parts":[["2020",11,1]]}},"locator":"697","label":"page"}],"schema":"https://github.com/citation-style-language/schema/raw/master/csl-citation.json"} </w:instrText>
      </w:r>
      <w:r w:rsidRPr="003D1397">
        <w:rPr>
          <w:lang w:eastAsia="en-CA"/>
        </w:rPr>
        <w:fldChar w:fldCharType="separate"/>
      </w:r>
      <w:r w:rsidRPr="00305EFE">
        <w:t>Gordon et al., “Power, Poverty and Peacebuilding,” 697.</w:t>
      </w:r>
      <w:r w:rsidRPr="003D1397">
        <w:rPr>
          <w:lang w:eastAsia="en-CA"/>
        </w:rPr>
        <w:fldChar w:fldCharType="end"/>
      </w:r>
    </w:p>
  </w:footnote>
  <w:footnote w:id="29">
    <w:p w14:paraId="35602565" w14:textId="77777777" w:rsidR="00E63BB2" w:rsidRPr="00A541FB" w:rsidRDefault="00E63BB2" w:rsidP="008C14EB">
      <w:pPr>
        <w:pStyle w:val="FootnoteText"/>
        <w:rPr>
          <w:lang w:val="es-ES"/>
        </w:rPr>
      </w:pPr>
      <w:r>
        <w:rPr>
          <w:rStyle w:val="FootnoteReference"/>
        </w:rPr>
        <w:footnoteRef/>
      </w:r>
      <w:r w:rsidRPr="00A541FB">
        <w:rPr>
          <w:lang w:val="es-ES"/>
        </w:rPr>
        <w:t xml:space="preserve"> </w:t>
      </w:r>
      <w:r w:rsidRPr="003D1397">
        <w:rPr>
          <w:lang w:eastAsia="en-CA"/>
        </w:rPr>
        <w:fldChar w:fldCharType="begin"/>
      </w:r>
      <w:r>
        <w:rPr>
          <w:lang w:val="es-ES" w:eastAsia="en-CA"/>
        </w:rPr>
        <w:instrText xml:space="preserve"> ADDIN ZOTERO_ITEM CSL_CITATION {"citationID":"iw5otn82","properties":{"formattedCitation":"La Comisi\\uc0\\u243{}n, \\uc0\\u8220{}Cifras de la Comisi\\uc0\\u243{}n de la Verdad presentadas junto con el Informe Final.\\uc0\\u8221{}","plainCitation":"La Comisión, “Cifras de la Comisión de la Verdad presentadas junto con el Informe Final.”","noteIndex":24},"citationItems":[{"id":"DxIz0V1N/xwTnAdG4","uris":["http://zotero.org/groups/759738/items/VD4N8IFW"],"itemData":{"id":8375,"type":"webpage","abstract":"La Comisión, junto con la Jurisdicción Especial para la Paz y el Grupo de Análisis de Datos en Violaciones de Derechos Humanos, realizó un proyecto sobre violaciones de derechos humanos que integra una gran cantidad de bases de datos.","language":"es-ES","title":"Cifras de la Comisión de la Verdad presentadas junto con el Informe Final","URL":"https://web.comisiondelaverdad.co/actualidad/noticias/principales-cifras-comision-de-la-verdad-informe-final","author":[{"literal":"La Comisión"}],"accessed":{"date-parts":[["2023",7,18]]},"issued":{"date-parts":[["2022"]]}},"label":"page"}],"schema":"https://github.com/citation-style-language/schema/raw/master/csl-citation.json"} </w:instrText>
      </w:r>
      <w:r w:rsidRPr="003D1397">
        <w:rPr>
          <w:lang w:eastAsia="en-CA"/>
        </w:rPr>
        <w:fldChar w:fldCharType="separate"/>
      </w:r>
      <w:r w:rsidRPr="00305EFE">
        <w:rPr>
          <w:lang w:val="es-ES"/>
        </w:rPr>
        <w:t>La Comisión, “Cifras de la Comisión de la Verdad presentadas junto con el Informe Final.”</w:t>
      </w:r>
      <w:r w:rsidRPr="003D1397">
        <w:rPr>
          <w:lang w:eastAsia="en-CA"/>
        </w:rPr>
        <w:fldChar w:fldCharType="end"/>
      </w:r>
    </w:p>
  </w:footnote>
  <w:footnote w:id="30">
    <w:p w14:paraId="34296BB2" w14:textId="24ECE988" w:rsidR="00E63BB2" w:rsidRPr="003853EE" w:rsidRDefault="00E63BB2">
      <w:pPr>
        <w:pStyle w:val="FootnoteText"/>
        <w:rPr>
          <w:lang w:val="es-ES"/>
        </w:rPr>
      </w:pPr>
      <w:r>
        <w:rPr>
          <w:rStyle w:val="FootnoteReference"/>
        </w:rPr>
        <w:footnoteRef/>
      </w:r>
      <w:r w:rsidRPr="003853EE">
        <w:rPr>
          <w:lang w:val="es-ES"/>
        </w:rPr>
        <w:t xml:space="preserve"> </w:t>
      </w:r>
      <w:r>
        <w:fldChar w:fldCharType="begin"/>
      </w:r>
      <w:r w:rsidRPr="003853EE">
        <w:rPr>
          <w:lang w:val="es-ES"/>
        </w:rPr>
        <w:instrText xml:space="preserve"> ADDIN ZOTERO_ITEM CSL_CITATION {"citationID":"1NjPHyeM","properties":{"formattedCitation":"Espejo, 157.","plainCitation":"Espejo, 157.","noteIndex":32},"citationItems":[{"id":11197,"uris":["http://zotero.org/users/3452269/items/2S6AURQ4"],"itemData":{"id":11197,"type":"article-journal","abstract":"El narcotráfico en Colombia es un fenómeno ampliamente investigado, en especial ahora, cuando el país vive un proceso de transición con la guerrilla. Hoy más que nunca resulta fundamental examinar cómo las actividades delictivas de las organizaciones dedicadas al narcotráfico dificultan la consolidación de la paz. Este artículo revisa diferentes acercamientos al estudio de la violencia derivada del tráfico de drogas, con el fin de avanzar hacia los objetivos de la justicia transicional. Por ello, este trabajo parte de la premisa de que el tráfico de sustancias ilícitas genera y reproduce actos criminales promovidos por la violencia estructural en el contexto colombiano. Mi tesis sostiene que este fenómeno priva las garantías de no repetición y debilita la democracia, con tres argumentos principales en torno a la falta de consenso y a las implicaciones de considerar las guerras contra las drogas como guerras civiles; la forma en la que cierta aprehensión conceptual limita la competencia del derecho internacional humanitario, y la necesidad de aplicar estrategias holísticas para encarar el poder político y criminal del narcotráfico. Se exploran también las posibilidades que brinda cada argumento, y las contribuciones a un acercamiento más factible para combatir dicho fenómeno. Por último, defiendo por qué las acciones de abajo hacia arriba permitirán el avance hacia los objetivos intermedios y finales de la justicia transicional, ya que es la única alternativa que se aleja de los escenarios fatalistas, utópicos o intervencionistas.","container-title":"Co-herencia","DOI":"10.17230/co-herencia.18.34.6","ISSN":"2539-1208","issue":"34","journalAbbreviation":"Co-herencia","language":"en","license":"Derechos de autor 2021 Co-herencia","note":"number: 34","page":"157-192","source":"publicaciones.eafit.edu.co","title":"Drug-Trafficking in Colombia: The New Civil War Against Democracy and Peacebuilding","title-short":"Drug-Trafficking in Colombia","volume":"18","author":[{"family":"Espejo","given":"Maria Paula"}],"issued":{"date-parts":[["2021",6,2]]}},"locator":"157","label":"page"}],"schema":"https://github.com/citation-style-language/schema/raw/master/csl-citation.json"} </w:instrText>
      </w:r>
      <w:r>
        <w:fldChar w:fldCharType="separate"/>
      </w:r>
      <w:r w:rsidRPr="003853EE">
        <w:rPr>
          <w:lang w:val="es-ES"/>
        </w:rPr>
        <w:t>Espejo, 157.</w:t>
      </w:r>
      <w:r>
        <w:fldChar w:fldCharType="end"/>
      </w:r>
    </w:p>
  </w:footnote>
  <w:footnote w:id="31">
    <w:p w14:paraId="50426D46" w14:textId="684D1377" w:rsidR="00E63BB2" w:rsidRPr="003853EE" w:rsidRDefault="00E63BB2">
      <w:pPr>
        <w:pStyle w:val="FootnoteText"/>
        <w:rPr>
          <w:lang w:val="es-ES"/>
        </w:rPr>
      </w:pPr>
      <w:r>
        <w:rPr>
          <w:rStyle w:val="FootnoteReference"/>
        </w:rPr>
        <w:footnoteRef/>
      </w:r>
      <w:r w:rsidRPr="003853EE">
        <w:rPr>
          <w:lang w:val="es-ES"/>
        </w:rPr>
        <w:t xml:space="preserve"> </w:t>
      </w:r>
      <w:r w:rsidRPr="003D1397">
        <w:rPr>
          <w:lang w:eastAsia="en-CA"/>
        </w:rPr>
        <w:fldChar w:fldCharType="begin"/>
      </w:r>
      <w:r w:rsidRPr="003853EE">
        <w:rPr>
          <w:lang w:val="es-ES" w:eastAsia="en-CA"/>
        </w:rPr>
        <w:instrText xml:space="preserve"> ADDIN ZOTERO_ITEM CSL_CITATION {"citationID":"dDDKfFfd","properties":{"formattedCitation":"Segovia, {\\i{}The Relationships between Food Security and Violent Conflicts}, 1.","plainCitation":"Segovia, The Relationships between Food Security and Violent Conflicts, 1.","noteIndex":33},"citationItems":[{"id":"DxIz0V1N/FnDzpV5Y","uris":["http://zotero.org/groups/759738/items/A953C9UY"],"itemData":{"id":8371,"type":"book","abstract":"The relationships between food security and violent conflicts are conditioned, mediated and influenced by the specific context in which they take place. In the case of Colombia, the main mechanism whereby the armed conflict has had a negative effect on food security is the mass forced displacement generated by the dispute over and control of rural territories by the armed actors. This analysis shows that the effects of conflict on food security extend beyond the short term. Therefore, we stress the need to supplement immediate action with comprehensive policies aimed at bringing about structural changes that contribute to achieving food security in the medium and long term. This paper was elaborated to provide background material for the report The State of Food Security and Nutrition in the World 2017. Building resilience for peace and food security (available at http://www.fao.org/3/a-I7695e.pdf)","call-number":"F51","collection-title":"FAO Agricultural Development Economics Working Paper 17-06","language":"eng","note":"ISSN: 2521-1838","source":"AgEcon Search","title":"The relationships between food security and violent conflicts: The case of Colombia","title-short":"The relationships between food security and violent conflicts","editor":[{"family":"Segovia","given":"Alexander"}],"issued":{"date-parts":[["2017"]]}},"locator":"1","label":"page"}],"schema":"https://github.com/citation-style-language/schema/raw/master/csl-citation.json"} </w:instrText>
      </w:r>
      <w:r w:rsidRPr="003D1397">
        <w:rPr>
          <w:lang w:eastAsia="en-CA"/>
        </w:rPr>
        <w:fldChar w:fldCharType="separate"/>
      </w:r>
      <w:r w:rsidRPr="003853EE">
        <w:rPr>
          <w:lang w:val="es-ES"/>
        </w:rPr>
        <w:t xml:space="preserve">Segovia, </w:t>
      </w:r>
      <w:r w:rsidRPr="003853EE">
        <w:rPr>
          <w:i/>
          <w:iCs/>
          <w:lang w:val="es-ES"/>
        </w:rPr>
        <w:t>The Relationships between Food Security and Violent Conflicts</w:t>
      </w:r>
      <w:r w:rsidRPr="003853EE">
        <w:rPr>
          <w:lang w:val="es-ES"/>
        </w:rPr>
        <w:t>, 1.</w:t>
      </w:r>
      <w:r w:rsidRPr="003D1397">
        <w:rPr>
          <w:lang w:eastAsia="en-CA"/>
        </w:rPr>
        <w:fldChar w:fldCharType="end"/>
      </w:r>
    </w:p>
  </w:footnote>
  <w:footnote w:id="32">
    <w:p w14:paraId="5A5E9834" w14:textId="33414D67" w:rsidR="00E63BB2" w:rsidRPr="00422E6D" w:rsidRDefault="00E63BB2">
      <w:pPr>
        <w:pStyle w:val="FootnoteText"/>
      </w:pPr>
      <w:r>
        <w:rPr>
          <w:rStyle w:val="FootnoteReference"/>
        </w:rPr>
        <w:footnoteRef/>
      </w:r>
      <w:r>
        <w:t xml:space="preserve"> </w:t>
      </w:r>
      <w:r w:rsidRPr="00A662B0">
        <w:rPr>
          <w:lang w:val="en"/>
        </w:rPr>
        <w:t>Former “</w:t>
      </w:r>
      <w:proofErr w:type="spellStart"/>
      <w:r w:rsidRPr="00A662B0">
        <w:rPr>
          <w:lang w:val="en"/>
        </w:rPr>
        <w:t>Informes</w:t>
      </w:r>
      <w:proofErr w:type="spellEnd"/>
      <w:r w:rsidRPr="00A662B0">
        <w:rPr>
          <w:lang w:val="en"/>
        </w:rPr>
        <w:t xml:space="preserve"> de </w:t>
      </w:r>
      <w:proofErr w:type="spellStart"/>
      <w:r w:rsidRPr="00A662B0">
        <w:rPr>
          <w:lang w:val="en"/>
        </w:rPr>
        <w:t>Riesgo</w:t>
      </w:r>
      <w:proofErr w:type="spellEnd"/>
      <w:r w:rsidRPr="00A662B0">
        <w:rPr>
          <w:lang w:val="en"/>
        </w:rPr>
        <w:t>”, Risk Reports in English. The “</w:t>
      </w:r>
      <w:proofErr w:type="spellStart"/>
      <w:r w:rsidRPr="00A662B0">
        <w:rPr>
          <w:lang w:val="en"/>
        </w:rPr>
        <w:t>Informes</w:t>
      </w:r>
      <w:proofErr w:type="spellEnd"/>
      <w:r w:rsidRPr="00A662B0">
        <w:rPr>
          <w:lang w:val="en"/>
        </w:rPr>
        <w:t xml:space="preserve"> de </w:t>
      </w:r>
      <w:proofErr w:type="spellStart"/>
      <w:r w:rsidRPr="00A662B0">
        <w:rPr>
          <w:lang w:val="en"/>
        </w:rPr>
        <w:t>Seguimiento</w:t>
      </w:r>
      <w:proofErr w:type="spellEnd"/>
      <w:r w:rsidRPr="00A662B0">
        <w:rPr>
          <w:lang w:val="en"/>
        </w:rPr>
        <w:t xml:space="preserve">” are what the office called </w:t>
      </w:r>
      <w:proofErr w:type="spellStart"/>
      <w:r w:rsidRPr="00A662B0">
        <w:rPr>
          <w:lang w:val="en"/>
        </w:rPr>
        <w:t>Notas</w:t>
      </w:r>
      <w:proofErr w:type="spellEnd"/>
      <w:r w:rsidRPr="00A662B0">
        <w:rPr>
          <w:lang w:val="en"/>
        </w:rPr>
        <w:t xml:space="preserve"> de </w:t>
      </w:r>
      <w:proofErr w:type="spellStart"/>
      <w:r w:rsidRPr="00A662B0">
        <w:rPr>
          <w:lang w:val="en"/>
        </w:rPr>
        <w:t>Seguimiento</w:t>
      </w:r>
      <w:proofErr w:type="spellEnd"/>
      <w:r w:rsidRPr="00A662B0">
        <w:rPr>
          <w:lang w:val="en"/>
        </w:rPr>
        <w:t xml:space="preserve"> (Follow-up notes) in the early years of the System. The change in names and acronyms for the reports answers an institutional renewal process to meet the legal standards of both national and international human rights protection guidelines and compromises acquired over the years on human rights protection.</w:t>
      </w:r>
    </w:p>
  </w:footnote>
  <w:footnote w:id="33">
    <w:p w14:paraId="3A1C3131" w14:textId="32C61596" w:rsidR="00E63BB2" w:rsidRDefault="00E63BB2" w:rsidP="004F1957">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IMbZEqvB","properties":{"formattedCitation":"\\uc0\\u8220{}Exploring the Social-Ecological Factors That Mobilize Children into Violence,\\uc0\\u8221{} February 17, 2022, 318.","plainCitation":"“Exploring the Social-Ecological Factors That Mobilize Children into Violence,” February 17, 2022, 318.","noteIndex":38},"citationItems":[{"id":"DxIz0V1N/lCilgCxS","uris":["http://zotero.org/groups/759738/items/PRCP7HVL"],"itemData":{"id":8308,"type":"article-journal","abstract":"This article applies the social-ecological model to children’s mobilization into two violent groups—Central American gangs and terrorist organizations. While these two groups clearly differ in important ways, there are contextual similarities that frame a child’s involvement in each. For example, both flourish in low-resource settings where governmental structures may have been weakened or disrupted. Does it follow, therefore, that similar processes are at play in relation to children engaging in violent groups? This paper seeks to answer this question, reviewing available literature on the social-ecological factors that promote engagement in each group. Points of convergence and divergence between the groups are identified, and implications for prevention and intervention efforts are explored.","container-title":"Terrorism and Political Violence","DOI":"10.1080/09546553.2019.1701444","ISSN":"0954-6553","issue":"2","note":"publisher: Routledge\n_eprint: https://doi.org/10.1080/09546553.2019.1701444","page":"318-340","source":"Taylor and Francis+NEJM","title":"Exploring the Social-Ecological Factors that Mobilize Children into Violence","volume":"34","author":[{"family":"Cardeli","given":"Emma"},{"family":"Bloom","given":"Mia"},{"family":"Gillespie","given":"Sarah"},{"family":"Zayed","given":"Tanya"},{"family":"Ellis","given":"B. Heidi"}],"issued":{"date-parts":[["2022",2,17]]}},"locator":"318","label":"page","suppress-author":true}],"schema":"https://github.com/citation-style-language/schema/raw/master/csl-citation.json"} </w:instrText>
      </w:r>
      <w:r w:rsidRPr="003D1397">
        <w:rPr>
          <w:lang w:eastAsia="en-CA"/>
        </w:rPr>
        <w:fldChar w:fldCharType="separate"/>
      </w:r>
      <w:r w:rsidRPr="00D921C5">
        <w:t>“Exploring the Social-Ecological Factors That Mobilize Children into Violence,” February 17, 2022, 318.</w:t>
      </w:r>
      <w:r w:rsidRPr="003D1397">
        <w:rPr>
          <w:lang w:eastAsia="en-CA"/>
        </w:rPr>
        <w:fldChar w:fldCharType="end"/>
      </w:r>
    </w:p>
  </w:footnote>
  <w:footnote w:id="34">
    <w:p w14:paraId="375D41E4" w14:textId="09AD9158"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UV8WwVTW","properties":{"formattedCitation":"Imbusch, Misse, and Carri\\uc0\\u243{}n, \\uc0\\u8220{}Violence Research in Latin America and the Caribbean,\\uc0\\u8221{} 87; Nagle, \\uc0\\u8220{}Criminal Gangs in Latin America,\\uc0\\u8221{} 2008, 7.","plainCitation":"Imbusch, Misse, and Carrión, “Violence Research in Latin America and the Caribbean,” 87; Nagle, “Criminal Gangs in Latin America,” 2008, 7.","noteIndex":39},"citationItems":[{"id":"DxIz0V1N/CCMNKhxe","uris":["http://zotero.org/groups/759738/items/Y5T4BK6X"],"itemData":{"id":8310,"type":"article-journal","abstract":"Latin America has long been a violence-prone continent. No other region of the world knows higher homicide rates nor has such a variety of violence. Political violence, guerilla movements and civil wars, bloody revolutions, brutal dictatorships, domestic violence, criminal violence, and youth violence are all well known throughout history. This article gives an overview of the historical development of violence in Latin America and the Caribbean, examining its specificities and changes. The focus is on the recent explosion of violence and crime since the 1980s. As a literature review, it summarizes the main findings of academic research on violence in the different Latin American countries, thus providing additional insights into the major topics and research interests of Latin American and international institutions. After a short introduction and some remarks on the historical development of violence, the main part of the article deals with the recent rise of violence in the region. A special focus is on youth violence. At the end, the causes, costs, and consequences of violence for the Latin American societies are addressed.","container-title":"International Journal of Conflict and Violence (IJCV)","DOI":"10.4119/ijcv-2851","ISSN":"1864-1385","issue":"1","language":"en","license":"Copyright (c) 2015 International Journal of Conflict and Violence","note":"number: 1","page":"87-154","source":"www.ijcv.org","title":"Violence Research in Latin America and the Caribbean: A Literature Review","title-short":"Violence Research in Latin America and the Caribbean","volume":"5","author":[{"family":"Imbusch","given":"Peter"},{"family":"Misse","given":"Michel"},{"family":"Carrión","given":"Fernando"}],"issued":{"date-parts":[["2011",6,6]]}},"locator":"87","label":"page"},{"id":"DxIz0V1N/YhYfAlJV","uris":["http://zotero.org/groups/759738/items/HCNNNZHQ"],"itemData":{"id":8312,"type":"article-journal","container-title":"Texas Hispanic Journal of Law &amp; Policy","journalAbbreviation":"Tex. Hisp. J.L. &amp; Pol'y","language":"eng","page":"7-28","source":"HeinOnline","title":"Criminal Gangs in Latin America: The Next Great Threat to Regional Security and Stability","title-short":"Criminal Gangs in Latin America","volume":"14","author":[{"family":"Nagle","given":"Luz E."}],"issued":{"date-parts":[["2008"]]}},"locator":"7","label":"page"}],"schema":"https://github.com/citation-style-language/schema/raw/master/csl-citation.json"} </w:instrText>
      </w:r>
      <w:r w:rsidRPr="003D1397">
        <w:rPr>
          <w:lang w:eastAsia="en-CA"/>
        </w:rPr>
        <w:fldChar w:fldCharType="separate"/>
      </w:r>
      <w:r w:rsidRPr="00D921C5">
        <w:t>Imbusch, Misse, and Carrión, “Violence Research in Latin America and the Caribbean,” 87; Nagle, “Criminal Gangs in Latin America,” 2008, 7.</w:t>
      </w:r>
      <w:r w:rsidRPr="003D1397">
        <w:rPr>
          <w:lang w:eastAsia="en-CA"/>
        </w:rPr>
        <w:fldChar w:fldCharType="end"/>
      </w:r>
    </w:p>
  </w:footnote>
  <w:footnote w:id="35">
    <w:p w14:paraId="0021FCE0" w14:textId="397FAAB3" w:rsidR="00E63BB2" w:rsidRPr="0049350A" w:rsidRDefault="00E63BB2">
      <w:pPr>
        <w:pStyle w:val="FootnoteText"/>
      </w:pPr>
      <w:r>
        <w:rPr>
          <w:rStyle w:val="FootnoteReference"/>
        </w:rPr>
        <w:footnoteRef/>
      </w:r>
      <w:r>
        <w:t xml:space="preserve"> Defined as: </w:t>
      </w:r>
      <w:r w:rsidRPr="0049350A">
        <w:t>"</w:t>
      </w:r>
      <w:r>
        <w:t>S</w:t>
      </w:r>
      <w:r w:rsidRPr="0049350A">
        <w:t>tructured group of three or more persons, existing for a period of time and acting in concert with the aim of committing one or more serious crimes or offences established in accordance with the Palermo Convention, in order to obtain, directly or indirectly, a financial or other material benefit</w:t>
      </w:r>
      <w:r>
        <w:t xml:space="preserve">”. See  </w:t>
      </w:r>
      <w:r>
        <w:fldChar w:fldCharType="begin"/>
      </w:r>
      <w:r>
        <w:instrText xml:space="preserve"> ADDIN ZOTERO_ITEM CSL_CITATION {"citationID":"4y0Q54TQ","properties":{"formattedCitation":"Colombian Ministry of Defense, \\uc0\\u8220{}Permanent Directive No. 15,\\uc0\\u8221{} 7.","plainCitation":"Colombian Ministry of Defense, “Permanent Directive No. 15,” 7.","noteIndex":40},"citationItems":[{"id":11199,"uris":["http://zotero.org/users/3452269/items/DCDZVZD9"],"itemData":{"id":11199,"type":"document","title":"Permanent Directive No. 15","URL":"https://www.mindefensa.gov.co/irj/go/km/docs/Mindefensa/Documentos/descargas/Prensa/Documentos/dir_15_2016.pdf","author":[{"literal":"Colombian Ministry of Defense"}],"issued":{"date-parts":[["2016"]]}},"locator":"7","label":"page"}],"schema":"https://github.com/citation-style-language/schema/raw/master/csl-citation.json"} </w:instrText>
      </w:r>
      <w:r>
        <w:fldChar w:fldCharType="separate"/>
      </w:r>
      <w:r w:rsidRPr="003853EE">
        <w:t>Colombian Ministry of Defense, “Permanent Directive No. 15,” 7.</w:t>
      </w:r>
      <w:r>
        <w:fldChar w:fldCharType="end"/>
      </w:r>
    </w:p>
  </w:footnote>
  <w:footnote w:id="36">
    <w:p w14:paraId="691361B2" w14:textId="3F03BA1E" w:rsidR="00E63BB2" w:rsidRPr="0049350A" w:rsidRDefault="00E63BB2">
      <w:pPr>
        <w:pStyle w:val="FootnoteText"/>
      </w:pPr>
      <w:r>
        <w:rPr>
          <w:rStyle w:val="FootnoteReference"/>
        </w:rPr>
        <w:footnoteRef/>
      </w:r>
      <w:r>
        <w:t xml:space="preserve"> Defined as: </w:t>
      </w:r>
      <w:r w:rsidRPr="0049350A">
        <w:t>"Those who, under the direction of a responsible command, exercise such control over a territory as to enable them to conduct sustained and concerted military operations".</w:t>
      </w:r>
      <w:r>
        <w:t xml:space="preserve"> See </w:t>
      </w:r>
      <w:r>
        <w:fldChar w:fldCharType="begin"/>
      </w:r>
      <w:r>
        <w:instrText xml:space="preserve"> ADDIN ZOTERO_ITEM CSL_CITATION {"citationID":"RxvRzd3V","properties":{"formattedCitation":"Colombian Ministry of Defense, 5.","plainCitation":"Colombian Ministry of Defense, 5.","noteIndex":41},"citationItems":[{"id":11199,"uris":["http://zotero.org/users/3452269/items/DCDZVZD9"],"itemData":{"id":11199,"type":"document","title":"Permanent Directive No. 15","URL":"https://www.mindefensa.gov.co/irj/go/km/docs/Mindefensa/Documentos/descargas/Prensa/Documentos/dir_15_2016.pdf","author":[{"literal":"Colombian Ministry of Defense"}],"issued":{"date-parts":[["2016"]]}},"locator":"5","label":"page"}],"schema":"https://github.com/citation-style-language/schema/raw/master/csl-citation.json"} </w:instrText>
      </w:r>
      <w:r>
        <w:fldChar w:fldCharType="separate"/>
      </w:r>
      <w:r w:rsidRPr="003853EE">
        <w:t>Colombian Ministry of Defense, 5.</w:t>
      </w:r>
      <w:r>
        <w:fldChar w:fldCharType="end"/>
      </w:r>
    </w:p>
  </w:footnote>
  <w:footnote w:id="37">
    <w:p w14:paraId="72B26B96" w14:textId="7E0E5B27"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idRqTkNG","properties":{"formattedCitation":"Daughton et al., \\uc0\\u8220{}Topic Modeling To Contextualize Event-Based Datasets,\\uc0\\u8221{} 9; Su\\uc0\\u225{}rez and Lizama-Mu\\uc0\\u233{}, \\uc0\\u8220{}Why Language Matters?,\\uc0\\u8221{} 409; UN Global Pulse, \\uc0\\u8220{}E-Analytics Guide.\\uc0\\u8221{}","plainCitation":"Daughton et al., “Topic Modeling To Contextualize Event-Based Datasets,” 9; Suárez and Lizama-Mué, “Why Language Matters?,” 409; UN Global Pulse, “E-Analytics Guide.”","noteIndex":43},"citationItems":[{"id":"DxIz0V1N/OLENOr0x","uris":["http://zotero.org/groups/759738/items/48HKTWS8"],"itemData":{"id":8343,"type":"paper-conference","abstract":"Colombia suffered civil conflict for over five decades resulting in thousands of deaths and kidnappings and millions of displaced citizens. A peace process between the government and the Revolutionary Armed Forces of Colombia (FARC) was negotiated in 2016. Quantifying public sentiment during the process may help us understand the role of social media in shaping opinions and influencing decision makers. Obtaining these viewpoints using traditional survey approaches is costly and logistically challenging. Instead, we used Twitter and news data between 2010-2018 to analyze trends before, during, and after the settlement. We used unsupervised learning methods to identify topics and measure their sentiment over time; we then compare those results to events in the Integrated Crisis Early Warning System (ICEWS) dataset.","collection-title":"ARIC'19","container-title":"Proceedings of the 2nd ACM SIGSPATIAL International Workshop on Advances on Resilient and Intelligent Cities","DOI":"10.1145/3356395.3365540","event-place":"New York, NY, USA","ISBN":"978-1-4503-6954-1","page":"9–12","publisher":"Association for Computing Machinery","publisher-place":"New York, NY, USA","source":"ACM Digital Library","title":"Topic Modeling To Contextualize Event-Based Datasets: The Colombian Peace Process","title-short":"Topic Modeling To Contextualize Event-Based Datasets","URL":"https://dl.acm.org/doi/10.1145/3356395.3365540","author":[{"family":"Daughton","given":"Ashlynn R."},{"family":"Fairchild","given":"Geoffrey"},{"family":"Watson Ross","given":"Chrysm"},{"family":"Del Valle","given":"Sara Y."}],"accessed":{"date-parts":[["2023",7,18]]},"issued":{"date-parts":[["2019",11,5]]}},"locator":"9","label":"page"},{"id":"DxIz0V1N/5g4Ggmdg","uris":["http://zotero.org/groups/759738/items/6GCUIDNK"],"itemData":{"id":8345,"type":"article-journal","abstract":"In 2016 the Colombian government and the Fuerzas Armadas Revolucionarias de Colombia-Ejército del Pueblo (FARC) signed a final peace agreement after almost five years of the public phase of negotiations in Havana, Cuba. The set of documents released by the Negotiation Table offers a reading on the points agreed by the parts for the termination of the conflict, describe the process of the conversations, and create the foundational language for the construction of peace in the country. Following Donald Davidson’s passing theory of language, applying natural language processing (NLP) techniques and performing a close reading of key documents, we aim to understand this language of peace, how it is used and what it can tell us about the concept of peace both politically, and socially within the context of Colombia.","container-title":"Peacebuilding","DOI":"10.1080/21647259.2021.1895614","ISSN":"2164-7259","issue":"4","note":"publisher: Routledge\n_eprint: https://doi.org/10.1080/21647259.2021.1895614","page":"409-424","source":"Taylor and Francis+NEJM","title":"Why language matters? Colombia’s passing theory of peace","title-short":"Why language matters?","volume":"9","author":[{"family":"Suárez","given":"Juan-Luis"},{"family":"Lizama-Mué","given":"Yadira"}],"issued":{"date-parts":[["2021",10,2]]}},"locator":"409","label":"page"},{"id":"DxIz0V1N/2wEPoziz","uris":["http://zotero.org/groups/759738/items/ILWXDTA9"],"itemData":{"id":8347,"type":"post-weblog","language":"en-US","title":"E-Analytics Guide: Using Data and New Technology for Peacemaking, Preventive Diplomacy, and Peacebuilding – UN Global Pulse","title-short":"E-Analytics Guide","URL":"https://www.unglobalpulse.org/document/e-analytics-guide-using-data-and-new-technology-for-peacemaking-preventive-diplomacy-and-peacebuilding/","author":[{"literal":"UN Global Pulse"}],"accessed":{"date-parts":[["2023",7,18]]},"issued":{"date-parts":[["2019"]]}},"label":"page"}],"schema":"https://github.com/citation-style-language/schema/raw/master/csl-citation.json"} </w:instrText>
      </w:r>
      <w:r w:rsidRPr="003D1397">
        <w:rPr>
          <w:lang w:eastAsia="en-CA"/>
        </w:rPr>
        <w:fldChar w:fldCharType="separate"/>
      </w:r>
      <w:proofErr w:type="spellStart"/>
      <w:r w:rsidRPr="00C77F5B">
        <w:t>Daughton</w:t>
      </w:r>
      <w:proofErr w:type="spellEnd"/>
      <w:r w:rsidRPr="00C77F5B">
        <w:t xml:space="preserve"> et al., “Topic Modeling To Contextualize Event-Based Datasets,” 9; Suárez and Lizama-Mué, “Why Language </w:t>
      </w:r>
      <w:proofErr w:type="gramStart"/>
      <w:r w:rsidRPr="00C77F5B">
        <w:t>Matters?,</w:t>
      </w:r>
      <w:proofErr w:type="gramEnd"/>
      <w:r w:rsidRPr="00C77F5B">
        <w:t>” 409; UN Global Pulse, “E-Analytics Guide.”</w:t>
      </w:r>
      <w:r w:rsidRPr="003D1397">
        <w:rPr>
          <w:lang w:eastAsia="en-CA"/>
        </w:rPr>
        <w:fldChar w:fldCharType="end"/>
      </w:r>
    </w:p>
  </w:footnote>
  <w:footnote w:id="38">
    <w:p w14:paraId="4AA88D41" w14:textId="605EBE5B"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KNTACJeC","properties":{"formattedCitation":"\\uc0\\u8220{}The Reddit Data Analysis Pipeline for Researchers,\\uc0\\u8221{} 410.","plainCitation":"“The Reddit Data Analysis Pipeline for Researchers,” 410.","noteIndex":44},"citationItems":[{"id":"DxIz0V1N/CYDeN4nG","uris":["http://zotero.org/groups/759738/items/JHAHM8TM"],"itemData":{"id":8341,"type":"chapter","abstract":"The SAGE Handbook of Social Media Research Methods spans the entire research process, from data collection to analysis and interpretation. This second edition has been comprehensively updated and expanded, from 39 to 49 chapters. In addition to a new section of chapters focussing on ethics, privacy and the politics of social media data, the new edition provides broader coverage of topics such as:  Data sources Scraping and spidering data Locative data, video data and linked data Platform-specific analysis Analytical tools Critical social media analysis  Written by leading scholars from across the globe, the chapters provide a mix of theoretical and applied assessments of topics, and include a range of new case studies and data sets that exemplify the methodological approaches.  This Handbook is an essential resource for any researcher or postgraduate student embarking on a social media research project.  PART 1: Conceptualising and Designing Social Media Research PART 2: Collecting Data PART 3: Qualitative Approaches to Social Media Data PART 4: Quantitative Approaches to Social Media Data PART 5: Diverse Approaches to Social Media Data PART 6: Research &amp;amp; Analytical Tools PART 7: Social Media Platforms PART 8: Privacy, Ethics and Inequalities","container-title":"The SAGE Handbook of Social Media Research Methods","ISBN":"978-1-5297-8888-4","language":"en","note":"Google-Books-ID: Q0mGEAAAQBAJ","page":"546-567","publisher":"SAGE","source":"Google Books","title":"The Reddit Data Analysis Pipeline for Researchers","editor":[{"family":"Quan-Haase","given":"Anabel"},{"family":"Sloan","given":"Luke"}],"author":[{"family":"Lizama-Mué","given":"Yadira"},{"family":"Suarez","given":"Juan-Luis"}],"issued":{"date-parts":[["2022",9,2]]}},"locator":"410","label":"page","suppress-author":true}],"schema":"https://github.com/citation-style-language/schema/raw/master/csl-citation.json"} </w:instrText>
      </w:r>
      <w:r w:rsidRPr="003D1397">
        <w:rPr>
          <w:lang w:eastAsia="en-CA"/>
        </w:rPr>
        <w:fldChar w:fldCharType="separate"/>
      </w:r>
      <w:r w:rsidRPr="00C77F5B">
        <w:t>“The Reddit Data Analysis Pipeline for Researchers,” 410.</w:t>
      </w:r>
      <w:r w:rsidRPr="003D1397">
        <w:rPr>
          <w:lang w:eastAsia="en-CA"/>
        </w:rPr>
        <w:fldChar w:fldCharType="end"/>
      </w:r>
    </w:p>
  </w:footnote>
  <w:footnote w:id="39">
    <w:p w14:paraId="08B97C28" w14:textId="67A398E6" w:rsidR="00E63BB2" w:rsidRPr="00DA649E" w:rsidRDefault="00E63BB2">
      <w:pPr>
        <w:pStyle w:val="FootnoteText"/>
        <w:rPr>
          <w:lang w:val="fr-CA"/>
        </w:rPr>
      </w:pPr>
      <w:r>
        <w:rPr>
          <w:rStyle w:val="FootnoteReference"/>
        </w:rPr>
        <w:footnoteRef/>
      </w:r>
      <w:r w:rsidRPr="00DA649E">
        <w:rPr>
          <w:lang w:val="fr-CA"/>
        </w:rPr>
        <w:t xml:space="preserve"> </w:t>
      </w:r>
      <w:r w:rsidRPr="003D1397">
        <w:rPr>
          <w:lang w:eastAsia="en-CA"/>
        </w:rPr>
        <w:fldChar w:fldCharType="begin"/>
      </w:r>
      <w:r>
        <w:rPr>
          <w:lang w:val="fr-CA" w:eastAsia="en-CA"/>
        </w:rPr>
        <w:instrText xml:space="preserve"> ADDIN ZOTERO_ITEM CSL_CITATION {"citationID":"jvQ0H4jG","properties":{"formattedCitation":"Fenniak, \\uc0\\u8220{}Pypdf.\\uc0\\u8221{}","plainCitation":"Fenniak, “Pypdf.”","noteIndex":45},"citationItems":[{"id":"DxIz0V1N/iujwp5zD","uris":["http://zotero.org/groups/759738/items/9AYWQ8I9"],"itemData":{"id":8337,"type":"software","genre":"Python","license":"BSD License","medium":"OS Independent","source":"PyPI","title":"pypdf: A pure-python PDF library capable of splitting, merging, cropping, and transforming PDF files","title-short":"pypdf","version":"3.12.2","author":[{"family":"Fenniak","given":"Mathieu"}],"issued":{"date-parts":[["2014"]]}},"label":"page"}],"schema":"https://github.com/citation-style-language/schema/raw/master/csl-citation.json"} </w:instrText>
      </w:r>
      <w:r w:rsidRPr="003D1397">
        <w:rPr>
          <w:lang w:eastAsia="en-CA"/>
        </w:rPr>
        <w:fldChar w:fldCharType="separate"/>
      </w:r>
      <w:r w:rsidRPr="00C77F5B">
        <w:rPr>
          <w:lang w:val="fr-CA"/>
        </w:rPr>
        <w:t>Fenniak, “Pypdf.”</w:t>
      </w:r>
      <w:r w:rsidRPr="003D1397">
        <w:rPr>
          <w:lang w:eastAsia="en-CA"/>
        </w:rPr>
        <w:fldChar w:fldCharType="end"/>
      </w:r>
    </w:p>
  </w:footnote>
  <w:footnote w:id="40">
    <w:p w14:paraId="4094067D" w14:textId="2BB3F48A" w:rsidR="00E63BB2" w:rsidRPr="00A541FB" w:rsidRDefault="00E63BB2">
      <w:pPr>
        <w:pStyle w:val="FootnoteText"/>
        <w:rPr>
          <w:lang w:val="fr-CA"/>
        </w:rPr>
      </w:pPr>
      <w:r>
        <w:rPr>
          <w:rStyle w:val="FootnoteReference"/>
        </w:rPr>
        <w:footnoteRef/>
      </w:r>
      <w:r w:rsidRPr="00A541FB">
        <w:rPr>
          <w:lang w:val="fr-CA"/>
        </w:rPr>
        <w:t xml:space="preserve"> </w:t>
      </w:r>
      <w:r w:rsidRPr="003D1397">
        <w:rPr>
          <w:lang w:eastAsia="en-CA"/>
        </w:rPr>
        <w:fldChar w:fldCharType="begin"/>
      </w:r>
      <w:r>
        <w:rPr>
          <w:lang w:val="fr-CA" w:eastAsia="en-CA"/>
        </w:rPr>
        <w:instrText xml:space="preserve"> ADDIN ZOTERO_ITEM CSL_CITATION {"citationID":"PHaGflzT","properties":{"formattedCitation":"Hoffstaetter et al., \\uc0\\u8220{}Python Tesseract.\\uc0\\u8221{}","plainCitation":"Hoffstaetter et al., “Python Tesseract.”","noteIndex":46},"citationItems":[{"id":"DxIz0V1N/J1bjlsny","uris":["http://zotero.org/groups/759738/items/AZB8JW5T"],"itemData":{"id":8334,"type":"software","abstract":"A Python wrapper for Google Tesseract","genre":"Python","license":"Apache-2.0","note":"original-date: 2010-10-27T23:02:49Z","source":"GitHub","title":"Python Tesseract","URL":"https://github.com/madmaze/pytesseract","author":[{"family":"Hoffstaetter","given":"Samuel"},{"family":"Bochi","given":"Juarez"},{"family":"Lee","given":"Matthias"},{"family":"Kistner","given":"Lars"},{"family":"Mitchell","given":"Ryan"},{"family":"Cecchini","given":"Emilio"},{"family":"Hagen","given":"John"},{"family":"Morawiec","given":"Darius"},{"family":"Bedada","given":"Eddie"},{"family":"Akyüz","given":"Uğurcan"}],"accessed":{"date-parts":[["2023",7,18]]},"issued":{"date-parts":[["2023",7,18]]}},"label":"page"}],"schema":"https://github.com/citation-style-language/schema/raw/master/csl-citation.json"} </w:instrText>
      </w:r>
      <w:r w:rsidRPr="003D1397">
        <w:rPr>
          <w:lang w:eastAsia="en-CA"/>
        </w:rPr>
        <w:fldChar w:fldCharType="separate"/>
      </w:r>
      <w:r w:rsidRPr="00C77F5B">
        <w:rPr>
          <w:lang w:val="fr-CA"/>
        </w:rPr>
        <w:t>Hoffstaetter et al., “Python Tesseract.”</w:t>
      </w:r>
      <w:r w:rsidRPr="003D1397">
        <w:rPr>
          <w:lang w:eastAsia="en-CA"/>
        </w:rPr>
        <w:fldChar w:fldCharType="end"/>
      </w:r>
    </w:p>
  </w:footnote>
  <w:footnote w:id="41">
    <w:p w14:paraId="3BD49553" w14:textId="0567DB43" w:rsidR="00E63BB2" w:rsidRPr="00A541FB" w:rsidRDefault="00E63BB2" w:rsidP="004F1957">
      <w:pPr>
        <w:pStyle w:val="FootnoteText"/>
        <w:rPr>
          <w:lang w:val="fr-CA"/>
        </w:rPr>
      </w:pPr>
      <w:r>
        <w:rPr>
          <w:rStyle w:val="FootnoteReference"/>
        </w:rPr>
        <w:footnoteRef/>
      </w:r>
      <w:r w:rsidRPr="00A541FB">
        <w:rPr>
          <w:lang w:val="fr-CA"/>
        </w:rPr>
        <w:t xml:space="preserve"> </w:t>
      </w:r>
      <w:r w:rsidRPr="003D1397">
        <w:rPr>
          <w:lang w:eastAsia="en-CA"/>
        </w:rPr>
        <w:fldChar w:fldCharType="begin"/>
      </w:r>
      <w:r>
        <w:rPr>
          <w:lang w:val="fr-CA" w:eastAsia="en-CA"/>
        </w:rPr>
        <w:instrText xml:space="preserve"> ADDIN ZOTERO_ITEM CSL_CITATION {"citationID":"wx5FAwsN","properties":{"formattedCitation":"Kelly, \\uc0\\u8220{}PyEnchant \\uc0\\u8212{} PyEnchant 3.3.0rc1 Documentation.\\uc0\\u8221{}","plainCitation":"Kelly, “PyEnchant — PyEnchant 3.3.0rc1 Documentation.”","noteIndex":47},"citationItems":[{"id":"DxIz0V1N/Au0bIBki","uris":["http://zotero.org/groups/759738/items/AZA7JH9X"],"itemData":{"id":8332,"type":"software","title":"PyEnchant — PyEnchant 3.3.0rc1 documentation","URL":"http://pyenchant.github.io/pyenchant/index.html","author":[{"family":"Kelly","given":"Ryan"}],"accessed":{"date-parts":[["2023",7,18]]},"issued":{"date-parts":[["2011"]]}}}],"schema":"https://github.com/citation-style-language/schema/raw/master/csl-citation.json"} </w:instrText>
      </w:r>
      <w:r w:rsidRPr="003D1397">
        <w:rPr>
          <w:lang w:eastAsia="en-CA"/>
        </w:rPr>
        <w:fldChar w:fldCharType="separate"/>
      </w:r>
      <w:r w:rsidRPr="00DA649E">
        <w:rPr>
          <w:lang w:val="fr-CA"/>
        </w:rPr>
        <w:t>Kelly, “PyEnchant — PyEnchant 3.3.0rc1 Documentation.”</w:t>
      </w:r>
      <w:r w:rsidRPr="003D1397">
        <w:rPr>
          <w:lang w:eastAsia="en-CA"/>
        </w:rPr>
        <w:fldChar w:fldCharType="end"/>
      </w:r>
    </w:p>
  </w:footnote>
  <w:footnote w:id="42">
    <w:p w14:paraId="544A7546" w14:textId="0D75A773"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HVtJvKd0","properties":{"formattedCitation":"Goyal, Gupta, and Kumar, \\uc0\\u8220{}Recent Named Entity Recognition and Classification Techniques,\\uc0\\u8221{} 21.","plainCitation":"Goyal, Gupta, and Kumar, “Recent Named Entity Recognition and Classification Techniques,” 21.","noteIndex":48},"citationItems":[{"id":"DxIz0V1N/ux8OI8nt","uris":["http://zotero.org/groups/759738/items/8ZQTP6TL"],"itemData":{"id":8329,"type":"article-journal","abstract":"Textual information is becoming available in abundance on the web, arising the requirement of techniques and tools to extract the meaningful information. One of such an important information extraction task is Named Entity Recognition and Classification. It is the problem of finding the members of various predetermined classes, such as person, organization, location, date/time, quantities, numbers etc. The concept of named entity extraction was first proposed in Sixth Message Understanding Conference in 1996. Since then, a number of techniques have been developed by many researchers for extracting diversity of entities from different languages and genres of text. Still, there is a growing interest among research community to develop more new approaches to extract diverse named entities which are helpful in various natural language applications. Here we present a survey of developments and progresses made in Named Entity Recognition and Classification research.","container-title":"Computer Science Review","DOI":"10.1016/j.cosrev.2018.06.001","ISSN":"1574-0137","journalAbbreviation":"Computer Science Review","language":"en","page":"21-43","source":"ScienceDirect","title":"Recent Named Entity Recognition and Classification techniques: A systematic review","title-short":"Recent Named Entity Recognition and Classification techniques","volume":"29","author":[{"family":"Goyal","given":"Archana"},{"family":"Gupta","given":"Vishal"},{"family":"Kumar","given":"Manish"}],"issued":{"date-parts":[["2018",8,1]]}},"locator":"21","label":"page"}],"schema":"https://github.com/citation-style-language/schema/raw/master/csl-citation.json"} </w:instrText>
      </w:r>
      <w:r w:rsidRPr="003D1397">
        <w:rPr>
          <w:lang w:eastAsia="en-CA"/>
        </w:rPr>
        <w:fldChar w:fldCharType="separate"/>
      </w:r>
      <w:r w:rsidRPr="00DA649E">
        <w:t>Goyal, Gupta, and Kumar, “Recent Named Entity Recognition and Classification Techniques,” 21.</w:t>
      </w:r>
      <w:r w:rsidRPr="003D1397">
        <w:rPr>
          <w:lang w:eastAsia="en-CA"/>
        </w:rPr>
        <w:fldChar w:fldCharType="end"/>
      </w:r>
    </w:p>
  </w:footnote>
  <w:footnote w:id="43">
    <w:p w14:paraId="3A4287EC" w14:textId="42DA02A1" w:rsidR="00E63BB2" w:rsidRPr="002359B7" w:rsidRDefault="00E63BB2">
      <w:pPr>
        <w:pStyle w:val="FootnoteText"/>
      </w:pPr>
      <w:r>
        <w:rPr>
          <w:rStyle w:val="FootnoteReference"/>
        </w:rPr>
        <w:footnoteRef/>
      </w:r>
      <w:r w:rsidRPr="002359B7">
        <w:t xml:space="preserve"> </w:t>
      </w:r>
      <w:r w:rsidRPr="003D1397">
        <w:rPr>
          <w:lang w:eastAsia="en-CA"/>
        </w:rPr>
        <w:fldChar w:fldCharType="begin"/>
      </w:r>
      <w:r>
        <w:rPr>
          <w:lang w:eastAsia="en-CA"/>
        </w:rPr>
        <w:instrText xml:space="preserve"> ADDIN ZOTERO_ITEM CSL_CITATION {"citationID":"pvvlSXkP","properties":{"formattedCitation":"Honnibal et al., \\uc0\\u8220{}spaCy.\\uc0\\u8221{}","plainCitation":"Honnibal et al., “spaCy.”","noteIndex":49},"citationItems":[{"id":"DxIz0V1N/IDsBgbIW","uris":["http://zotero.org/groups/5079363/items/YYB67CID"],"itemData":{"id":5107,"type":"software","abstract":"</w:instrText>
      </w:r>
      <w:r>
        <w:rPr>
          <w:rFonts w:ascii="Segoe UI Emoji" w:hAnsi="Segoe UI Emoji" w:cs="Segoe UI Emoji"/>
          <w:lang w:eastAsia="en-CA"/>
        </w:rPr>
        <w:instrText>💫</w:instrText>
      </w:r>
      <w:r>
        <w:rPr>
          <w:lang w:eastAsia="en-CA"/>
        </w:rPr>
        <w:instrText xml:space="preserve"> Industrial-strength Natural Language Processing (NLP) in Python","genre":"Python","license":"MIT","note":"DOI: 10.5281/zenodo.1212303\noriginal-date: 2014-07-03T15:15:40Z","source":"GitHub","title":"spaCy: Industrial-strength Natural Language Processing in Python","title-short":"spaCy","URL":"https://github.com/explosion/spaCy/blob/9003fd25e5e966bd8d1b67a18f3ebd6010d6f718/spacy/tokens/token.pyx","author":[{"family":"Honnibal","given":"Matthew"},{"family":"Montani","given":"Ines"},{"family":"Van Landeghem","given":"Sofie"},{"family":"Boyd","given":"Adriane"}],"accessed":{"date-parts":[["2022",4,11]]},"issued":{"date-parts":[["2020"]]}}}],"schema":"https://github.com/citation-style-language/schema/raw/master/csl-citation.json"} </w:instrText>
      </w:r>
      <w:r w:rsidRPr="003D1397">
        <w:rPr>
          <w:lang w:eastAsia="en-CA"/>
        </w:rPr>
        <w:fldChar w:fldCharType="separate"/>
      </w:r>
      <w:r w:rsidRPr="002359B7">
        <w:t>Honnibal et al., “spaCy.”</w:t>
      </w:r>
      <w:r w:rsidRPr="003D1397">
        <w:rPr>
          <w:lang w:eastAsia="en-CA"/>
        </w:rPr>
        <w:fldChar w:fldCharType="end"/>
      </w:r>
    </w:p>
  </w:footnote>
  <w:footnote w:id="44">
    <w:p w14:paraId="17E643B0" w14:textId="2455EEE5" w:rsidR="00E63BB2" w:rsidRPr="002359B7" w:rsidRDefault="00E63BB2">
      <w:pPr>
        <w:pStyle w:val="FootnoteText"/>
      </w:pPr>
      <w:r>
        <w:rPr>
          <w:rStyle w:val="FootnoteReference"/>
        </w:rPr>
        <w:footnoteRef/>
      </w:r>
      <w:r w:rsidRPr="002359B7">
        <w:t xml:space="preserve"> </w:t>
      </w:r>
      <w:r w:rsidRPr="003D1397">
        <w:rPr>
          <w:lang w:eastAsia="en-CA"/>
        </w:rPr>
        <w:fldChar w:fldCharType="begin"/>
      </w:r>
      <w:r>
        <w:rPr>
          <w:lang w:eastAsia="en-CA"/>
        </w:rPr>
        <w:instrText xml:space="preserve"> ADDIN ZOTERO_ITEM CSL_CITATION {"citationID":"uDtviYiE","properties":{"formattedCitation":"\\uc0\\u8220{}Spanish \\uc0\\u183{} spaCy Models Documentation.\\uc0\\u8221{}","plainCitation":"“Spanish · spaCy Models Documentation.”","noteIndex":50},"citationItems":[{"id":"DxIz0V1N/XpVhjmzB","uris":["http://zotero.org/groups/5079363/items/4ASYS32G"],"itemData":{"id":5105,"type":"webpage","abstract":"spaCy is a free open-source library for Natural Language Processing in Python. It features NER, POS tagging, dependency parsing, word vectors and more.","container-title":"Spanish","language":"en","title":"Spanish · spaCy Models Documentation","URL":"https://spacy.io/models/es","accessed":{"date-parts":[["2023",1,5]]},"issued":{"date-parts":[["2022"]]}}}],"schema":"https://github.com/citation-style-language/schema/raw/master/csl-citation.json"} </w:instrText>
      </w:r>
      <w:r w:rsidRPr="003D1397">
        <w:rPr>
          <w:lang w:eastAsia="en-CA"/>
        </w:rPr>
        <w:fldChar w:fldCharType="separate"/>
      </w:r>
      <w:r w:rsidRPr="002359B7">
        <w:t>“Spanish · spaCy Models Documentation.”</w:t>
      </w:r>
      <w:r w:rsidRPr="003D1397">
        <w:rPr>
          <w:lang w:eastAsia="en-CA"/>
        </w:rPr>
        <w:fldChar w:fldCharType="end"/>
      </w:r>
    </w:p>
  </w:footnote>
  <w:footnote w:id="45">
    <w:p w14:paraId="5E157DEF" w14:textId="42E97613" w:rsidR="00E63BB2" w:rsidRPr="00E63BB2" w:rsidRDefault="00E63BB2">
      <w:pPr>
        <w:pStyle w:val="FootnoteText"/>
        <w:rPr>
          <w:lang w:val="es-ES"/>
        </w:rPr>
      </w:pPr>
      <w:r>
        <w:rPr>
          <w:rStyle w:val="FootnoteReference"/>
        </w:rPr>
        <w:footnoteRef/>
      </w:r>
      <w:r w:rsidRPr="00E63BB2">
        <w:rPr>
          <w:lang w:val="es-ES"/>
        </w:rPr>
        <w:t xml:space="preserve"> </w:t>
      </w:r>
      <w:r w:rsidRPr="003D1397">
        <w:rPr>
          <w:lang w:eastAsia="en-CA"/>
        </w:rPr>
        <w:fldChar w:fldCharType="begin"/>
      </w:r>
      <w:r w:rsidRPr="00E63BB2">
        <w:rPr>
          <w:lang w:val="es-ES" w:eastAsia="en-CA"/>
        </w:rPr>
        <w:instrText xml:space="preserve"> ADDIN ZOTERO_ITEM CSL_CITATION {"citationID":"2bfGxQVh","properties":{"formattedCitation":"Leong\\uc0\\u243{}mez, \\uc0\\u8220{}Elementos para una sociolog\\uc0\\u237{}a de la guerrilla en Colombia,\\uc0\\u8221{} 7.","plainCitation":"Leongómez, “Elementos para una sociología de la guerrilla en Colombia,” 7.","noteIndex":51},"citationItems":[{"id":"DxIz0V1N/EG6mPj8F","uris":["http://zotero.org/groups/759738/items/S2FKSQ8V"],"itemData":{"id":8321,"type":"article-journal","container-title":"Análisis Político","ISSN":"0121-4705","issue":"12","language":"es","license":"Derechos de autor 1991 Análisis Político","note":"number: 12","page":"7-22","source":"revistas.unal.edu.co","title":"Elementos para una sociología de la guerrilla en Colombia","author":[{"family":"Leongómez","given":"Eduardo Pizarro"}],"issued":{"date-parts":[["1991",1,1]]}},"locator":"7","label":"page"}],"schema":"https://github.com/citation-style-language/schema/raw/master/csl-citation.json"} </w:instrText>
      </w:r>
      <w:r w:rsidRPr="003D1397">
        <w:rPr>
          <w:lang w:eastAsia="en-CA"/>
        </w:rPr>
        <w:fldChar w:fldCharType="separate"/>
      </w:r>
      <w:proofErr w:type="spellStart"/>
      <w:r w:rsidRPr="00E63BB2">
        <w:rPr>
          <w:lang w:val="es-ES"/>
        </w:rPr>
        <w:t>Leongómez</w:t>
      </w:r>
      <w:proofErr w:type="spellEnd"/>
      <w:r w:rsidRPr="00E63BB2">
        <w:rPr>
          <w:lang w:val="es-ES"/>
        </w:rPr>
        <w:t>, “Elementos para una sociología de la guerrilla en Colombia,” 7.</w:t>
      </w:r>
      <w:r w:rsidRPr="003D1397">
        <w:rPr>
          <w:lang w:eastAsia="en-CA"/>
        </w:rPr>
        <w:fldChar w:fldCharType="end"/>
      </w:r>
    </w:p>
  </w:footnote>
  <w:footnote w:id="46">
    <w:p w14:paraId="32904B18" w14:textId="1D8FDBF7" w:rsidR="00E63BB2" w:rsidRPr="00E63BB2" w:rsidRDefault="00E63BB2">
      <w:pPr>
        <w:pStyle w:val="FootnoteText"/>
        <w:rPr>
          <w:lang w:val="es-ES"/>
        </w:rPr>
      </w:pPr>
      <w:r>
        <w:rPr>
          <w:rStyle w:val="FootnoteReference"/>
        </w:rPr>
        <w:footnoteRef/>
      </w:r>
      <w:r w:rsidRPr="00E63BB2">
        <w:rPr>
          <w:lang w:val="es-ES"/>
        </w:rPr>
        <w:t xml:space="preserve"> </w:t>
      </w:r>
      <w:r w:rsidRPr="003D1397">
        <w:rPr>
          <w:lang w:eastAsia="en-CA"/>
        </w:rPr>
        <w:fldChar w:fldCharType="begin"/>
      </w:r>
      <w:r w:rsidRPr="00E63BB2">
        <w:rPr>
          <w:lang w:val="es-ES" w:eastAsia="en-CA"/>
        </w:rPr>
        <w:instrText xml:space="preserve"> ADDIN ZOTERO_ITEM CSL_CITATION {"citationID":"8zzclJvQ","properties":{"formattedCitation":"Guaqueta and Arias, \\uc0\\u8220{}Impactos de Los Programas de Desmovilizaci\\uc0\\u243{}n y Reinserci\\uc0\\u243{}n Sobre La Sostenibilidad de La Paz,\\uc0\\u8221{} 465.","plainCitation":"Guaqueta and Arias, “Impactos de Los Programas de Desmovilización y Reinserción Sobre La Sostenibilidad de La Paz,” 465.","noteIndex":52},"citationItems":[{"id":"DxIz0V1N/jr4CmZ6r","uris":["http://zotero.org/groups/759738/items/GRPGGP4X"],"itemData":{"id":8320,"type":"chapter","container-title":"La Desmovilización de los paramilitares en Colombia. Entre el escepticismo y la esperanza","ISBN":"978-958-695-605-5","page":"465-513","publisher":"Ediciones Uniandes","source":"Research @ Flinders","title":"Impactos de los programas de desmovilización y reinserción sobre la sostenibilidad de la paz: el caso de Colombia","title-short":"Impactos de los programas de desmovilización y reinserción sobre la sostenibilidad de la paz","author":[{"family":"Guaqueta","given":"Alexandra"},{"family":"Arias","given":"Gerson"}],"issued":{"date-parts":[["2011"]]}},"locator":"465","label":"page"}],"schema":"https://github.com/citation-style-language/schema/raw/master/csl-citation.json"} </w:instrText>
      </w:r>
      <w:r w:rsidRPr="003D1397">
        <w:rPr>
          <w:lang w:eastAsia="en-CA"/>
        </w:rPr>
        <w:fldChar w:fldCharType="separate"/>
      </w:r>
      <w:proofErr w:type="spellStart"/>
      <w:r w:rsidRPr="00E63BB2">
        <w:rPr>
          <w:lang w:val="es-ES"/>
        </w:rPr>
        <w:t>Guaqueta</w:t>
      </w:r>
      <w:proofErr w:type="spellEnd"/>
      <w:r w:rsidRPr="00E63BB2">
        <w:rPr>
          <w:lang w:val="es-ES"/>
        </w:rPr>
        <w:t xml:space="preserve"> and Arias, “Impactos de Los Programas de Desmovilización y Reinserción Sobre La Sostenibilidad de La Paz,” 465.</w:t>
      </w:r>
      <w:r w:rsidRPr="003D1397">
        <w:rPr>
          <w:lang w:eastAsia="en-CA"/>
        </w:rPr>
        <w:fldChar w:fldCharType="end"/>
      </w:r>
    </w:p>
  </w:footnote>
  <w:footnote w:id="47">
    <w:p w14:paraId="5EE80A9E" w14:textId="6E90CABC" w:rsidR="00E63BB2" w:rsidRPr="00A541FB" w:rsidRDefault="00E63BB2">
      <w:pPr>
        <w:pStyle w:val="FootnoteText"/>
        <w:rPr>
          <w:lang w:val="es-ES"/>
        </w:rPr>
      </w:pPr>
      <w:r>
        <w:rPr>
          <w:rStyle w:val="FootnoteReference"/>
        </w:rPr>
        <w:footnoteRef/>
      </w:r>
      <w:r w:rsidRPr="00A541FB">
        <w:rPr>
          <w:lang w:val="es-ES"/>
        </w:rPr>
        <w:t xml:space="preserve"> </w:t>
      </w:r>
      <w:r w:rsidRPr="003D1397">
        <w:rPr>
          <w:lang w:eastAsia="en-CA"/>
        </w:rPr>
        <w:fldChar w:fldCharType="begin"/>
      </w:r>
      <w:r>
        <w:rPr>
          <w:lang w:val="es-ES" w:eastAsia="en-CA"/>
        </w:rPr>
        <w:instrText xml:space="preserve"> ADDIN ZOTERO_ITEM CSL_CITATION {"citationID":"CVaURbl6","properties":{"formattedCitation":"Romero Vidal and \\uc0\\u193{}vila Mart\\uc0\\u237{}nez, \\uc0\\u8220{}Drummond, Chiquita y Paramilitares: Adaptaci\\uc0\\u243{}n y Negociaci\\uc0\\u243{}n de Ventajas En Medio Del Conflicto,\\uc0\\u8221{} 149.","plainCitation":"Romero Vidal and Ávila Martínez, “Drummond, Chiquita y Paramilitares: Adaptación y Negociación de Ventajas En Medio Del Conflicto,” 149.","noteIndex":53},"citationItems":[{"id":"DxIz0V1N/AIXc2b67","uris":["http://zotero.org/groups/759738/items/7U5C58T8"],"itemData":{"id":8317,"type":"chapter","call-number":"F2279 .E368 2011","container-title":"La economía de los paramilitares: redes de corrupción, negocios y política","edition":"1. ed","event-place":"Bogotá, D.C","ISBN":"978-958-8613-32-1","page":"149-189","publisher":"Debate","publisher-place":"Bogotá, D.C","source":"Library Catalog (Blacklight)","title":"Drummond, Chiquita y paramilitares: Adaptación y negociación de ventajas en medio del conflicto","editor":[{"family":"Romero Vidal","given":"Mauricio"},{"family":"Ávila Martínez","given":"Ariel Fernando"}],"issued":{"date-parts":[["2011"]]}},"locator":"149","label":"page"}],"schema":"https://github.com/citation-style-language/schema/raw/master/csl-citation.json"} </w:instrText>
      </w:r>
      <w:r w:rsidRPr="003D1397">
        <w:rPr>
          <w:lang w:eastAsia="en-CA"/>
        </w:rPr>
        <w:fldChar w:fldCharType="separate"/>
      </w:r>
      <w:r w:rsidRPr="00DA649E">
        <w:rPr>
          <w:lang w:val="es-ES"/>
        </w:rPr>
        <w:t>Romero Vidal and Ávila Martínez, “</w:t>
      </w:r>
      <w:proofErr w:type="spellStart"/>
      <w:r w:rsidRPr="00DA649E">
        <w:rPr>
          <w:lang w:val="es-ES"/>
        </w:rPr>
        <w:t>Drummond</w:t>
      </w:r>
      <w:proofErr w:type="spellEnd"/>
      <w:r w:rsidRPr="00DA649E">
        <w:rPr>
          <w:lang w:val="es-ES"/>
        </w:rPr>
        <w:t>, Chiquita y Paramilitares: Adaptación y Negociación de Ventajas En Medio Del Conflicto,” 149.</w:t>
      </w:r>
      <w:r w:rsidRPr="003D1397">
        <w:rPr>
          <w:lang w:eastAsia="en-CA"/>
        </w:rPr>
        <w:fldChar w:fldCharType="end"/>
      </w:r>
    </w:p>
  </w:footnote>
  <w:footnote w:id="48">
    <w:p w14:paraId="43BD31AF" w14:textId="76977A86" w:rsidR="00E63BB2" w:rsidRDefault="00E63BB2">
      <w:pPr>
        <w:pStyle w:val="FootnoteText"/>
      </w:pPr>
      <w:r>
        <w:rPr>
          <w:rStyle w:val="FootnoteReference"/>
        </w:rPr>
        <w:footnoteRef/>
      </w:r>
      <w:r>
        <w:t xml:space="preserve"> </w:t>
      </w:r>
      <w:r>
        <w:fldChar w:fldCharType="begin"/>
      </w:r>
      <w:r>
        <w:instrText xml:space="preserve"> ADDIN ZOTERO_ITEM CSL_CITATION {"citationID":"quTrWZe0","properties":{"formattedCitation":"Romero, \\uc0\\u8220{}Reform and Reaction,\\uc0\\u8221{} 178.","plainCitation":"Romero, “Reform and Reaction,” 178.","noteIndex":54},"citationItems":[{"id":9693,"uris":["http://zotero.org/users/3452269/items/XYTNZRBD"],"itemData":{"id":9693,"type":"chapter","abstract":"Paramilitary forces, or self-defense groups, have been associated in Colombia with drug trafficking and its conflict resolution techniques, with the counterinsurgency strategies of the armed forces and the tactics of the “dirty war” against the revolutionary guerrillas, with para-institutional forms of controlling social protest on the part of “mafia” capitalists, or with the growth of the large cattle ranches and the violent eviction of peasants from the land by large landowners (Medina 1990; Palacio and Rojas 1990; Uprimny and Vargas 1990; Reyes 1994). These were the interpretations put forward by academics, lawyers, human rights organizations, and left-wing sympathizers in the first publications on the subject during the 1980s and the beginning of the 1990s. Those initial perspectives relied on, among other sources, official reports of the prosecutor general's office or the Administrative Department of Security, DAS, in which members of the armed forces were linked to “vigilante groups.”Along with these conceptions of the paramilitary phenomenon, another related to the lack of security for rural property owners, investors, and traders gained an audience during the second half of the 1990s and already had supporters in the cabinet by 1987. This sector and its political allies preferred to call these groups self-defense groups, seeking legitimacy for what they considered to be the right of regional elites attacked by the different guerrilla groups to defend themselves.","container-title":"Irregular Armed Forces and their Role in Politics and State Formation","event-place":"Cambridge","ISBN":"978-0-521-81277-1","note":"DOI: 10.1017/CBO9780511510038.008","page":"178-208","publisher":"Cambridge University Press","publisher-place":"Cambridge","source":"Cambridge University Press","title":"Reform and Reaction: Paramilitary Groups in Contemporary Colombia","title-short":"Reform and Reaction","URL":"https://www.cambridge.org/core/books/irregular-armed-forces-and-their-role-in-politics-and-state-formation/reform-and-reaction/10801EAD4708798B16AD0D44525E582D","editor":[{"family":"Pereira","given":"Anthony W."},{"family":"Davis","given":"Diane E."}],"author":[{"family":"Romero","given":"Mauricio"}],"accessed":{"date-parts":[["2023",7,18]]},"issued":{"date-parts":[["2003"]]}},"locator":"178","label":"page"}],"schema":"https://github.com/citation-style-language/schema/raw/master/csl-citation.json"} </w:instrText>
      </w:r>
      <w:r>
        <w:fldChar w:fldCharType="separate"/>
      </w:r>
      <w:r w:rsidRPr="00DA649E">
        <w:t>Romero, “Reform and Reaction,” 178.</w:t>
      </w:r>
      <w:r>
        <w:fldChar w:fldCharType="end"/>
      </w:r>
    </w:p>
  </w:footnote>
  <w:footnote w:id="49">
    <w:p w14:paraId="2BA0CCB6" w14:textId="462CFC11" w:rsidR="00E63BB2" w:rsidRPr="008B549D" w:rsidRDefault="00E63BB2">
      <w:pPr>
        <w:pStyle w:val="FootnoteText"/>
        <w:rPr>
          <w:lang w:val="en"/>
        </w:rPr>
      </w:pPr>
      <w:r>
        <w:rPr>
          <w:rStyle w:val="FootnoteReference"/>
        </w:rPr>
        <w:footnoteRef/>
      </w:r>
      <w:proofErr w:type="spellStart"/>
      <w:r w:rsidRPr="00692BC5">
        <w:rPr>
          <w:lang w:val="es-ES"/>
          <w:rPrChange w:id="42" w:author="Microsoft Office User" w:date="2024-04-01T14:30:00Z">
            <w:rPr/>
          </w:rPrChange>
        </w:rPr>
        <w:t>See</w:t>
      </w:r>
      <w:proofErr w:type="spellEnd"/>
      <w:r w:rsidRPr="00692BC5">
        <w:rPr>
          <w:lang w:val="es-ES"/>
          <w:rPrChange w:id="43" w:author="Microsoft Office User" w:date="2024-04-01T14:30:00Z">
            <w:rPr/>
          </w:rPrChange>
        </w:rPr>
        <w:t xml:space="preserve"> </w:t>
      </w:r>
      <w:r>
        <w:rPr>
          <w:lang w:val="en"/>
        </w:rPr>
        <w:fldChar w:fldCharType="begin"/>
      </w:r>
      <w:r w:rsidRPr="00692BC5">
        <w:rPr>
          <w:lang w:val="es-ES"/>
          <w:rPrChange w:id="44" w:author="Microsoft Office User" w:date="2024-04-01T14:30:00Z">
            <w:rPr/>
          </w:rPrChange>
        </w:rPr>
        <w:instrText xml:space="preserve"> ADDIN ZOTERO_ITEM CSL_CITATION {"citationID":"n6AZ6vtM","properties":{"formattedCitation":"Defensor\\uc0\\u237{}a del Pueblo, \\uc0\\u8220{}Alerta Temprana N\\uc0\\u176{} 004-2022 Documento de Advertencia Por Proceso Electoral 2022,\\uc0\\u8221{} 1.","plainCitation":"Defensoría del Pueblo, “Alerta Temprana N° 004-2022 Documento de Advertencia Por Proceso Electoral 2022,” 1.","noteIndex":56},"citationItems":[{"id":11192,"uris":["http://zotero.org/users/3452269/items/U9DSKE2V"],"itemData":{"id":11192,"type":"document","title":"Alerta Temprana N° 004-2022 Documento de Advertencia por Proceso Electoral 2022","URL":"chrome-extension://efaidnbmnnnibpcajpcglclefindmkaj/https://alertasstg.blob.core.windows.net/alertas/004-22.pdf","author":[{"literal":"Defensoría del Pueblo"}],"issued":{"date-parts":[["2022"]]}},"locator":"1","label":"page"}],"schema":"https://github.com/citation-style-language/schema/raw/master/csl-citation.json"} </w:instrText>
      </w:r>
      <w:r>
        <w:rPr>
          <w:lang w:val="en"/>
        </w:rPr>
        <w:fldChar w:fldCharType="separate"/>
      </w:r>
      <w:r w:rsidRPr="00692BC5">
        <w:rPr>
          <w:lang w:val="es-ES"/>
          <w:rPrChange w:id="45" w:author="Microsoft Office User" w:date="2024-04-01T14:30:00Z">
            <w:rPr/>
          </w:rPrChange>
        </w:rPr>
        <w:t>Defensoría del Pueblo, “Alerta Temprana N° 004-2022 Documento de Advertencia Por Proceso Electoral 2022,” 1.</w:t>
      </w:r>
      <w:r>
        <w:rPr>
          <w:lang w:val="en"/>
        </w:rPr>
        <w:fldChar w:fldCharType="end"/>
      </w:r>
      <w:r w:rsidRPr="00692BC5">
        <w:rPr>
          <w:lang w:val="es-ES"/>
        </w:rPr>
        <w:t xml:space="preserve"> </w:t>
      </w:r>
      <w:r w:rsidRPr="00A662B0">
        <w:rPr>
          <w:lang w:val="en"/>
        </w:rPr>
        <w:t>The document addresses the national risk for social leaders and civil population during the national elections for Congress and President in 2022</w:t>
      </w:r>
      <w:r>
        <w:rPr>
          <w:lang w:val="en"/>
        </w:rPr>
        <w:t>.</w:t>
      </w:r>
    </w:p>
  </w:footnote>
  <w:footnote w:id="50">
    <w:p w14:paraId="6D16C269" w14:textId="3B2390F6" w:rsidR="00E63BB2" w:rsidRDefault="00E63BB2">
      <w:pPr>
        <w:pStyle w:val="FootnoteText"/>
      </w:pPr>
      <w:r>
        <w:rPr>
          <w:rStyle w:val="FootnoteReference"/>
        </w:rPr>
        <w:footnoteRef/>
      </w:r>
      <w:r>
        <w:t xml:space="preserve"> </w:t>
      </w:r>
      <w:r w:rsidRPr="003D1397">
        <w:rPr>
          <w:lang w:eastAsia="en-CA"/>
        </w:rPr>
        <w:fldChar w:fldCharType="begin"/>
      </w:r>
      <w:r>
        <w:rPr>
          <w:lang w:eastAsia="en-CA"/>
        </w:rPr>
        <w:instrText xml:space="preserve"> ADDIN ZOTERO_ITEM CSL_CITATION {"citationID":"pVgpbnEE","properties":{"formattedCitation":"Cardeli et al., \\uc0\\u8220{}Exploring the Social-Ecological Factors That Mobilize Children into Violence,\\uc0\\u8221{} February 17, 2022, 318.","plainCitation":"Cardeli et al., “Exploring the Social-Ecological Factors That Mobilize Children into Violence,” February 17, 2022, 318.","noteIndex":58},"citationItems":[{"id":"DxIz0V1N/lCilgCxS","uris":["http://zotero.org/groups/759738/items/PRCP7HVL"],"itemData":{"id":8308,"type":"article-journal","abstract":"This article applies the social-ecological model to children’s mobilization into two violent groups—Central American gangs and terrorist organizations. While these two groups clearly differ in important ways, there are contextual similarities that frame a child’s involvement in each. For example, both flourish in low-resource settings where governmental structures may have been weakened or disrupted. Does it follow, therefore, that similar processes are at play in relation to children engaging in violent groups? This paper seeks to answer this question, reviewing available literature on the social-ecological factors that promote engagement in each group. Points of convergence and divergence between the groups are identified, and implications for prevention and intervention efforts are explored.","container-title":"Terrorism and Political Violence","DOI":"10.1080/09546553.2019.1701444","ISSN":"0954-6553","issue":"2","note":"publisher: Routledge\n_eprint: https://doi.org/10.1080/09546553.2019.1701444","page":"318-340","source":"Taylor and Francis+NEJM","title":"Exploring the Social-Ecological Factors that Mobilize Children into Violence","volume":"34","author":[{"family":"Cardeli","given":"Emma"},{"family":"Bloom","given":"Mia"},{"family":"Gillespie","given":"Sarah"},{"family":"Zayed","given":"Tanya"},{"family":"Ellis","given":"B. Heidi"}],"issued":{"date-parts":[["2022",2,17]]}},"locator":"318","label":"page"}],"schema":"https://github.com/citation-style-language/schema/raw/master/csl-citation.json"} </w:instrText>
      </w:r>
      <w:r w:rsidRPr="003D1397">
        <w:rPr>
          <w:lang w:eastAsia="en-CA"/>
        </w:rPr>
        <w:fldChar w:fldCharType="separate"/>
      </w:r>
      <w:proofErr w:type="spellStart"/>
      <w:r w:rsidRPr="00D921C5">
        <w:t>Cardeli</w:t>
      </w:r>
      <w:proofErr w:type="spellEnd"/>
      <w:r w:rsidRPr="00D921C5">
        <w:t xml:space="preserve"> et al., “Exploring the Social-Ecological Factors That Mobilize Children into Violence,” February 17, 2022, 318.</w:t>
      </w:r>
      <w:r w:rsidRPr="003D1397">
        <w:rPr>
          <w:lang w:eastAsia="en-CA"/>
        </w:rPr>
        <w:fldChar w:fldCharType="end"/>
      </w:r>
    </w:p>
  </w:footnote>
  <w:footnote w:id="51">
    <w:p w14:paraId="54D958B8" w14:textId="07B698A9" w:rsidR="00E63BB2" w:rsidRPr="003853EE" w:rsidRDefault="00E63BB2">
      <w:pPr>
        <w:pStyle w:val="FootnoteText"/>
        <w:rPr>
          <w:lang w:val="es-ES"/>
        </w:rPr>
      </w:pPr>
      <w:r>
        <w:rPr>
          <w:rStyle w:val="FootnoteReference"/>
        </w:rPr>
        <w:footnoteRef/>
      </w:r>
      <w:r w:rsidRPr="003853EE">
        <w:rPr>
          <w:lang w:val="es-ES"/>
        </w:rPr>
        <w:t xml:space="preserve"> </w:t>
      </w:r>
      <w:r>
        <w:fldChar w:fldCharType="begin"/>
      </w:r>
      <w:r w:rsidRPr="003853EE">
        <w:rPr>
          <w:lang w:val="es-ES"/>
        </w:rPr>
        <w:instrText xml:space="preserve"> ADDIN ZOTERO_ITEM CSL_CITATION {"citationID":"6Ydpc8ES","properties":{"formattedCitation":"Ferreri N\\uc0\\u225{}poli, \\uc0\\u8220{}La lucha de las v\\uc0\\u237{}ctimas del conflicto armado para la inclusi\\uc0\\u243{}n en el Registro \\uc0\\u218{}nico de V\\uc0\\u237{}ctimas - Estudio de cinco casos atendidos en el Centro de Atenci\\uc0\\u243{}n a V\\uc0\\u237{}ctimas del Consultorio Jur\\uc0\\u237{}dico de la Universidad de Antioquia-.,\\uc0\\u8221{} 14.","plainCitation":"Ferreri Nápoli, “La lucha de las víctimas del conflicto armado para la inclusión en el Registro Único de Víctimas - Estudio de cinco casos atendidos en el Centro de Atención a Víctimas del Consultorio Jurídico de la Universidad de Antioquia-.,” 14.","noteIndex":59},"citationItems":[{"id":11200,"uris":["http://zotero.org/users/3452269/items/YXHE858E"],"itemData":{"id":11200,"type":"article-journal","abstract":"RESUMEN: El presente artículo pretende dar cuenta de los procedimientos que deben llevar a cabo los  \nusuarios del Centro de Atención a Víctimas de la Universidad de Antioquia para ser incluidos en el Registro Único de Víctimas y como dicha solicitud se ha convertido en una lucha para cada uno de los usuarios. Para esto, se realizará un recorrido sobre el concepto de víctima del conflicto armado, se revisará el procedimiento establecido en las normas para la inclusión en el Registro Único de Víctimas. Además, este artículo se desarrolla con base a cinco casos de usuarios del Centro de Atención a Víctimas que solicitan la inclusión en el Registro Único de Víctimas, que permiten llevar a cabo un análisis crítico del procedimiento al que son sometidos los usuarios y su perspectiva de acceder a la justicia material y las entidades estatales competentes de salvaguardar los derechos de las víctimas.","language":"spa","license":"info:eu-repo/semantics/openAccess","note":"Accepted: 2022-11-24T15:34:49Z\npublisher: Medellín - Colombia","source":"bibliotecadigital.udea.edu.co","title":"La lucha de las víctimas del conflicto armado para la inclusión en el Registro Único de Víctimas - Estudio de cinco casos atendidos en el Centro de Atención a Víctimas del Consultorio Jurídico de la Universidad de Antioquia-.","URL":"https://bibliotecadigital.udea.edu.co/handle/10495/32261","author":[{"family":"Ferreri Nápoli","given":"Jana"}],"accessed":{"date-parts":[["2024",1,31]]},"issued":{"date-parts":[["2022"]]}},"locator":"14","label":"page"}],"schema":"https://github.com/citation-style-language/schema/raw/master/csl-citation.json"} </w:instrText>
      </w:r>
      <w:r>
        <w:fldChar w:fldCharType="separate"/>
      </w:r>
      <w:r w:rsidRPr="003853EE">
        <w:rPr>
          <w:lang w:val="es-ES"/>
        </w:rPr>
        <w:t>Ferreri Nápoli, “La lucha de las víctimas del conflicto armado para la inclusión en el Registro Único de Víctimas - Estudio de cinco casos atendidos en el Centro de Atención a Víctimas del Consultorio Jurídico de la Universidad de Antioquia-.,” 14.</w:t>
      </w:r>
      <w:r>
        <w:fldChar w:fldCharType="end"/>
      </w:r>
    </w:p>
  </w:footnote>
  <w:footnote w:id="52">
    <w:p w14:paraId="22D3BAE8" w14:textId="77777777" w:rsidR="00E63BB2" w:rsidRDefault="00E63BB2" w:rsidP="004E3D2E">
      <w:pPr>
        <w:pStyle w:val="FootnoteText"/>
      </w:pPr>
      <w:r>
        <w:rPr>
          <w:rStyle w:val="FootnoteReference"/>
        </w:rPr>
        <w:footnoteRef/>
      </w:r>
      <w:r>
        <w:t xml:space="preserve"> </w:t>
      </w:r>
      <w:r>
        <w:fldChar w:fldCharType="begin"/>
      </w:r>
      <w:r>
        <w:instrText xml:space="preserve"> ADDIN ZOTERO_ITEM CSL_CITATION {"citationID":"GkYTCAmg","properties":{"formattedCitation":"Espejo, \\uc0\\u8220{}Responsibility to Reconcile,\\uc0\\u8221{} 57.","plainCitation":"Espejo, “Responsibility to Reconcile,” 57.","noteIndex":60},"citationItems":[{"id":11202,"uris":["http://zotero.org/users/3452269/items/RVUQY7KB"],"itemData":{"id":11202,"type":"article-journal","abstract":"The present article is the second of a three-series collection of articles that analyze the power of language to introduce a new set of concepts in contexts where societies can foster peacebuilding in post-conflict scenarios. I build up on Hannah Arendt’s moral responsibility work to understand the need to analyze responsibility in transitional justice frameworks while landing it on peacebuilding discussions. The article advances in how this concept can contribute to fostering recognition, the role it plays in [re]building civic trust and, ultimately, promoting reconciliation. This study is motivated to find a way to engage civil society in the process where social grounds are rethought on respect as a basis. I present a proposal to use the concept of responsibility while suggesting a definition circumscribed to the context of peacebuilding during transition processes.","container-title":"Forum. Revista Departamento de Ciencia Política","DOI":"10.15446/frdcp.n23.99063","ISSN":"2216-1767","issue":"23","language":"en","license":"Derechos de autor 2023","note":"number: 23","page":"57-79","source":"revistas.unal.edu.co","title":"Responsibility to Reconcile: Adopting New Terms to Foster Recognition","title-short":"Responsibility to Reconcile","author":[{"family":"Espejo","given":"María Paula"}],"issued":{"date-parts":[["2023",3,28]]}},"locator":"57","label":"page"}],"schema":"https://github.com/citation-style-language/schema/raw/master/csl-citation.json"} </w:instrText>
      </w:r>
      <w:r>
        <w:fldChar w:fldCharType="separate"/>
      </w:r>
      <w:proofErr w:type="spellStart"/>
      <w:r w:rsidRPr="003853EE">
        <w:t>Espejo</w:t>
      </w:r>
      <w:proofErr w:type="spellEnd"/>
      <w:r w:rsidRPr="003853EE">
        <w:t>, “Responsibility to Reconcile,” 57.</w:t>
      </w:r>
      <w:r>
        <w:fldChar w:fldCharType="end"/>
      </w:r>
    </w:p>
  </w:footnote>
  <w:footnote w:id="53">
    <w:p w14:paraId="43F8A9D3" w14:textId="2BF6BD57" w:rsidR="00E63BB2" w:rsidRDefault="00E63BB2">
      <w:pPr>
        <w:pStyle w:val="FootnoteText"/>
      </w:pPr>
      <w:r>
        <w:rPr>
          <w:rStyle w:val="FootnoteReference"/>
        </w:rPr>
        <w:footnoteRef/>
      </w:r>
      <w:r>
        <w:t xml:space="preserve"> </w:t>
      </w:r>
      <w:r>
        <w:fldChar w:fldCharType="begin"/>
      </w:r>
      <w:r>
        <w:instrText xml:space="preserve"> ADDIN ZOTERO_ITEM CSL_CITATION {"citationID":"ghUKvDJK","properties":{"formattedCitation":"Garbarino, Governale, and Nesi, \\uc0\\u8220{}Vulnerable Children,\\uc0\\u8221{} December 1, 2020, 15; Nagle, \\uc0\\u8220{}Criminal Gangs in Latin America,\\uc0\\u8221{} 2008, 10.","plainCitation":"Garbarino, Governale, and Nesi, “Vulnerable Children,” December 1, 2020, 15; Nagle, “Criminal Gangs in Latin America,” 2008, 10.","noteIndex":61},"citationItems":[{"id":9665,"uris":["http://zotero.org/users/3452269/items/TR2289QL"],"itemData":{"id":9665,"type":"article-journal","abstract":"In the 30 years since the adoption of the United Nation’s Convention of the Rights of the Child (CRC), international policy and research has continuously examined the impact of community violence exposure on child development. This article uses the framework of the CRC to review how the world has studied the involvement of child soldiers in armed conflict. We then apply Article 38 of the CRC (which prohibits the use of child soldiers) to parallel the literature regarding youth involvement in gangs. We argue that due to high similarities of these groups, including in regards to risk factors, traumatic experiences, and post-experience sequelae, youth gang members should be included as a protected group under the CRC as are child soldiers. We conclude with a discussion of programs that may be effective at preventing recruitment into armed conflict and gang memberships, and programs that reduce traumatic symptoms of children who experience and perpetrate violence.","collection-title":"30 Years of the Convention on the Rights of the Child: Evolving Progress and Prospects for Child Protection","container-title":"Child Abuse &amp; Neglect","DOI":"10.1016/j.chiabu.2020.104415","ISSN":"0145-2134","journalAbbreviation":"Child Abuse &amp; Neglect","language":"en","page":"104415","source":"ScienceDirect","title":"Vulnerable children: Protection and social reintegration of child soldiers and youth members of gangs","title-short":"Vulnerable children","volume":"110","author":[{"family":"Garbarino","given":"James"},{"family":"Governale","given":"Amy"},{"family":"Nesi","given":"Danielle"}],"issued":{"date-parts":[["2020",12,1]]}},"locator":"15","label":"page"},{"id":9691,"uris":["http://zotero.org/users/3452269/items/7I7JJ5QN"],"itemData":{"id":9691,"type":"article-journal","container-title":"Texas Hispanic Journal of Law &amp; Policy","journalAbbreviation":"Tex. Hisp. J.L. &amp; Pol'y","language":"eng","page":"7-28","source":"HeinOnline","title":"Criminal Gangs in Latin America: The Next Great Threat to Regional Security and Stability","title-short":"Criminal Gangs in Latin America","volume":"14","author":[{"family":"Nagle","given":"Luz E."}],"issued":{"date-parts":[["2008"]]}},"locator":"10","label":"page"}],"schema":"https://github.com/citation-style-language/schema/raw/master/csl-citation.json"} </w:instrText>
      </w:r>
      <w:r>
        <w:fldChar w:fldCharType="separate"/>
      </w:r>
      <w:r w:rsidRPr="00D921C5">
        <w:t>Garbarino, Governale, and Nesi, “Vulnerable Children,” December 1, 2020, 15; Nagle, “Criminal Gangs in Latin America,” 2008, 10.</w:t>
      </w:r>
      <w:r>
        <w:fldChar w:fldCharType="end"/>
      </w:r>
    </w:p>
  </w:footnote>
  <w:footnote w:id="54">
    <w:p w14:paraId="7EA1C9E2" w14:textId="2D97624B" w:rsidR="00E63BB2" w:rsidRDefault="00E63BB2">
      <w:pPr>
        <w:pStyle w:val="FootnoteText"/>
      </w:pPr>
      <w:r>
        <w:rPr>
          <w:rStyle w:val="FootnoteReference"/>
        </w:rPr>
        <w:footnoteRef/>
      </w:r>
      <w:r>
        <w:t xml:space="preserve"> </w:t>
      </w:r>
      <w:r>
        <w:fldChar w:fldCharType="begin"/>
      </w:r>
      <w:r>
        <w:instrText xml:space="preserve"> ADDIN ZOTERO_ITEM CSL_CITATION {"citationID":"Utt9Z7PG","properties":{"formattedCitation":"Cardeli et al., \\uc0\\u8220{}Exploring the Social-Ecological Factors That Mobilize Children into Violence,\\uc0\\u8221{} February 17, 2022, 318.","plainCitation":"Cardeli et al., “Exploring the Social-Ecological Factors That Mobilize Children into Violence,” February 17, 2022, 318.","noteIndex":62},"citationItems":[{"id":9687,"uris":["http://zotero.org/users/3452269/items/H9DLB534"],"itemData":{"id":9687,"type":"article-journal","abstract":"This article applies the social-ecological model to children’s mobilization into two violent groups—Central American gangs and terrorist organizations. While these two groups clearly differ in important ways, there are contextual similarities that frame a child’s involvement in each. For example, both flourish in low-resource settings where governmental structures may have been weakened or disrupted. Does it follow, therefore, that similar processes are at play in relation to children engaging in violent groups? This paper seeks to answer this question, reviewing available literature on the social-ecological factors that promote engagement in each group. Points of convergence and divergence between the groups are identified, and implications for prevention and intervention efforts are explored.","container-title":"Terrorism and Political Violence","DOI":"10.1080/09546553.2019.1701444","ISSN":"0954-6553","issue":"2","note":"publisher: Routledge\n_eprint: https://doi.org/10.1080/09546553.2019.1701444","page":"318-340","source":"Taylor and Francis+NEJM","title":"Exploring the Social-Ecological Factors that Mobilize Children into Violence","volume":"34","author":[{"family":"Cardeli","given":"Emma"},{"family":"Bloom","given":"Mia"},{"family":"Gillespie","given":"Sarah"},{"family":"Zayed","given":"Tanya"},{"family":"Ellis","given":"B. Heidi"}],"issued":{"date-parts":[["2022",2,17]]}},"locator":"318","label":"page"}],"schema":"https://github.com/citation-style-language/schema/raw/master/csl-citation.json"} </w:instrText>
      </w:r>
      <w:r>
        <w:fldChar w:fldCharType="separate"/>
      </w:r>
      <w:r w:rsidRPr="00D921C5">
        <w:t>Cardeli et al., “Exploring the Social-Ecological Factors That Mobilize Children into Violence,” February 17, 2022, 318.</w:t>
      </w:r>
      <w:r>
        <w:fldChar w:fldCharType="end"/>
      </w:r>
    </w:p>
  </w:footnote>
  <w:footnote w:id="55">
    <w:p w14:paraId="5F01AF1D" w14:textId="7A1412F5" w:rsidR="00E63BB2" w:rsidRDefault="00E63BB2">
      <w:pPr>
        <w:pStyle w:val="FootnoteText"/>
      </w:pPr>
      <w:r>
        <w:rPr>
          <w:rStyle w:val="FootnoteReference"/>
        </w:rPr>
        <w:footnoteRef/>
      </w:r>
      <w:r>
        <w:t xml:space="preserve"> </w:t>
      </w:r>
      <w:r>
        <w:fldChar w:fldCharType="begin"/>
      </w:r>
      <w:r>
        <w:instrText xml:space="preserve"> ADDIN ZOTERO_ITEM CSL_CITATION {"citationID":"MIRv7eal","properties":{"formattedCitation":"Firchow, {\\i{}Reclaiming Everyday Peace}, 2018, 10.","plainCitation":"Firchow, Reclaiming Everyday Peace, 2018, 10.","noteIndex":63},"citationItems":[{"id":8992,"uris":["http://zotero.org/users/3452269/items/64IXA2TY"],"itemData":{"id":8992,"type":"book","abstract":"\"Bringing armed conflicts to an end is difficult; restoring a lasting peace can be considerably harder. Reclaiming Everyday Peace addresses the effectiveness and impact of local level interventions on communities affected by war. Using an innovative methodology to generate participatory numbers, Pamina Firchow finds that communities saturated with external interventions after war do not have substantive higher levels of peacefulness according to community-defined indicators of peace than those with lower levels of interventions. These findings suggest that current international peacebuilding efforts are not very effective at achieving peace by local standards because disproportionate attention is paid to reconstruction, governance and development assistance with little attention paid to community ties and healing. Firchow argues that a more bottom up approach to measuring the effectiveness of peacebuilding is required. By finding ways to effectively communicate local community needs and priorities to the international community, efforts to create an atmosphere for an enduring peace are possible\"-- Provided by publisher.","event-place":"Cambridge, United Kingdom","ISBN":"978-1-108-41625-2","language":"eng","publisher":"Cambridge University Press","publisher-place":"Cambridge, United Kingdom","source":"ocul-uwo.primo.exlibrisgroup.com","title":"Reclaiming everyday peace: local voices in measurement and evaluation after war","title-short":"Reclaiming everyday peace","author":[{"family":"Firchow","given":"Pamina"}],"issued":{"date-parts":[["2018"]]}},"locator":"10","label":"page"}],"schema":"https://github.com/citation-style-language/schema/raw/master/csl-citation.json"} </w:instrText>
      </w:r>
      <w:r>
        <w:fldChar w:fldCharType="separate"/>
      </w:r>
      <w:r w:rsidRPr="00D921C5">
        <w:t xml:space="preserve">Firchow, </w:t>
      </w:r>
      <w:r w:rsidRPr="00D921C5">
        <w:rPr>
          <w:i/>
          <w:iCs/>
        </w:rPr>
        <w:t>Reclaiming Everyday Peace</w:t>
      </w:r>
      <w:r w:rsidRPr="00D921C5">
        <w:t>, 2018, 10.</w:t>
      </w:r>
      <w:r>
        <w:fldChar w:fldCharType="end"/>
      </w:r>
    </w:p>
  </w:footnote>
  <w:footnote w:id="56">
    <w:p w14:paraId="3FE5F9C6" w14:textId="56E4F6B0" w:rsidR="00E63BB2" w:rsidRDefault="00E63BB2">
      <w:pPr>
        <w:pStyle w:val="FootnoteText"/>
      </w:pPr>
      <w:r>
        <w:rPr>
          <w:rStyle w:val="FootnoteReference"/>
        </w:rPr>
        <w:footnoteRef/>
      </w:r>
      <w:r>
        <w:t xml:space="preserve"> </w:t>
      </w:r>
      <w:r>
        <w:fldChar w:fldCharType="begin"/>
      </w:r>
      <w:r>
        <w:instrText xml:space="preserve"> ADDIN ZOTERO_ITEM CSL_CITATION {"citationID":"PNJsknqX","properties":{"formattedCitation":"Firchow, 21.","plainCitation":"Firchow, 21.","noteIndex":64},"citationItems":[{"id":8992,"uris":["http://zotero.org/users/3452269/items/64IXA2TY"],"itemData":{"id":8992,"type":"book","abstract":"\"Bringing armed conflicts to an end is difficult; restoring a lasting peace can be considerably harder. Reclaiming Everyday Peace addresses the effectiveness and impact of local level interventions on communities affected by war. Using an innovative methodology to generate participatory numbers, Pamina Firchow finds that communities saturated with external interventions after war do not have substantive higher levels of peacefulness according to community-defined indicators of peace than those with lower levels of interventions. These findings suggest that current international peacebuilding efforts are not very effective at achieving peace by local standards because disproportionate attention is paid to reconstruction, governance and development assistance with little attention paid to community ties and healing. Firchow argues that a more bottom up approach to measuring the effectiveness of peacebuilding is required. By finding ways to effectively communicate local community needs and priorities to the international community, efforts to create an atmosphere for an enduring peace are possible\"-- Provided by publisher.","event-place":"Cambridge, United Kingdom","ISBN":"978-1-108-41625-2","language":"eng","publisher":"Cambridge University Press","publisher-place":"Cambridge, United Kingdom","source":"ocul-uwo.primo.exlibrisgroup.com","title":"Reclaiming everyday peace: local voices in measurement and evaluation after war","title-short":"Reclaiming everyday peace","author":[{"family":"Firchow","given":"Pamina"}],"issued":{"date-parts":[["2018"]]}},"locator":"21","label":"page"}],"schema":"https://github.com/citation-style-language/schema/raw/master/csl-citation.json"} </w:instrText>
      </w:r>
      <w:r>
        <w:fldChar w:fldCharType="separate"/>
      </w:r>
      <w:r w:rsidRPr="00D921C5">
        <w:t>Firchow, 2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992157"/>
    <w:multiLevelType w:val="hybridMultilevel"/>
    <w:tmpl w:val="F43409CE"/>
    <w:lvl w:ilvl="0" w:tplc="9F145248">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6D3C44"/>
    <w:multiLevelType w:val="hybridMultilevel"/>
    <w:tmpl w:val="8FB6D2D8"/>
    <w:lvl w:ilvl="0" w:tplc="F982BA8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B66CBF"/>
    <w:multiLevelType w:val="hybridMultilevel"/>
    <w:tmpl w:val="D10C3194"/>
    <w:lvl w:ilvl="0" w:tplc="835A9ED4">
      <w:start w:val="1"/>
      <w:numFmt w:val="lowerLetter"/>
      <w:lvlText w:val="(%1)"/>
      <w:lvlJc w:val="left"/>
      <w:pPr>
        <w:ind w:left="720" w:hanging="360"/>
      </w:pPr>
      <w:rPr>
        <w:rFonts w:hint="default"/>
        <w:b/>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rumbl, Mark">
    <w15:presenceInfo w15:providerId="AD" w15:userId="S-1-5-21-2859721036-3000174465-800324375-1436"/>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EyNDQ0M7IwNLEwNbNQ0lEKTi0uzszPAykwrgUAYTKaWCwAAAA="/>
  </w:docVars>
  <w:rsids>
    <w:rsidRoot w:val="00483822"/>
    <w:rsid w:val="00001251"/>
    <w:rsid w:val="0001645C"/>
    <w:rsid w:val="0003041F"/>
    <w:rsid w:val="00046A31"/>
    <w:rsid w:val="00073C41"/>
    <w:rsid w:val="00073FA4"/>
    <w:rsid w:val="00082D40"/>
    <w:rsid w:val="000879F3"/>
    <w:rsid w:val="000A12B5"/>
    <w:rsid w:val="000A1EB4"/>
    <w:rsid w:val="000C2325"/>
    <w:rsid w:val="000C738D"/>
    <w:rsid w:val="000D5C26"/>
    <w:rsid w:val="000D740F"/>
    <w:rsid w:val="000F3A9D"/>
    <w:rsid w:val="000F4646"/>
    <w:rsid w:val="00107E87"/>
    <w:rsid w:val="001129EE"/>
    <w:rsid w:val="001141CD"/>
    <w:rsid w:val="0011673D"/>
    <w:rsid w:val="00120AF5"/>
    <w:rsid w:val="001236F0"/>
    <w:rsid w:val="0012679E"/>
    <w:rsid w:val="00130FC8"/>
    <w:rsid w:val="00141F7A"/>
    <w:rsid w:val="001427C0"/>
    <w:rsid w:val="00163F48"/>
    <w:rsid w:val="00176720"/>
    <w:rsid w:val="00186027"/>
    <w:rsid w:val="00187052"/>
    <w:rsid w:val="00193E43"/>
    <w:rsid w:val="00196DA1"/>
    <w:rsid w:val="001A30F3"/>
    <w:rsid w:val="001B16DC"/>
    <w:rsid w:val="001B59BE"/>
    <w:rsid w:val="001B737E"/>
    <w:rsid w:val="001C0E76"/>
    <w:rsid w:val="001E7385"/>
    <w:rsid w:val="00206F13"/>
    <w:rsid w:val="00217DBC"/>
    <w:rsid w:val="002243BA"/>
    <w:rsid w:val="002359B7"/>
    <w:rsid w:val="002410F6"/>
    <w:rsid w:val="00266CC9"/>
    <w:rsid w:val="00266D91"/>
    <w:rsid w:val="002701C5"/>
    <w:rsid w:val="0027250F"/>
    <w:rsid w:val="00273648"/>
    <w:rsid w:val="00281ABA"/>
    <w:rsid w:val="00282357"/>
    <w:rsid w:val="002864D1"/>
    <w:rsid w:val="00294308"/>
    <w:rsid w:val="002A3BD4"/>
    <w:rsid w:val="002D0191"/>
    <w:rsid w:val="002D01EF"/>
    <w:rsid w:val="002D6DF5"/>
    <w:rsid w:val="002D75BB"/>
    <w:rsid w:val="002E6F4B"/>
    <w:rsid w:val="00305EFE"/>
    <w:rsid w:val="0030710F"/>
    <w:rsid w:val="00310406"/>
    <w:rsid w:val="00323685"/>
    <w:rsid w:val="003305B0"/>
    <w:rsid w:val="00335A33"/>
    <w:rsid w:val="00337752"/>
    <w:rsid w:val="00341D78"/>
    <w:rsid w:val="003527B5"/>
    <w:rsid w:val="00356169"/>
    <w:rsid w:val="00364A9C"/>
    <w:rsid w:val="003853EE"/>
    <w:rsid w:val="00387F19"/>
    <w:rsid w:val="00393701"/>
    <w:rsid w:val="00394747"/>
    <w:rsid w:val="003A164B"/>
    <w:rsid w:val="003A265E"/>
    <w:rsid w:val="003A690C"/>
    <w:rsid w:val="003B0C8F"/>
    <w:rsid w:val="003B5C46"/>
    <w:rsid w:val="003C0E04"/>
    <w:rsid w:val="003C558B"/>
    <w:rsid w:val="003D1397"/>
    <w:rsid w:val="003E37C0"/>
    <w:rsid w:val="003F0128"/>
    <w:rsid w:val="003F356A"/>
    <w:rsid w:val="0040269C"/>
    <w:rsid w:val="00404AAC"/>
    <w:rsid w:val="00422E6D"/>
    <w:rsid w:val="00422F76"/>
    <w:rsid w:val="0043315E"/>
    <w:rsid w:val="00472C71"/>
    <w:rsid w:val="00475A9C"/>
    <w:rsid w:val="00477C38"/>
    <w:rsid w:val="00483602"/>
    <w:rsid w:val="00483822"/>
    <w:rsid w:val="0049350A"/>
    <w:rsid w:val="004A31F1"/>
    <w:rsid w:val="004D4B69"/>
    <w:rsid w:val="004E22F5"/>
    <w:rsid w:val="004E3D2E"/>
    <w:rsid w:val="004F1957"/>
    <w:rsid w:val="004F2901"/>
    <w:rsid w:val="004F4336"/>
    <w:rsid w:val="004F68AE"/>
    <w:rsid w:val="005023BE"/>
    <w:rsid w:val="0050326B"/>
    <w:rsid w:val="005073D0"/>
    <w:rsid w:val="00511757"/>
    <w:rsid w:val="00523165"/>
    <w:rsid w:val="0052638C"/>
    <w:rsid w:val="0053443A"/>
    <w:rsid w:val="0053759E"/>
    <w:rsid w:val="0054411C"/>
    <w:rsid w:val="00567DF2"/>
    <w:rsid w:val="00592243"/>
    <w:rsid w:val="00592829"/>
    <w:rsid w:val="005A2B58"/>
    <w:rsid w:val="005B3D45"/>
    <w:rsid w:val="005B7E03"/>
    <w:rsid w:val="005C44F7"/>
    <w:rsid w:val="005D0E9F"/>
    <w:rsid w:val="005D38BD"/>
    <w:rsid w:val="005D51AA"/>
    <w:rsid w:val="005D5A3E"/>
    <w:rsid w:val="005F4C44"/>
    <w:rsid w:val="005F6CC3"/>
    <w:rsid w:val="00602C54"/>
    <w:rsid w:val="0061036D"/>
    <w:rsid w:val="00621060"/>
    <w:rsid w:val="00630ADF"/>
    <w:rsid w:val="00633F67"/>
    <w:rsid w:val="00634FFC"/>
    <w:rsid w:val="00684F3E"/>
    <w:rsid w:val="006916B7"/>
    <w:rsid w:val="00692BC5"/>
    <w:rsid w:val="006A63F8"/>
    <w:rsid w:val="006B0C9F"/>
    <w:rsid w:val="006B1D89"/>
    <w:rsid w:val="006B7AA5"/>
    <w:rsid w:val="006C1259"/>
    <w:rsid w:val="006C7278"/>
    <w:rsid w:val="006D07CF"/>
    <w:rsid w:val="006F326B"/>
    <w:rsid w:val="006F7588"/>
    <w:rsid w:val="00702880"/>
    <w:rsid w:val="00721616"/>
    <w:rsid w:val="007342BF"/>
    <w:rsid w:val="00737552"/>
    <w:rsid w:val="007635A8"/>
    <w:rsid w:val="00775396"/>
    <w:rsid w:val="00784E7C"/>
    <w:rsid w:val="00785346"/>
    <w:rsid w:val="00791FEA"/>
    <w:rsid w:val="0079657F"/>
    <w:rsid w:val="007974F9"/>
    <w:rsid w:val="007A1C43"/>
    <w:rsid w:val="007A31B9"/>
    <w:rsid w:val="007C266E"/>
    <w:rsid w:val="007C30CA"/>
    <w:rsid w:val="007E5EF7"/>
    <w:rsid w:val="007F3424"/>
    <w:rsid w:val="008025E0"/>
    <w:rsid w:val="00827475"/>
    <w:rsid w:val="00827AD9"/>
    <w:rsid w:val="008332E9"/>
    <w:rsid w:val="00840802"/>
    <w:rsid w:val="008418C0"/>
    <w:rsid w:val="00843433"/>
    <w:rsid w:val="00844EE8"/>
    <w:rsid w:val="008451A7"/>
    <w:rsid w:val="008457D9"/>
    <w:rsid w:val="00854A3C"/>
    <w:rsid w:val="00860B3D"/>
    <w:rsid w:val="00871320"/>
    <w:rsid w:val="008806E0"/>
    <w:rsid w:val="00881772"/>
    <w:rsid w:val="008846DD"/>
    <w:rsid w:val="00886F19"/>
    <w:rsid w:val="008A4793"/>
    <w:rsid w:val="008A4DFD"/>
    <w:rsid w:val="008A5CA5"/>
    <w:rsid w:val="008B357A"/>
    <w:rsid w:val="008B549D"/>
    <w:rsid w:val="008B7197"/>
    <w:rsid w:val="008C14EB"/>
    <w:rsid w:val="008C1623"/>
    <w:rsid w:val="008C3262"/>
    <w:rsid w:val="008E44A1"/>
    <w:rsid w:val="008E607B"/>
    <w:rsid w:val="008F197E"/>
    <w:rsid w:val="00921699"/>
    <w:rsid w:val="009216C4"/>
    <w:rsid w:val="009349F0"/>
    <w:rsid w:val="009400E2"/>
    <w:rsid w:val="00946CF9"/>
    <w:rsid w:val="00946E88"/>
    <w:rsid w:val="00956244"/>
    <w:rsid w:val="0096262F"/>
    <w:rsid w:val="00964A36"/>
    <w:rsid w:val="00975348"/>
    <w:rsid w:val="009862CB"/>
    <w:rsid w:val="00990109"/>
    <w:rsid w:val="00993DC8"/>
    <w:rsid w:val="0099611C"/>
    <w:rsid w:val="00996DA0"/>
    <w:rsid w:val="009A7AF5"/>
    <w:rsid w:val="009C1C4F"/>
    <w:rsid w:val="009E7FE5"/>
    <w:rsid w:val="009F11DA"/>
    <w:rsid w:val="00A01725"/>
    <w:rsid w:val="00A2453D"/>
    <w:rsid w:val="00A25393"/>
    <w:rsid w:val="00A541FB"/>
    <w:rsid w:val="00A6371E"/>
    <w:rsid w:val="00A662B0"/>
    <w:rsid w:val="00A935C6"/>
    <w:rsid w:val="00AA2A1B"/>
    <w:rsid w:val="00AA6FC5"/>
    <w:rsid w:val="00AB4DC0"/>
    <w:rsid w:val="00AB5322"/>
    <w:rsid w:val="00AD3A4E"/>
    <w:rsid w:val="00AD455C"/>
    <w:rsid w:val="00AD6721"/>
    <w:rsid w:val="00AF263C"/>
    <w:rsid w:val="00B00B15"/>
    <w:rsid w:val="00B07662"/>
    <w:rsid w:val="00B07A0B"/>
    <w:rsid w:val="00B13C01"/>
    <w:rsid w:val="00B304C8"/>
    <w:rsid w:val="00B44440"/>
    <w:rsid w:val="00B55FC3"/>
    <w:rsid w:val="00B80CB8"/>
    <w:rsid w:val="00B81716"/>
    <w:rsid w:val="00B829C3"/>
    <w:rsid w:val="00B83A21"/>
    <w:rsid w:val="00B861CE"/>
    <w:rsid w:val="00B86E63"/>
    <w:rsid w:val="00B86F57"/>
    <w:rsid w:val="00B92758"/>
    <w:rsid w:val="00B93E71"/>
    <w:rsid w:val="00B9427B"/>
    <w:rsid w:val="00B945BE"/>
    <w:rsid w:val="00BA07E1"/>
    <w:rsid w:val="00BA5A79"/>
    <w:rsid w:val="00BB08B3"/>
    <w:rsid w:val="00BB7CB3"/>
    <w:rsid w:val="00BD1D0C"/>
    <w:rsid w:val="00BE0E88"/>
    <w:rsid w:val="00BF4417"/>
    <w:rsid w:val="00BF6AA9"/>
    <w:rsid w:val="00C02A66"/>
    <w:rsid w:val="00C06C91"/>
    <w:rsid w:val="00C152E6"/>
    <w:rsid w:val="00C23CDF"/>
    <w:rsid w:val="00C30216"/>
    <w:rsid w:val="00C5400A"/>
    <w:rsid w:val="00C77F5B"/>
    <w:rsid w:val="00C8379D"/>
    <w:rsid w:val="00C843AF"/>
    <w:rsid w:val="00CA0580"/>
    <w:rsid w:val="00CA1F21"/>
    <w:rsid w:val="00CA7D70"/>
    <w:rsid w:val="00CB3AF7"/>
    <w:rsid w:val="00CB4A12"/>
    <w:rsid w:val="00CB62DF"/>
    <w:rsid w:val="00CD6A44"/>
    <w:rsid w:val="00CD7AFC"/>
    <w:rsid w:val="00CE394C"/>
    <w:rsid w:val="00CF10C3"/>
    <w:rsid w:val="00D03D12"/>
    <w:rsid w:val="00D054F8"/>
    <w:rsid w:val="00D0585D"/>
    <w:rsid w:val="00D10F11"/>
    <w:rsid w:val="00D23487"/>
    <w:rsid w:val="00D377B1"/>
    <w:rsid w:val="00D46212"/>
    <w:rsid w:val="00D659F9"/>
    <w:rsid w:val="00D92142"/>
    <w:rsid w:val="00D921C5"/>
    <w:rsid w:val="00DA649E"/>
    <w:rsid w:val="00DB0483"/>
    <w:rsid w:val="00DB32E8"/>
    <w:rsid w:val="00DB47E4"/>
    <w:rsid w:val="00DC63B7"/>
    <w:rsid w:val="00DD5448"/>
    <w:rsid w:val="00DF4AB4"/>
    <w:rsid w:val="00E07545"/>
    <w:rsid w:val="00E221F6"/>
    <w:rsid w:val="00E26069"/>
    <w:rsid w:val="00E32FCD"/>
    <w:rsid w:val="00E346E4"/>
    <w:rsid w:val="00E40910"/>
    <w:rsid w:val="00E51C10"/>
    <w:rsid w:val="00E52072"/>
    <w:rsid w:val="00E63BB2"/>
    <w:rsid w:val="00E73E53"/>
    <w:rsid w:val="00E8696F"/>
    <w:rsid w:val="00E91BF1"/>
    <w:rsid w:val="00EA0796"/>
    <w:rsid w:val="00EB3E83"/>
    <w:rsid w:val="00EC5001"/>
    <w:rsid w:val="00EC5765"/>
    <w:rsid w:val="00ED4590"/>
    <w:rsid w:val="00ED4F7A"/>
    <w:rsid w:val="00EF0E92"/>
    <w:rsid w:val="00EF5044"/>
    <w:rsid w:val="00F02BAB"/>
    <w:rsid w:val="00F0530C"/>
    <w:rsid w:val="00F13662"/>
    <w:rsid w:val="00F14282"/>
    <w:rsid w:val="00F1661D"/>
    <w:rsid w:val="00F23E5C"/>
    <w:rsid w:val="00F318C4"/>
    <w:rsid w:val="00F507DD"/>
    <w:rsid w:val="00F52B89"/>
    <w:rsid w:val="00F75495"/>
    <w:rsid w:val="00F9407F"/>
    <w:rsid w:val="00F96CB0"/>
    <w:rsid w:val="00FA2CED"/>
    <w:rsid w:val="00FA655A"/>
    <w:rsid w:val="00FB08BD"/>
    <w:rsid w:val="00FB0A3D"/>
    <w:rsid w:val="00FB21C6"/>
    <w:rsid w:val="00FB521C"/>
    <w:rsid w:val="00FB6557"/>
    <w:rsid w:val="00FC2D2D"/>
    <w:rsid w:val="00FC4F10"/>
    <w:rsid w:val="00FD118E"/>
    <w:rsid w:val="00FD1F78"/>
    <w:rsid w:val="00FF7036"/>
    <w:rsid w:val="573E89DE"/>
    <w:rsid w:val="5ED974A5"/>
    <w:rsid w:val="63D7C97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BA139A"/>
  <w15:docId w15:val="{156C6D88-ACA4-4C7E-AE02-B63EB8E45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7E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83822"/>
    <w:pPr>
      <w:spacing w:before="100" w:beforeAutospacing="1" w:after="100" w:afterAutospacing="1"/>
    </w:pPr>
    <w:rPr>
      <w:lang w:eastAsia="en-CA"/>
    </w:rPr>
  </w:style>
  <w:style w:type="character" w:styleId="Hyperlink">
    <w:name w:val="Hyperlink"/>
    <w:basedOn w:val="DefaultParagraphFont"/>
    <w:uiPriority w:val="99"/>
    <w:unhideWhenUsed/>
    <w:rsid w:val="00483822"/>
    <w:rPr>
      <w:color w:val="0000FF"/>
      <w:u w:val="single"/>
    </w:rPr>
  </w:style>
  <w:style w:type="paragraph" w:styleId="Revision">
    <w:name w:val="Revision"/>
    <w:hidden/>
    <w:uiPriority w:val="99"/>
    <w:semiHidden/>
    <w:rsid w:val="00483822"/>
    <w:pPr>
      <w:spacing w:after="0" w:line="240" w:lineRule="auto"/>
    </w:pPr>
  </w:style>
  <w:style w:type="character" w:styleId="CommentReference">
    <w:name w:val="annotation reference"/>
    <w:basedOn w:val="DefaultParagraphFont"/>
    <w:uiPriority w:val="99"/>
    <w:semiHidden/>
    <w:unhideWhenUsed/>
    <w:rsid w:val="00483822"/>
    <w:rPr>
      <w:sz w:val="16"/>
      <w:szCs w:val="16"/>
    </w:rPr>
  </w:style>
  <w:style w:type="paragraph" w:styleId="CommentText">
    <w:name w:val="annotation text"/>
    <w:basedOn w:val="Normal"/>
    <w:link w:val="CommentTextChar"/>
    <w:uiPriority w:val="99"/>
    <w:unhideWhenUsed/>
    <w:rsid w:val="00483822"/>
    <w:rPr>
      <w:sz w:val="20"/>
      <w:szCs w:val="20"/>
    </w:rPr>
  </w:style>
  <w:style w:type="character" w:customStyle="1" w:styleId="CommentTextChar">
    <w:name w:val="Comment Text Char"/>
    <w:basedOn w:val="DefaultParagraphFont"/>
    <w:link w:val="CommentText"/>
    <w:uiPriority w:val="99"/>
    <w:rsid w:val="00483822"/>
    <w:rPr>
      <w:sz w:val="20"/>
      <w:szCs w:val="20"/>
    </w:rPr>
  </w:style>
  <w:style w:type="paragraph" w:styleId="CommentSubject">
    <w:name w:val="annotation subject"/>
    <w:basedOn w:val="CommentText"/>
    <w:next w:val="CommentText"/>
    <w:link w:val="CommentSubjectChar"/>
    <w:uiPriority w:val="99"/>
    <w:semiHidden/>
    <w:unhideWhenUsed/>
    <w:rsid w:val="00483822"/>
    <w:rPr>
      <w:b/>
      <w:bCs/>
    </w:rPr>
  </w:style>
  <w:style w:type="character" w:customStyle="1" w:styleId="CommentSubjectChar">
    <w:name w:val="Comment Subject Char"/>
    <w:basedOn w:val="CommentTextChar"/>
    <w:link w:val="CommentSubject"/>
    <w:uiPriority w:val="99"/>
    <w:semiHidden/>
    <w:rsid w:val="00483822"/>
    <w:rPr>
      <w:b/>
      <w:bCs/>
      <w:sz w:val="20"/>
      <w:szCs w:val="20"/>
    </w:rPr>
  </w:style>
  <w:style w:type="character" w:styleId="UnresolvedMention">
    <w:name w:val="Unresolved Mention"/>
    <w:basedOn w:val="DefaultParagraphFont"/>
    <w:uiPriority w:val="99"/>
    <w:semiHidden/>
    <w:unhideWhenUsed/>
    <w:rsid w:val="001B59BE"/>
    <w:rPr>
      <w:color w:val="605E5C"/>
      <w:shd w:val="clear" w:color="auto" w:fill="E1DFDD"/>
    </w:rPr>
  </w:style>
  <w:style w:type="character" w:styleId="Emphasis">
    <w:name w:val="Emphasis"/>
    <w:basedOn w:val="DefaultParagraphFont"/>
    <w:uiPriority w:val="20"/>
    <w:qFormat/>
    <w:rsid w:val="007C30CA"/>
    <w:rPr>
      <w:i/>
      <w:iCs/>
    </w:rPr>
  </w:style>
  <w:style w:type="paragraph" w:styleId="BalloonText">
    <w:name w:val="Balloon Text"/>
    <w:basedOn w:val="Normal"/>
    <w:link w:val="BalloonTextChar"/>
    <w:uiPriority w:val="99"/>
    <w:semiHidden/>
    <w:unhideWhenUsed/>
    <w:rsid w:val="00AA6FC5"/>
    <w:rPr>
      <w:sz w:val="18"/>
      <w:szCs w:val="18"/>
    </w:rPr>
  </w:style>
  <w:style w:type="character" w:customStyle="1" w:styleId="BalloonTextChar">
    <w:name w:val="Balloon Text Char"/>
    <w:basedOn w:val="DefaultParagraphFont"/>
    <w:link w:val="BalloonText"/>
    <w:uiPriority w:val="99"/>
    <w:semiHidden/>
    <w:rsid w:val="00AA6FC5"/>
    <w:rPr>
      <w:rFonts w:ascii="Times New Roman" w:hAnsi="Times New Roman"/>
      <w:sz w:val="18"/>
      <w:szCs w:val="18"/>
    </w:rPr>
  </w:style>
  <w:style w:type="paragraph" w:styleId="FootnoteText">
    <w:name w:val="footnote text"/>
    <w:basedOn w:val="Normal"/>
    <w:link w:val="FootnoteTextChar"/>
    <w:uiPriority w:val="99"/>
    <w:semiHidden/>
    <w:unhideWhenUsed/>
    <w:rsid w:val="001236F0"/>
    <w:rPr>
      <w:sz w:val="20"/>
      <w:szCs w:val="20"/>
    </w:rPr>
  </w:style>
  <w:style w:type="character" w:customStyle="1" w:styleId="FootnoteTextChar">
    <w:name w:val="Footnote Text Char"/>
    <w:basedOn w:val="DefaultParagraphFont"/>
    <w:link w:val="FootnoteText"/>
    <w:uiPriority w:val="99"/>
    <w:semiHidden/>
    <w:rsid w:val="001236F0"/>
    <w:rPr>
      <w:sz w:val="20"/>
      <w:szCs w:val="20"/>
    </w:rPr>
  </w:style>
  <w:style w:type="character" w:styleId="FootnoteReference">
    <w:name w:val="footnote reference"/>
    <w:basedOn w:val="DefaultParagraphFont"/>
    <w:uiPriority w:val="99"/>
    <w:semiHidden/>
    <w:unhideWhenUsed/>
    <w:rsid w:val="001236F0"/>
    <w:rPr>
      <w:vertAlign w:val="superscript"/>
    </w:rPr>
  </w:style>
  <w:style w:type="paragraph" w:styleId="EndnoteText">
    <w:name w:val="endnote text"/>
    <w:basedOn w:val="Normal"/>
    <w:link w:val="EndnoteTextChar"/>
    <w:uiPriority w:val="99"/>
    <w:semiHidden/>
    <w:unhideWhenUsed/>
    <w:rsid w:val="00A541FB"/>
    <w:rPr>
      <w:sz w:val="20"/>
      <w:szCs w:val="20"/>
    </w:rPr>
  </w:style>
  <w:style w:type="character" w:customStyle="1" w:styleId="EndnoteTextChar">
    <w:name w:val="Endnote Text Char"/>
    <w:basedOn w:val="DefaultParagraphFont"/>
    <w:link w:val="EndnoteText"/>
    <w:uiPriority w:val="99"/>
    <w:semiHidden/>
    <w:rsid w:val="00A541FB"/>
    <w:rPr>
      <w:rFonts w:ascii="Times New Roman" w:eastAsia="Times New Roman" w:hAnsi="Times New Roman" w:cs="Times New Roman"/>
      <w:sz w:val="20"/>
      <w:szCs w:val="20"/>
      <w:lang w:val="en-US"/>
    </w:rPr>
  </w:style>
  <w:style w:type="character" w:styleId="EndnoteReference">
    <w:name w:val="endnote reference"/>
    <w:basedOn w:val="DefaultParagraphFont"/>
    <w:uiPriority w:val="99"/>
    <w:semiHidden/>
    <w:unhideWhenUsed/>
    <w:rsid w:val="00A541FB"/>
    <w:rPr>
      <w:vertAlign w:val="superscript"/>
    </w:rPr>
  </w:style>
  <w:style w:type="character" w:styleId="FollowedHyperlink">
    <w:name w:val="FollowedHyperlink"/>
    <w:basedOn w:val="DefaultParagraphFont"/>
    <w:uiPriority w:val="99"/>
    <w:semiHidden/>
    <w:unhideWhenUsed/>
    <w:rsid w:val="00C77F5B"/>
    <w:rPr>
      <w:color w:val="954F72" w:themeColor="followedHyperlink"/>
      <w:u w:val="single"/>
    </w:rPr>
  </w:style>
  <w:style w:type="paragraph" w:styleId="Bibliography">
    <w:name w:val="Bibliography"/>
    <w:basedOn w:val="Normal"/>
    <w:next w:val="Normal"/>
    <w:uiPriority w:val="37"/>
    <w:unhideWhenUsed/>
    <w:rsid w:val="002D0191"/>
    <w:pPr>
      <w:ind w:left="720" w:hanging="720"/>
    </w:pPr>
  </w:style>
  <w:style w:type="paragraph" w:styleId="ListParagraph">
    <w:name w:val="List Paragraph"/>
    <w:basedOn w:val="Normal"/>
    <w:uiPriority w:val="34"/>
    <w:qFormat/>
    <w:rsid w:val="00335A3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37568">
      <w:bodyDiv w:val="1"/>
      <w:marLeft w:val="0"/>
      <w:marRight w:val="0"/>
      <w:marTop w:val="0"/>
      <w:marBottom w:val="0"/>
      <w:divBdr>
        <w:top w:val="none" w:sz="0" w:space="0" w:color="auto"/>
        <w:left w:val="none" w:sz="0" w:space="0" w:color="auto"/>
        <w:bottom w:val="none" w:sz="0" w:space="0" w:color="auto"/>
        <w:right w:val="none" w:sz="0" w:space="0" w:color="auto"/>
      </w:divBdr>
    </w:div>
    <w:div w:id="98108149">
      <w:bodyDiv w:val="1"/>
      <w:marLeft w:val="0"/>
      <w:marRight w:val="0"/>
      <w:marTop w:val="0"/>
      <w:marBottom w:val="0"/>
      <w:divBdr>
        <w:top w:val="none" w:sz="0" w:space="0" w:color="auto"/>
        <w:left w:val="none" w:sz="0" w:space="0" w:color="auto"/>
        <w:bottom w:val="none" w:sz="0" w:space="0" w:color="auto"/>
        <w:right w:val="none" w:sz="0" w:space="0" w:color="auto"/>
      </w:divBdr>
    </w:div>
    <w:div w:id="122578599">
      <w:bodyDiv w:val="1"/>
      <w:marLeft w:val="0"/>
      <w:marRight w:val="0"/>
      <w:marTop w:val="0"/>
      <w:marBottom w:val="0"/>
      <w:divBdr>
        <w:top w:val="none" w:sz="0" w:space="0" w:color="auto"/>
        <w:left w:val="none" w:sz="0" w:space="0" w:color="auto"/>
        <w:bottom w:val="none" w:sz="0" w:space="0" w:color="auto"/>
        <w:right w:val="none" w:sz="0" w:space="0" w:color="auto"/>
      </w:divBdr>
    </w:div>
    <w:div w:id="168298580">
      <w:bodyDiv w:val="1"/>
      <w:marLeft w:val="0"/>
      <w:marRight w:val="0"/>
      <w:marTop w:val="0"/>
      <w:marBottom w:val="0"/>
      <w:divBdr>
        <w:top w:val="none" w:sz="0" w:space="0" w:color="auto"/>
        <w:left w:val="none" w:sz="0" w:space="0" w:color="auto"/>
        <w:bottom w:val="none" w:sz="0" w:space="0" w:color="auto"/>
        <w:right w:val="none" w:sz="0" w:space="0" w:color="auto"/>
      </w:divBdr>
    </w:div>
    <w:div w:id="219632221">
      <w:bodyDiv w:val="1"/>
      <w:marLeft w:val="0"/>
      <w:marRight w:val="0"/>
      <w:marTop w:val="0"/>
      <w:marBottom w:val="0"/>
      <w:divBdr>
        <w:top w:val="none" w:sz="0" w:space="0" w:color="auto"/>
        <w:left w:val="none" w:sz="0" w:space="0" w:color="auto"/>
        <w:bottom w:val="none" w:sz="0" w:space="0" w:color="auto"/>
        <w:right w:val="none" w:sz="0" w:space="0" w:color="auto"/>
      </w:divBdr>
    </w:div>
    <w:div w:id="235209330">
      <w:bodyDiv w:val="1"/>
      <w:marLeft w:val="0"/>
      <w:marRight w:val="0"/>
      <w:marTop w:val="0"/>
      <w:marBottom w:val="0"/>
      <w:divBdr>
        <w:top w:val="none" w:sz="0" w:space="0" w:color="auto"/>
        <w:left w:val="none" w:sz="0" w:space="0" w:color="auto"/>
        <w:bottom w:val="none" w:sz="0" w:space="0" w:color="auto"/>
        <w:right w:val="none" w:sz="0" w:space="0" w:color="auto"/>
      </w:divBdr>
    </w:div>
    <w:div w:id="430971405">
      <w:bodyDiv w:val="1"/>
      <w:marLeft w:val="0"/>
      <w:marRight w:val="0"/>
      <w:marTop w:val="0"/>
      <w:marBottom w:val="0"/>
      <w:divBdr>
        <w:top w:val="none" w:sz="0" w:space="0" w:color="auto"/>
        <w:left w:val="none" w:sz="0" w:space="0" w:color="auto"/>
        <w:bottom w:val="none" w:sz="0" w:space="0" w:color="auto"/>
        <w:right w:val="none" w:sz="0" w:space="0" w:color="auto"/>
      </w:divBdr>
      <w:divsChild>
        <w:div w:id="853687351">
          <w:marLeft w:val="480"/>
          <w:marRight w:val="0"/>
          <w:marTop w:val="0"/>
          <w:marBottom w:val="0"/>
          <w:divBdr>
            <w:top w:val="none" w:sz="0" w:space="0" w:color="auto"/>
            <w:left w:val="none" w:sz="0" w:space="0" w:color="auto"/>
            <w:bottom w:val="none" w:sz="0" w:space="0" w:color="auto"/>
            <w:right w:val="none" w:sz="0" w:space="0" w:color="auto"/>
          </w:divBdr>
          <w:divsChild>
            <w:div w:id="45987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320522">
      <w:bodyDiv w:val="1"/>
      <w:marLeft w:val="0"/>
      <w:marRight w:val="0"/>
      <w:marTop w:val="0"/>
      <w:marBottom w:val="0"/>
      <w:divBdr>
        <w:top w:val="none" w:sz="0" w:space="0" w:color="auto"/>
        <w:left w:val="none" w:sz="0" w:space="0" w:color="auto"/>
        <w:bottom w:val="none" w:sz="0" w:space="0" w:color="auto"/>
        <w:right w:val="none" w:sz="0" w:space="0" w:color="auto"/>
      </w:divBdr>
    </w:div>
    <w:div w:id="761729968">
      <w:bodyDiv w:val="1"/>
      <w:marLeft w:val="0"/>
      <w:marRight w:val="0"/>
      <w:marTop w:val="0"/>
      <w:marBottom w:val="0"/>
      <w:divBdr>
        <w:top w:val="none" w:sz="0" w:space="0" w:color="auto"/>
        <w:left w:val="none" w:sz="0" w:space="0" w:color="auto"/>
        <w:bottom w:val="none" w:sz="0" w:space="0" w:color="auto"/>
        <w:right w:val="none" w:sz="0" w:space="0" w:color="auto"/>
      </w:divBdr>
    </w:div>
    <w:div w:id="886332987">
      <w:bodyDiv w:val="1"/>
      <w:marLeft w:val="0"/>
      <w:marRight w:val="0"/>
      <w:marTop w:val="0"/>
      <w:marBottom w:val="0"/>
      <w:divBdr>
        <w:top w:val="none" w:sz="0" w:space="0" w:color="auto"/>
        <w:left w:val="none" w:sz="0" w:space="0" w:color="auto"/>
        <w:bottom w:val="none" w:sz="0" w:space="0" w:color="auto"/>
        <w:right w:val="none" w:sz="0" w:space="0" w:color="auto"/>
      </w:divBdr>
      <w:divsChild>
        <w:div w:id="1006980510">
          <w:marLeft w:val="480"/>
          <w:marRight w:val="0"/>
          <w:marTop w:val="0"/>
          <w:marBottom w:val="0"/>
          <w:divBdr>
            <w:top w:val="none" w:sz="0" w:space="0" w:color="auto"/>
            <w:left w:val="none" w:sz="0" w:space="0" w:color="auto"/>
            <w:bottom w:val="none" w:sz="0" w:space="0" w:color="auto"/>
            <w:right w:val="none" w:sz="0" w:space="0" w:color="auto"/>
          </w:divBdr>
          <w:divsChild>
            <w:div w:id="1363557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477719">
      <w:bodyDiv w:val="1"/>
      <w:marLeft w:val="0"/>
      <w:marRight w:val="0"/>
      <w:marTop w:val="0"/>
      <w:marBottom w:val="0"/>
      <w:divBdr>
        <w:top w:val="none" w:sz="0" w:space="0" w:color="auto"/>
        <w:left w:val="none" w:sz="0" w:space="0" w:color="auto"/>
        <w:bottom w:val="none" w:sz="0" w:space="0" w:color="auto"/>
        <w:right w:val="none" w:sz="0" w:space="0" w:color="auto"/>
      </w:divBdr>
    </w:div>
    <w:div w:id="1111122442">
      <w:bodyDiv w:val="1"/>
      <w:marLeft w:val="0"/>
      <w:marRight w:val="0"/>
      <w:marTop w:val="0"/>
      <w:marBottom w:val="0"/>
      <w:divBdr>
        <w:top w:val="none" w:sz="0" w:space="0" w:color="auto"/>
        <w:left w:val="none" w:sz="0" w:space="0" w:color="auto"/>
        <w:bottom w:val="none" w:sz="0" w:space="0" w:color="auto"/>
        <w:right w:val="none" w:sz="0" w:space="0" w:color="auto"/>
      </w:divBdr>
    </w:div>
    <w:div w:id="1222593398">
      <w:bodyDiv w:val="1"/>
      <w:marLeft w:val="0"/>
      <w:marRight w:val="0"/>
      <w:marTop w:val="0"/>
      <w:marBottom w:val="0"/>
      <w:divBdr>
        <w:top w:val="none" w:sz="0" w:space="0" w:color="auto"/>
        <w:left w:val="none" w:sz="0" w:space="0" w:color="auto"/>
        <w:bottom w:val="none" w:sz="0" w:space="0" w:color="auto"/>
        <w:right w:val="none" w:sz="0" w:space="0" w:color="auto"/>
      </w:divBdr>
    </w:div>
    <w:div w:id="1301497374">
      <w:bodyDiv w:val="1"/>
      <w:marLeft w:val="0"/>
      <w:marRight w:val="0"/>
      <w:marTop w:val="0"/>
      <w:marBottom w:val="0"/>
      <w:divBdr>
        <w:top w:val="none" w:sz="0" w:space="0" w:color="auto"/>
        <w:left w:val="none" w:sz="0" w:space="0" w:color="auto"/>
        <w:bottom w:val="none" w:sz="0" w:space="0" w:color="auto"/>
        <w:right w:val="none" w:sz="0" w:space="0" w:color="auto"/>
      </w:divBdr>
    </w:div>
    <w:div w:id="1343125434">
      <w:bodyDiv w:val="1"/>
      <w:marLeft w:val="0"/>
      <w:marRight w:val="0"/>
      <w:marTop w:val="0"/>
      <w:marBottom w:val="0"/>
      <w:divBdr>
        <w:top w:val="none" w:sz="0" w:space="0" w:color="auto"/>
        <w:left w:val="none" w:sz="0" w:space="0" w:color="auto"/>
        <w:bottom w:val="none" w:sz="0" w:space="0" w:color="auto"/>
        <w:right w:val="none" w:sz="0" w:space="0" w:color="auto"/>
      </w:divBdr>
      <w:divsChild>
        <w:div w:id="1228960111">
          <w:marLeft w:val="480"/>
          <w:marRight w:val="0"/>
          <w:marTop w:val="0"/>
          <w:marBottom w:val="0"/>
          <w:divBdr>
            <w:top w:val="none" w:sz="0" w:space="0" w:color="auto"/>
            <w:left w:val="none" w:sz="0" w:space="0" w:color="auto"/>
            <w:bottom w:val="none" w:sz="0" w:space="0" w:color="auto"/>
            <w:right w:val="none" w:sz="0" w:space="0" w:color="auto"/>
          </w:divBdr>
          <w:divsChild>
            <w:div w:id="1194073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031517">
      <w:bodyDiv w:val="1"/>
      <w:marLeft w:val="0"/>
      <w:marRight w:val="0"/>
      <w:marTop w:val="0"/>
      <w:marBottom w:val="0"/>
      <w:divBdr>
        <w:top w:val="none" w:sz="0" w:space="0" w:color="auto"/>
        <w:left w:val="none" w:sz="0" w:space="0" w:color="auto"/>
        <w:bottom w:val="none" w:sz="0" w:space="0" w:color="auto"/>
        <w:right w:val="none" w:sz="0" w:space="0" w:color="auto"/>
      </w:divBdr>
    </w:div>
    <w:div w:id="1497766650">
      <w:bodyDiv w:val="1"/>
      <w:marLeft w:val="0"/>
      <w:marRight w:val="0"/>
      <w:marTop w:val="0"/>
      <w:marBottom w:val="0"/>
      <w:divBdr>
        <w:top w:val="none" w:sz="0" w:space="0" w:color="auto"/>
        <w:left w:val="none" w:sz="0" w:space="0" w:color="auto"/>
        <w:bottom w:val="none" w:sz="0" w:space="0" w:color="auto"/>
        <w:right w:val="none" w:sz="0" w:space="0" w:color="auto"/>
      </w:divBdr>
    </w:div>
    <w:div w:id="1546403252">
      <w:bodyDiv w:val="1"/>
      <w:marLeft w:val="0"/>
      <w:marRight w:val="0"/>
      <w:marTop w:val="0"/>
      <w:marBottom w:val="0"/>
      <w:divBdr>
        <w:top w:val="none" w:sz="0" w:space="0" w:color="auto"/>
        <w:left w:val="none" w:sz="0" w:space="0" w:color="auto"/>
        <w:bottom w:val="none" w:sz="0" w:space="0" w:color="auto"/>
        <w:right w:val="none" w:sz="0" w:space="0" w:color="auto"/>
      </w:divBdr>
    </w:div>
    <w:div w:id="1633243520">
      <w:bodyDiv w:val="1"/>
      <w:marLeft w:val="0"/>
      <w:marRight w:val="0"/>
      <w:marTop w:val="0"/>
      <w:marBottom w:val="0"/>
      <w:divBdr>
        <w:top w:val="none" w:sz="0" w:space="0" w:color="auto"/>
        <w:left w:val="none" w:sz="0" w:space="0" w:color="auto"/>
        <w:bottom w:val="none" w:sz="0" w:space="0" w:color="auto"/>
        <w:right w:val="none" w:sz="0" w:space="0" w:color="auto"/>
      </w:divBdr>
    </w:div>
    <w:div w:id="1740522615">
      <w:bodyDiv w:val="1"/>
      <w:marLeft w:val="0"/>
      <w:marRight w:val="0"/>
      <w:marTop w:val="0"/>
      <w:marBottom w:val="0"/>
      <w:divBdr>
        <w:top w:val="none" w:sz="0" w:space="0" w:color="auto"/>
        <w:left w:val="none" w:sz="0" w:space="0" w:color="auto"/>
        <w:bottom w:val="none" w:sz="0" w:space="0" w:color="auto"/>
        <w:right w:val="none" w:sz="0" w:space="0" w:color="auto"/>
      </w:divBdr>
    </w:div>
    <w:div w:id="1800147820">
      <w:bodyDiv w:val="1"/>
      <w:marLeft w:val="0"/>
      <w:marRight w:val="0"/>
      <w:marTop w:val="0"/>
      <w:marBottom w:val="0"/>
      <w:divBdr>
        <w:top w:val="none" w:sz="0" w:space="0" w:color="auto"/>
        <w:left w:val="none" w:sz="0" w:space="0" w:color="auto"/>
        <w:bottom w:val="none" w:sz="0" w:space="0" w:color="auto"/>
        <w:right w:val="none" w:sz="0" w:space="0" w:color="auto"/>
      </w:divBdr>
      <w:divsChild>
        <w:div w:id="534849962">
          <w:marLeft w:val="480"/>
          <w:marRight w:val="0"/>
          <w:marTop w:val="0"/>
          <w:marBottom w:val="0"/>
          <w:divBdr>
            <w:top w:val="none" w:sz="0" w:space="0" w:color="auto"/>
            <w:left w:val="none" w:sz="0" w:space="0" w:color="auto"/>
            <w:bottom w:val="none" w:sz="0" w:space="0" w:color="auto"/>
            <w:right w:val="none" w:sz="0" w:space="0" w:color="auto"/>
          </w:divBdr>
          <w:divsChild>
            <w:div w:id="1783714">
              <w:marLeft w:val="0"/>
              <w:marRight w:val="0"/>
              <w:marTop w:val="0"/>
              <w:marBottom w:val="0"/>
              <w:divBdr>
                <w:top w:val="none" w:sz="0" w:space="0" w:color="auto"/>
                <w:left w:val="none" w:sz="0" w:space="0" w:color="auto"/>
                <w:bottom w:val="none" w:sz="0" w:space="0" w:color="auto"/>
                <w:right w:val="none" w:sz="0" w:space="0" w:color="auto"/>
              </w:divBdr>
            </w:div>
            <w:div w:id="59014067">
              <w:marLeft w:val="0"/>
              <w:marRight w:val="0"/>
              <w:marTop w:val="0"/>
              <w:marBottom w:val="0"/>
              <w:divBdr>
                <w:top w:val="none" w:sz="0" w:space="0" w:color="auto"/>
                <w:left w:val="none" w:sz="0" w:space="0" w:color="auto"/>
                <w:bottom w:val="none" w:sz="0" w:space="0" w:color="auto"/>
                <w:right w:val="none" w:sz="0" w:space="0" w:color="auto"/>
              </w:divBdr>
            </w:div>
            <w:div w:id="212276964">
              <w:marLeft w:val="0"/>
              <w:marRight w:val="0"/>
              <w:marTop w:val="0"/>
              <w:marBottom w:val="0"/>
              <w:divBdr>
                <w:top w:val="none" w:sz="0" w:space="0" w:color="auto"/>
                <w:left w:val="none" w:sz="0" w:space="0" w:color="auto"/>
                <w:bottom w:val="none" w:sz="0" w:space="0" w:color="auto"/>
                <w:right w:val="none" w:sz="0" w:space="0" w:color="auto"/>
              </w:divBdr>
            </w:div>
            <w:div w:id="255291836">
              <w:marLeft w:val="0"/>
              <w:marRight w:val="0"/>
              <w:marTop w:val="0"/>
              <w:marBottom w:val="0"/>
              <w:divBdr>
                <w:top w:val="none" w:sz="0" w:space="0" w:color="auto"/>
                <w:left w:val="none" w:sz="0" w:space="0" w:color="auto"/>
                <w:bottom w:val="none" w:sz="0" w:space="0" w:color="auto"/>
                <w:right w:val="none" w:sz="0" w:space="0" w:color="auto"/>
              </w:divBdr>
            </w:div>
            <w:div w:id="282418902">
              <w:marLeft w:val="0"/>
              <w:marRight w:val="0"/>
              <w:marTop w:val="0"/>
              <w:marBottom w:val="0"/>
              <w:divBdr>
                <w:top w:val="none" w:sz="0" w:space="0" w:color="auto"/>
                <w:left w:val="none" w:sz="0" w:space="0" w:color="auto"/>
                <w:bottom w:val="none" w:sz="0" w:space="0" w:color="auto"/>
                <w:right w:val="none" w:sz="0" w:space="0" w:color="auto"/>
              </w:divBdr>
            </w:div>
            <w:div w:id="288319610">
              <w:marLeft w:val="0"/>
              <w:marRight w:val="0"/>
              <w:marTop w:val="0"/>
              <w:marBottom w:val="0"/>
              <w:divBdr>
                <w:top w:val="none" w:sz="0" w:space="0" w:color="auto"/>
                <w:left w:val="none" w:sz="0" w:space="0" w:color="auto"/>
                <w:bottom w:val="none" w:sz="0" w:space="0" w:color="auto"/>
                <w:right w:val="none" w:sz="0" w:space="0" w:color="auto"/>
              </w:divBdr>
            </w:div>
            <w:div w:id="307177163">
              <w:marLeft w:val="0"/>
              <w:marRight w:val="0"/>
              <w:marTop w:val="0"/>
              <w:marBottom w:val="0"/>
              <w:divBdr>
                <w:top w:val="none" w:sz="0" w:space="0" w:color="auto"/>
                <w:left w:val="none" w:sz="0" w:space="0" w:color="auto"/>
                <w:bottom w:val="none" w:sz="0" w:space="0" w:color="auto"/>
                <w:right w:val="none" w:sz="0" w:space="0" w:color="auto"/>
              </w:divBdr>
            </w:div>
            <w:div w:id="328682436">
              <w:marLeft w:val="0"/>
              <w:marRight w:val="0"/>
              <w:marTop w:val="0"/>
              <w:marBottom w:val="0"/>
              <w:divBdr>
                <w:top w:val="none" w:sz="0" w:space="0" w:color="auto"/>
                <w:left w:val="none" w:sz="0" w:space="0" w:color="auto"/>
                <w:bottom w:val="none" w:sz="0" w:space="0" w:color="auto"/>
                <w:right w:val="none" w:sz="0" w:space="0" w:color="auto"/>
              </w:divBdr>
            </w:div>
            <w:div w:id="340469525">
              <w:marLeft w:val="0"/>
              <w:marRight w:val="0"/>
              <w:marTop w:val="0"/>
              <w:marBottom w:val="0"/>
              <w:divBdr>
                <w:top w:val="none" w:sz="0" w:space="0" w:color="auto"/>
                <w:left w:val="none" w:sz="0" w:space="0" w:color="auto"/>
                <w:bottom w:val="none" w:sz="0" w:space="0" w:color="auto"/>
                <w:right w:val="none" w:sz="0" w:space="0" w:color="auto"/>
              </w:divBdr>
            </w:div>
            <w:div w:id="441337913">
              <w:marLeft w:val="0"/>
              <w:marRight w:val="0"/>
              <w:marTop w:val="0"/>
              <w:marBottom w:val="0"/>
              <w:divBdr>
                <w:top w:val="none" w:sz="0" w:space="0" w:color="auto"/>
                <w:left w:val="none" w:sz="0" w:space="0" w:color="auto"/>
                <w:bottom w:val="none" w:sz="0" w:space="0" w:color="auto"/>
                <w:right w:val="none" w:sz="0" w:space="0" w:color="auto"/>
              </w:divBdr>
            </w:div>
            <w:div w:id="454301424">
              <w:marLeft w:val="0"/>
              <w:marRight w:val="0"/>
              <w:marTop w:val="0"/>
              <w:marBottom w:val="0"/>
              <w:divBdr>
                <w:top w:val="none" w:sz="0" w:space="0" w:color="auto"/>
                <w:left w:val="none" w:sz="0" w:space="0" w:color="auto"/>
                <w:bottom w:val="none" w:sz="0" w:space="0" w:color="auto"/>
                <w:right w:val="none" w:sz="0" w:space="0" w:color="auto"/>
              </w:divBdr>
            </w:div>
            <w:div w:id="502822407">
              <w:marLeft w:val="0"/>
              <w:marRight w:val="0"/>
              <w:marTop w:val="0"/>
              <w:marBottom w:val="0"/>
              <w:divBdr>
                <w:top w:val="none" w:sz="0" w:space="0" w:color="auto"/>
                <w:left w:val="none" w:sz="0" w:space="0" w:color="auto"/>
                <w:bottom w:val="none" w:sz="0" w:space="0" w:color="auto"/>
                <w:right w:val="none" w:sz="0" w:space="0" w:color="auto"/>
              </w:divBdr>
            </w:div>
            <w:div w:id="512569096">
              <w:marLeft w:val="0"/>
              <w:marRight w:val="0"/>
              <w:marTop w:val="0"/>
              <w:marBottom w:val="0"/>
              <w:divBdr>
                <w:top w:val="none" w:sz="0" w:space="0" w:color="auto"/>
                <w:left w:val="none" w:sz="0" w:space="0" w:color="auto"/>
                <w:bottom w:val="none" w:sz="0" w:space="0" w:color="auto"/>
                <w:right w:val="none" w:sz="0" w:space="0" w:color="auto"/>
              </w:divBdr>
            </w:div>
            <w:div w:id="550768118">
              <w:marLeft w:val="0"/>
              <w:marRight w:val="0"/>
              <w:marTop w:val="0"/>
              <w:marBottom w:val="0"/>
              <w:divBdr>
                <w:top w:val="none" w:sz="0" w:space="0" w:color="auto"/>
                <w:left w:val="none" w:sz="0" w:space="0" w:color="auto"/>
                <w:bottom w:val="none" w:sz="0" w:space="0" w:color="auto"/>
                <w:right w:val="none" w:sz="0" w:space="0" w:color="auto"/>
              </w:divBdr>
            </w:div>
            <w:div w:id="560795805">
              <w:marLeft w:val="0"/>
              <w:marRight w:val="0"/>
              <w:marTop w:val="0"/>
              <w:marBottom w:val="0"/>
              <w:divBdr>
                <w:top w:val="none" w:sz="0" w:space="0" w:color="auto"/>
                <w:left w:val="none" w:sz="0" w:space="0" w:color="auto"/>
                <w:bottom w:val="none" w:sz="0" w:space="0" w:color="auto"/>
                <w:right w:val="none" w:sz="0" w:space="0" w:color="auto"/>
              </w:divBdr>
            </w:div>
            <w:div w:id="571812129">
              <w:marLeft w:val="0"/>
              <w:marRight w:val="0"/>
              <w:marTop w:val="0"/>
              <w:marBottom w:val="0"/>
              <w:divBdr>
                <w:top w:val="none" w:sz="0" w:space="0" w:color="auto"/>
                <w:left w:val="none" w:sz="0" w:space="0" w:color="auto"/>
                <w:bottom w:val="none" w:sz="0" w:space="0" w:color="auto"/>
                <w:right w:val="none" w:sz="0" w:space="0" w:color="auto"/>
              </w:divBdr>
            </w:div>
            <w:div w:id="608926019">
              <w:marLeft w:val="0"/>
              <w:marRight w:val="0"/>
              <w:marTop w:val="0"/>
              <w:marBottom w:val="0"/>
              <w:divBdr>
                <w:top w:val="none" w:sz="0" w:space="0" w:color="auto"/>
                <w:left w:val="none" w:sz="0" w:space="0" w:color="auto"/>
                <w:bottom w:val="none" w:sz="0" w:space="0" w:color="auto"/>
                <w:right w:val="none" w:sz="0" w:space="0" w:color="auto"/>
              </w:divBdr>
            </w:div>
            <w:div w:id="631710923">
              <w:marLeft w:val="0"/>
              <w:marRight w:val="0"/>
              <w:marTop w:val="0"/>
              <w:marBottom w:val="0"/>
              <w:divBdr>
                <w:top w:val="none" w:sz="0" w:space="0" w:color="auto"/>
                <w:left w:val="none" w:sz="0" w:space="0" w:color="auto"/>
                <w:bottom w:val="none" w:sz="0" w:space="0" w:color="auto"/>
                <w:right w:val="none" w:sz="0" w:space="0" w:color="auto"/>
              </w:divBdr>
            </w:div>
            <w:div w:id="717321093">
              <w:marLeft w:val="0"/>
              <w:marRight w:val="0"/>
              <w:marTop w:val="0"/>
              <w:marBottom w:val="0"/>
              <w:divBdr>
                <w:top w:val="none" w:sz="0" w:space="0" w:color="auto"/>
                <w:left w:val="none" w:sz="0" w:space="0" w:color="auto"/>
                <w:bottom w:val="none" w:sz="0" w:space="0" w:color="auto"/>
                <w:right w:val="none" w:sz="0" w:space="0" w:color="auto"/>
              </w:divBdr>
            </w:div>
            <w:div w:id="735663887">
              <w:marLeft w:val="0"/>
              <w:marRight w:val="0"/>
              <w:marTop w:val="0"/>
              <w:marBottom w:val="0"/>
              <w:divBdr>
                <w:top w:val="none" w:sz="0" w:space="0" w:color="auto"/>
                <w:left w:val="none" w:sz="0" w:space="0" w:color="auto"/>
                <w:bottom w:val="none" w:sz="0" w:space="0" w:color="auto"/>
                <w:right w:val="none" w:sz="0" w:space="0" w:color="auto"/>
              </w:divBdr>
            </w:div>
            <w:div w:id="745495305">
              <w:marLeft w:val="0"/>
              <w:marRight w:val="0"/>
              <w:marTop w:val="0"/>
              <w:marBottom w:val="0"/>
              <w:divBdr>
                <w:top w:val="none" w:sz="0" w:space="0" w:color="auto"/>
                <w:left w:val="none" w:sz="0" w:space="0" w:color="auto"/>
                <w:bottom w:val="none" w:sz="0" w:space="0" w:color="auto"/>
                <w:right w:val="none" w:sz="0" w:space="0" w:color="auto"/>
              </w:divBdr>
            </w:div>
            <w:div w:id="763762939">
              <w:marLeft w:val="0"/>
              <w:marRight w:val="0"/>
              <w:marTop w:val="0"/>
              <w:marBottom w:val="0"/>
              <w:divBdr>
                <w:top w:val="none" w:sz="0" w:space="0" w:color="auto"/>
                <w:left w:val="none" w:sz="0" w:space="0" w:color="auto"/>
                <w:bottom w:val="none" w:sz="0" w:space="0" w:color="auto"/>
                <w:right w:val="none" w:sz="0" w:space="0" w:color="auto"/>
              </w:divBdr>
            </w:div>
            <w:div w:id="795221271">
              <w:marLeft w:val="0"/>
              <w:marRight w:val="0"/>
              <w:marTop w:val="0"/>
              <w:marBottom w:val="0"/>
              <w:divBdr>
                <w:top w:val="none" w:sz="0" w:space="0" w:color="auto"/>
                <w:left w:val="none" w:sz="0" w:space="0" w:color="auto"/>
                <w:bottom w:val="none" w:sz="0" w:space="0" w:color="auto"/>
                <w:right w:val="none" w:sz="0" w:space="0" w:color="auto"/>
              </w:divBdr>
            </w:div>
            <w:div w:id="813063565">
              <w:marLeft w:val="0"/>
              <w:marRight w:val="0"/>
              <w:marTop w:val="0"/>
              <w:marBottom w:val="0"/>
              <w:divBdr>
                <w:top w:val="none" w:sz="0" w:space="0" w:color="auto"/>
                <w:left w:val="none" w:sz="0" w:space="0" w:color="auto"/>
                <w:bottom w:val="none" w:sz="0" w:space="0" w:color="auto"/>
                <w:right w:val="none" w:sz="0" w:space="0" w:color="auto"/>
              </w:divBdr>
            </w:div>
            <w:div w:id="938217086">
              <w:marLeft w:val="0"/>
              <w:marRight w:val="0"/>
              <w:marTop w:val="0"/>
              <w:marBottom w:val="0"/>
              <w:divBdr>
                <w:top w:val="none" w:sz="0" w:space="0" w:color="auto"/>
                <w:left w:val="none" w:sz="0" w:space="0" w:color="auto"/>
                <w:bottom w:val="none" w:sz="0" w:space="0" w:color="auto"/>
                <w:right w:val="none" w:sz="0" w:space="0" w:color="auto"/>
              </w:divBdr>
            </w:div>
            <w:div w:id="1175000827">
              <w:marLeft w:val="0"/>
              <w:marRight w:val="0"/>
              <w:marTop w:val="0"/>
              <w:marBottom w:val="0"/>
              <w:divBdr>
                <w:top w:val="none" w:sz="0" w:space="0" w:color="auto"/>
                <w:left w:val="none" w:sz="0" w:space="0" w:color="auto"/>
                <w:bottom w:val="none" w:sz="0" w:space="0" w:color="auto"/>
                <w:right w:val="none" w:sz="0" w:space="0" w:color="auto"/>
              </w:divBdr>
            </w:div>
            <w:div w:id="1243758599">
              <w:marLeft w:val="0"/>
              <w:marRight w:val="0"/>
              <w:marTop w:val="0"/>
              <w:marBottom w:val="0"/>
              <w:divBdr>
                <w:top w:val="none" w:sz="0" w:space="0" w:color="auto"/>
                <w:left w:val="none" w:sz="0" w:space="0" w:color="auto"/>
                <w:bottom w:val="none" w:sz="0" w:space="0" w:color="auto"/>
                <w:right w:val="none" w:sz="0" w:space="0" w:color="auto"/>
              </w:divBdr>
            </w:div>
            <w:div w:id="1281061400">
              <w:marLeft w:val="0"/>
              <w:marRight w:val="0"/>
              <w:marTop w:val="0"/>
              <w:marBottom w:val="0"/>
              <w:divBdr>
                <w:top w:val="none" w:sz="0" w:space="0" w:color="auto"/>
                <w:left w:val="none" w:sz="0" w:space="0" w:color="auto"/>
                <w:bottom w:val="none" w:sz="0" w:space="0" w:color="auto"/>
                <w:right w:val="none" w:sz="0" w:space="0" w:color="auto"/>
              </w:divBdr>
            </w:div>
            <w:div w:id="1307204657">
              <w:marLeft w:val="0"/>
              <w:marRight w:val="0"/>
              <w:marTop w:val="0"/>
              <w:marBottom w:val="0"/>
              <w:divBdr>
                <w:top w:val="none" w:sz="0" w:space="0" w:color="auto"/>
                <w:left w:val="none" w:sz="0" w:space="0" w:color="auto"/>
                <w:bottom w:val="none" w:sz="0" w:space="0" w:color="auto"/>
                <w:right w:val="none" w:sz="0" w:space="0" w:color="auto"/>
              </w:divBdr>
            </w:div>
            <w:div w:id="1333412826">
              <w:marLeft w:val="0"/>
              <w:marRight w:val="0"/>
              <w:marTop w:val="0"/>
              <w:marBottom w:val="0"/>
              <w:divBdr>
                <w:top w:val="none" w:sz="0" w:space="0" w:color="auto"/>
                <w:left w:val="none" w:sz="0" w:space="0" w:color="auto"/>
                <w:bottom w:val="none" w:sz="0" w:space="0" w:color="auto"/>
                <w:right w:val="none" w:sz="0" w:space="0" w:color="auto"/>
              </w:divBdr>
            </w:div>
            <w:div w:id="1514954253">
              <w:marLeft w:val="0"/>
              <w:marRight w:val="0"/>
              <w:marTop w:val="0"/>
              <w:marBottom w:val="0"/>
              <w:divBdr>
                <w:top w:val="none" w:sz="0" w:space="0" w:color="auto"/>
                <w:left w:val="none" w:sz="0" w:space="0" w:color="auto"/>
                <w:bottom w:val="none" w:sz="0" w:space="0" w:color="auto"/>
                <w:right w:val="none" w:sz="0" w:space="0" w:color="auto"/>
              </w:divBdr>
            </w:div>
            <w:div w:id="1519151495">
              <w:marLeft w:val="0"/>
              <w:marRight w:val="0"/>
              <w:marTop w:val="0"/>
              <w:marBottom w:val="0"/>
              <w:divBdr>
                <w:top w:val="none" w:sz="0" w:space="0" w:color="auto"/>
                <w:left w:val="none" w:sz="0" w:space="0" w:color="auto"/>
                <w:bottom w:val="none" w:sz="0" w:space="0" w:color="auto"/>
                <w:right w:val="none" w:sz="0" w:space="0" w:color="auto"/>
              </w:divBdr>
            </w:div>
            <w:div w:id="1559169419">
              <w:marLeft w:val="0"/>
              <w:marRight w:val="0"/>
              <w:marTop w:val="0"/>
              <w:marBottom w:val="0"/>
              <w:divBdr>
                <w:top w:val="none" w:sz="0" w:space="0" w:color="auto"/>
                <w:left w:val="none" w:sz="0" w:space="0" w:color="auto"/>
                <w:bottom w:val="none" w:sz="0" w:space="0" w:color="auto"/>
                <w:right w:val="none" w:sz="0" w:space="0" w:color="auto"/>
              </w:divBdr>
            </w:div>
            <w:div w:id="1636595238">
              <w:marLeft w:val="0"/>
              <w:marRight w:val="0"/>
              <w:marTop w:val="0"/>
              <w:marBottom w:val="0"/>
              <w:divBdr>
                <w:top w:val="none" w:sz="0" w:space="0" w:color="auto"/>
                <w:left w:val="none" w:sz="0" w:space="0" w:color="auto"/>
                <w:bottom w:val="none" w:sz="0" w:space="0" w:color="auto"/>
                <w:right w:val="none" w:sz="0" w:space="0" w:color="auto"/>
              </w:divBdr>
            </w:div>
            <w:div w:id="1679113048">
              <w:marLeft w:val="0"/>
              <w:marRight w:val="0"/>
              <w:marTop w:val="0"/>
              <w:marBottom w:val="0"/>
              <w:divBdr>
                <w:top w:val="none" w:sz="0" w:space="0" w:color="auto"/>
                <w:left w:val="none" w:sz="0" w:space="0" w:color="auto"/>
                <w:bottom w:val="none" w:sz="0" w:space="0" w:color="auto"/>
                <w:right w:val="none" w:sz="0" w:space="0" w:color="auto"/>
              </w:divBdr>
            </w:div>
            <w:div w:id="1711493632">
              <w:marLeft w:val="0"/>
              <w:marRight w:val="0"/>
              <w:marTop w:val="0"/>
              <w:marBottom w:val="0"/>
              <w:divBdr>
                <w:top w:val="none" w:sz="0" w:space="0" w:color="auto"/>
                <w:left w:val="none" w:sz="0" w:space="0" w:color="auto"/>
                <w:bottom w:val="none" w:sz="0" w:space="0" w:color="auto"/>
                <w:right w:val="none" w:sz="0" w:space="0" w:color="auto"/>
              </w:divBdr>
            </w:div>
            <w:div w:id="1731031189">
              <w:marLeft w:val="0"/>
              <w:marRight w:val="0"/>
              <w:marTop w:val="0"/>
              <w:marBottom w:val="0"/>
              <w:divBdr>
                <w:top w:val="none" w:sz="0" w:space="0" w:color="auto"/>
                <w:left w:val="none" w:sz="0" w:space="0" w:color="auto"/>
                <w:bottom w:val="none" w:sz="0" w:space="0" w:color="auto"/>
                <w:right w:val="none" w:sz="0" w:space="0" w:color="auto"/>
              </w:divBdr>
            </w:div>
            <w:div w:id="1745445024">
              <w:marLeft w:val="0"/>
              <w:marRight w:val="0"/>
              <w:marTop w:val="0"/>
              <w:marBottom w:val="0"/>
              <w:divBdr>
                <w:top w:val="none" w:sz="0" w:space="0" w:color="auto"/>
                <w:left w:val="none" w:sz="0" w:space="0" w:color="auto"/>
                <w:bottom w:val="none" w:sz="0" w:space="0" w:color="auto"/>
                <w:right w:val="none" w:sz="0" w:space="0" w:color="auto"/>
              </w:divBdr>
            </w:div>
            <w:div w:id="1754669512">
              <w:marLeft w:val="0"/>
              <w:marRight w:val="0"/>
              <w:marTop w:val="0"/>
              <w:marBottom w:val="0"/>
              <w:divBdr>
                <w:top w:val="none" w:sz="0" w:space="0" w:color="auto"/>
                <w:left w:val="none" w:sz="0" w:space="0" w:color="auto"/>
                <w:bottom w:val="none" w:sz="0" w:space="0" w:color="auto"/>
                <w:right w:val="none" w:sz="0" w:space="0" w:color="auto"/>
              </w:divBdr>
            </w:div>
            <w:div w:id="1774595995">
              <w:marLeft w:val="0"/>
              <w:marRight w:val="0"/>
              <w:marTop w:val="0"/>
              <w:marBottom w:val="0"/>
              <w:divBdr>
                <w:top w:val="none" w:sz="0" w:space="0" w:color="auto"/>
                <w:left w:val="none" w:sz="0" w:space="0" w:color="auto"/>
                <w:bottom w:val="none" w:sz="0" w:space="0" w:color="auto"/>
                <w:right w:val="none" w:sz="0" w:space="0" w:color="auto"/>
              </w:divBdr>
            </w:div>
            <w:div w:id="1793279038">
              <w:marLeft w:val="0"/>
              <w:marRight w:val="0"/>
              <w:marTop w:val="0"/>
              <w:marBottom w:val="0"/>
              <w:divBdr>
                <w:top w:val="none" w:sz="0" w:space="0" w:color="auto"/>
                <w:left w:val="none" w:sz="0" w:space="0" w:color="auto"/>
                <w:bottom w:val="none" w:sz="0" w:space="0" w:color="auto"/>
                <w:right w:val="none" w:sz="0" w:space="0" w:color="auto"/>
              </w:divBdr>
            </w:div>
            <w:div w:id="1805734018">
              <w:marLeft w:val="0"/>
              <w:marRight w:val="0"/>
              <w:marTop w:val="0"/>
              <w:marBottom w:val="0"/>
              <w:divBdr>
                <w:top w:val="none" w:sz="0" w:space="0" w:color="auto"/>
                <w:left w:val="none" w:sz="0" w:space="0" w:color="auto"/>
                <w:bottom w:val="none" w:sz="0" w:space="0" w:color="auto"/>
                <w:right w:val="none" w:sz="0" w:space="0" w:color="auto"/>
              </w:divBdr>
            </w:div>
            <w:div w:id="1875994757">
              <w:marLeft w:val="0"/>
              <w:marRight w:val="0"/>
              <w:marTop w:val="0"/>
              <w:marBottom w:val="0"/>
              <w:divBdr>
                <w:top w:val="none" w:sz="0" w:space="0" w:color="auto"/>
                <w:left w:val="none" w:sz="0" w:space="0" w:color="auto"/>
                <w:bottom w:val="none" w:sz="0" w:space="0" w:color="auto"/>
                <w:right w:val="none" w:sz="0" w:space="0" w:color="auto"/>
              </w:divBdr>
            </w:div>
            <w:div w:id="1911688931">
              <w:marLeft w:val="0"/>
              <w:marRight w:val="0"/>
              <w:marTop w:val="0"/>
              <w:marBottom w:val="0"/>
              <w:divBdr>
                <w:top w:val="none" w:sz="0" w:space="0" w:color="auto"/>
                <w:left w:val="none" w:sz="0" w:space="0" w:color="auto"/>
                <w:bottom w:val="none" w:sz="0" w:space="0" w:color="auto"/>
                <w:right w:val="none" w:sz="0" w:space="0" w:color="auto"/>
              </w:divBdr>
            </w:div>
            <w:div w:id="1939211340">
              <w:marLeft w:val="0"/>
              <w:marRight w:val="0"/>
              <w:marTop w:val="0"/>
              <w:marBottom w:val="0"/>
              <w:divBdr>
                <w:top w:val="none" w:sz="0" w:space="0" w:color="auto"/>
                <w:left w:val="none" w:sz="0" w:space="0" w:color="auto"/>
                <w:bottom w:val="none" w:sz="0" w:space="0" w:color="auto"/>
                <w:right w:val="none" w:sz="0" w:space="0" w:color="auto"/>
              </w:divBdr>
            </w:div>
            <w:div w:id="2118600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086158">
      <w:bodyDiv w:val="1"/>
      <w:marLeft w:val="0"/>
      <w:marRight w:val="0"/>
      <w:marTop w:val="0"/>
      <w:marBottom w:val="0"/>
      <w:divBdr>
        <w:top w:val="none" w:sz="0" w:space="0" w:color="auto"/>
        <w:left w:val="none" w:sz="0" w:space="0" w:color="auto"/>
        <w:bottom w:val="none" w:sz="0" w:space="0" w:color="auto"/>
        <w:right w:val="none" w:sz="0" w:space="0" w:color="auto"/>
      </w:divBdr>
    </w:div>
    <w:div w:id="21339352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9A7817A4C19DB4C9473A3A973C30D25" ma:contentTypeVersion="11" ma:contentTypeDescription="Create a new document." ma:contentTypeScope="" ma:versionID="78fe7cef2a3da34602670e0f32cafe97">
  <xsd:schema xmlns:xsd="http://www.w3.org/2001/XMLSchema" xmlns:xs="http://www.w3.org/2001/XMLSchema" xmlns:p="http://schemas.microsoft.com/office/2006/metadata/properties" xmlns:ns3="9d32e41e-98e7-4da9-9eeb-d9cd0ed12dbd" xmlns:ns4="b025b054-bf5e-404a-9afc-97367c1f8c54" targetNamespace="http://schemas.microsoft.com/office/2006/metadata/properties" ma:root="true" ma:fieldsID="a39bc4ae08dfbae80f55076b991f6ceb" ns3:_="" ns4:_="">
    <xsd:import namespace="9d32e41e-98e7-4da9-9eeb-d9cd0ed12dbd"/>
    <xsd:import namespace="b025b054-bf5e-404a-9afc-97367c1f8c54"/>
    <xsd:element name="properties">
      <xsd:complexType>
        <xsd:sequence>
          <xsd:element name="documentManagement">
            <xsd:complexType>
              <xsd:all>
                <xsd:element ref="ns3:MediaServiceMetadata" minOccurs="0"/>
                <xsd:element ref="ns3:MediaServiceFastMetadata" minOccurs="0"/>
                <xsd:element ref="ns3:_activity" minOccurs="0"/>
                <xsd:element ref="ns4:SharedWithUsers" minOccurs="0"/>
                <xsd:element ref="ns4:SharedWithDetails" minOccurs="0"/>
                <xsd:element ref="ns4:SharingHintHash" minOccurs="0"/>
                <xsd:element ref="ns3:MediaServiceObjectDetectorVersions"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32e41e-98e7-4da9-9eeb-d9cd0ed12d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025b054-bf5e-404a-9afc-97367c1f8c54"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9d32e41e-98e7-4da9-9eeb-d9cd0ed12dbd"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9091DA-2426-4710-B3F1-4BA4FE231FA2}">
  <ds:schemaRefs>
    <ds:schemaRef ds:uri="http://schemas.microsoft.com/sharepoint/v3/contenttype/forms"/>
  </ds:schemaRefs>
</ds:datastoreItem>
</file>

<file path=customXml/itemProps2.xml><?xml version="1.0" encoding="utf-8"?>
<ds:datastoreItem xmlns:ds="http://schemas.openxmlformats.org/officeDocument/2006/customXml" ds:itemID="{32726922-E5E1-4049-9365-22143F63FF1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32e41e-98e7-4da9-9eeb-d9cd0ed12dbd"/>
    <ds:schemaRef ds:uri="b025b054-bf5e-404a-9afc-97367c1f8c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DB4E1DA-BCDC-4E17-ADA7-86F32ACC09E0}">
  <ds:schemaRefs>
    <ds:schemaRef ds:uri="http://schemas.microsoft.com/office/2006/metadata/properties"/>
    <ds:schemaRef ds:uri="http://schemas.microsoft.com/office/infopath/2007/PartnerControls"/>
    <ds:schemaRef ds:uri="9d32e41e-98e7-4da9-9eeb-d9cd0ed12dbd"/>
  </ds:schemaRefs>
</ds:datastoreItem>
</file>

<file path=customXml/itemProps4.xml><?xml version="1.0" encoding="utf-8"?>
<ds:datastoreItem xmlns:ds="http://schemas.openxmlformats.org/officeDocument/2006/customXml" ds:itemID="{4D9E08D9-17EF-6F48-BB6B-2172D6E3A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8565</Words>
  <Characters>48822</Characters>
  <Application>Microsoft Office Word</Application>
  <DocSecurity>0</DocSecurity>
  <Lines>406</Lines>
  <Paragraphs>1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dira Lizama Mue</dc:creator>
  <cp:keywords/>
  <dc:description/>
  <cp:lastModifiedBy>Microsoft Office User</cp:lastModifiedBy>
  <cp:revision>2</cp:revision>
  <cp:lastPrinted>2023-10-20T19:26:00Z</cp:lastPrinted>
  <dcterms:created xsi:type="dcterms:W3CDTF">2024-04-01T19:56:00Z</dcterms:created>
  <dcterms:modified xsi:type="dcterms:W3CDTF">2024-04-01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a8d6fb1-57dd-4b20-8b22-170b2c0aaf2c</vt:lpwstr>
  </property>
  <property fmtid="{D5CDD505-2E9C-101B-9397-08002B2CF9AE}" pid="3" name="ZOTERO_PREF_1">
    <vt:lpwstr>&lt;data data-version="3" zotero-version="6.0.30"&gt;&lt;session id="DxIz0V1N"/&gt;&lt;style id="http://www.zotero.org/styles/chicago-note-bibliography" locale="en-US" hasBibliography="1" bibliographyStyleHasBeenSet="1"/&gt;&lt;prefs&gt;&lt;pref name="fieldType" value="Field"/&gt;&lt;pre</vt:lpwstr>
  </property>
  <property fmtid="{D5CDD505-2E9C-101B-9397-08002B2CF9AE}" pid="4" name="ZOTERO_PREF_2">
    <vt:lpwstr>f name="noteType" value="1"/&gt;&lt;/prefs&gt;&lt;/data&gt;</vt:lpwstr>
  </property>
  <property fmtid="{D5CDD505-2E9C-101B-9397-08002B2CF9AE}" pid="5" name="ContentTypeId">
    <vt:lpwstr>0x01010049A7817A4C19DB4C9473A3A973C30D25</vt:lpwstr>
  </property>
</Properties>
</file>